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69C266" w14:textId="77777777" w:rsidR="0093080E" w:rsidRPr="0093080E" w:rsidRDefault="0093080E" w:rsidP="0093080E">
      <w:pPr>
        <w:pStyle w:val="NamesonTitle"/>
        <w:rPr>
          <w:sz w:val="44"/>
        </w:rPr>
      </w:pPr>
      <w:bookmarkStart w:id="0" w:name="_Toc405966417"/>
      <w:bookmarkStart w:id="1" w:name="_Toc405966735"/>
      <w:bookmarkStart w:id="2" w:name="_Toc405970751"/>
      <w:bookmarkStart w:id="3" w:name="_Toc405981074"/>
      <w:bookmarkStart w:id="4" w:name="_Toc406667156"/>
      <w:bookmarkStart w:id="5" w:name="_Toc406669461"/>
      <w:bookmarkStart w:id="6" w:name="_Toc406679928"/>
      <w:bookmarkStart w:id="7" w:name="_Toc407708575"/>
      <w:bookmarkStart w:id="8" w:name="_Toc409425736"/>
      <w:bookmarkStart w:id="9" w:name="_Toc409609609"/>
      <w:bookmarkStart w:id="10" w:name="_Toc87862510"/>
      <w:bookmarkStart w:id="11" w:name="_Toc95217797"/>
      <w:bookmarkStart w:id="12" w:name="_Toc96954952"/>
      <w:bookmarkStart w:id="13" w:name="_Toc391905487"/>
      <w:bookmarkStart w:id="14" w:name="_Toc391905550"/>
      <w:bookmarkStart w:id="15" w:name="_Toc391979955"/>
      <w:bookmarkStart w:id="16" w:name="_Toc391981636"/>
      <w:bookmarkStart w:id="17" w:name="_Toc392022118"/>
      <w:r w:rsidRPr="0093080E">
        <w:rPr>
          <w:sz w:val="44"/>
        </w:rPr>
        <w:t xml:space="preserve">Sign Language Recognition System </w:t>
      </w:r>
    </w:p>
    <w:p w14:paraId="357F15C2" w14:textId="56341C69" w:rsidR="0093080E" w:rsidRPr="0093080E" w:rsidRDefault="005876F3" w:rsidP="0093080E">
      <w:pPr>
        <w:pStyle w:val="Subtitle"/>
        <w:rPr>
          <w:rFonts w:ascii="Times New Roman" w:hAnsi="Times New Roman"/>
          <w:sz w:val="32"/>
          <w:szCs w:val="28"/>
        </w:rPr>
      </w:pPr>
      <w:bookmarkStart w:id="18" w:name="_Toc103183942"/>
      <w:r w:rsidRPr="00031A49">
        <w:rPr>
          <w:rFonts w:ascii="Times New Roman" w:hAnsi="Times New Roman"/>
          <w:sz w:val="32"/>
          <w:szCs w:val="28"/>
        </w:rPr>
        <w:t>Final Year Project</w:t>
      </w:r>
      <w:bookmarkEnd w:id="0"/>
      <w:bookmarkEnd w:id="1"/>
      <w:bookmarkEnd w:id="2"/>
      <w:bookmarkEnd w:id="3"/>
      <w:bookmarkEnd w:id="4"/>
      <w:bookmarkEnd w:id="5"/>
      <w:bookmarkEnd w:id="6"/>
      <w:bookmarkEnd w:id="7"/>
      <w:bookmarkEnd w:id="8"/>
      <w:bookmarkEnd w:id="9"/>
      <w:bookmarkEnd w:id="10"/>
      <w:bookmarkEnd w:id="11"/>
      <w:bookmarkEnd w:id="12"/>
      <w:r w:rsidRPr="00031A49">
        <w:rPr>
          <w:rFonts w:ascii="Times New Roman" w:hAnsi="Times New Roman"/>
          <w:sz w:val="32"/>
          <w:szCs w:val="28"/>
        </w:rPr>
        <w:t xml:space="preserve"> </w:t>
      </w:r>
      <w:bookmarkStart w:id="19" w:name="_Toc391905488"/>
      <w:bookmarkStart w:id="20" w:name="_Toc391905551"/>
      <w:bookmarkStart w:id="21" w:name="_Toc391979956"/>
      <w:bookmarkStart w:id="22" w:name="_Toc391981637"/>
      <w:bookmarkStart w:id="23" w:name="_Toc392022119"/>
      <w:bookmarkStart w:id="24" w:name="_Toc405966418"/>
      <w:bookmarkStart w:id="25" w:name="_Toc405966736"/>
      <w:bookmarkStart w:id="26" w:name="_Toc405970752"/>
      <w:bookmarkStart w:id="27" w:name="_Toc405981075"/>
      <w:bookmarkStart w:id="28" w:name="_Toc406667157"/>
      <w:bookmarkStart w:id="29" w:name="_Toc406669462"/>
      <w:bookmarkStart w:id="30" w:name="_Toc406679929"/>
      <w:bookmarkStart w:id="31" w:name="_Toc407708576"/>
      <w:bookmarkStart w:id="32" w:name="_Toc409425737"/>
      <w:bookmarkStart w:id="33" w:name="_Toc409609610"/>
      <w:bookmarkStart w:id="34" w:name="_Toc87862511"/>
      <w:bookmarkEnd w:id="13"/>
      <w:bookmarkEnd w:id="14"/>
      <w:bookmarkEnd w:id="15"/>
      <w:bookmarkEnd w:id="16"/>
      <w:bookmarkEnd w:id="17"/>
      <w:r w:rsidR="0093080E">
        <w:rPr>
          <w:rFonts w:ascii="Times New Roman" w:hAnsi="Times New Roman"/>
          <w:sz w:val="32"/>
          <w:szCs w:val="28"/>
        </w:rPr>
        <w:br/>
      </w:r>
      <w:r w:rsidR="0093080E" w:rsidRPr="0093080E">
        <w:rPr>
          <w:rFonts w:ascii="Times New Roman" w:hAnsi="Times New Roman"/>
          <w:caps/>
          <w:sz w:val="32"/>
          <w:szCs w:val="28"/>
        </w:rPr>
        <w:t>2018-202</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0093080E" w:rsidRPr="0093080E">
        <w:rPr>
          <w:rFonts w:ascii="Times New Roman" w:hAnsi="Times New Roman"/>
          <w:caps/>
          <w:sz w:val="32"/>
          <w:szCs w:val="28"/>
        </w:rPr>
        <w:t>2</w:t>
      </w:r>
      <w:bookmarkEnd w:id="18"/>
      <w:r w:rsidR="0093080E" w:rsidRPr="0093080E">
        <w:rPr>
          <w:rFonts w:ascii="Times New Roman" w:hAnsi="Times New Roman"/>
          <w:caps/>
          <w:sz w:val="32"/>
          <w:szCs w:val="28"/>
        </w:rPr>
        <w:t xml:space="preserve"> </w:t>
      </w:r>
      <w:r w:rsidR="0093080E" w:rsidRPr="0093080E">
        <w:rPr>
          <w:rFonts w:ascii="Times New Roman" w:hAnsi="Times New Roman"/>
          <w:sz w:val="32"/>
          <w:szCs w:val="28"/>
        </w:rPr>
        <w:t xml:space="preserve"> </w:t>
      </w:r>
      <w:bookmarkEnd w:id="34"/>
    </w:p>
    <w:p w14:paraId="322EDE0B" w14:textId="77777777" w:rsidR="005876F3" w:rsidRPr="00031A49" w:rsidRDefault="005876F3" w:rsidP="005876F3">
      <w:pPr>
        <w:autoSpaceDE w:val="0"/>
        <w:autoSpaceDN w:val="0"/>
        <w:adjustRightInd w:val="0"/>
        <w:rPr>
          <w:color w:val="000000"/>
          <w:sz w:val="28"/>
          <w:szCs w:val="28"/>
        </w:rPr>
      </w:pPr>
    </w:p>
    <w:p w14:paraId="40362D46" w14:textId="22A6455E" w:rsidR="005876F3" w:rsidRDefault="005876F3" w:rsidP="005876F3">
      <w:pPr>
        <w:pStyle w:val="Dept"/>
        <w:rPr>
          <w:sz w:val="24"/>
          <w:szCs w:val="28"/>
        </w:rPr>
      </w:pPr>
      <w:r w:rsidRPr="00031A49">
        <w:rPr>
          <w:noProof/>
          <w:lang w:val="en-US"/>
        </w:rPr>
        <w:drawing>
          <wp:inline distT="0" distB="0" distL="0" distR="0" wp14:anchorId="4657A643" wp14:editId="2B922F7C">
            <wp:extent cx="2689225" cy="2007870"/>
            <wp:effectExtent l="0" t="0" r="0" b="0"/>
            <wp:docPr id="3" name="Picture 3" descr="Air University BBA BA MBA MS Admission 2020 Result.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ir University BBA BA MBA MS Admission 2020 Result.p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89225" cy="2007870"/>
                    </a:xfrm>
                    <a:prstGeom prst="rect">
                      <a:avLst/>
                    </a:prstGeom>
                    <a:noFill/>
                    <a:ln>
                      <a:noFill/>
                    </a:ln>
                  </pic:spPr>
                </pic:pic>
              </a:graphicData>
            </a:graphic>
          </wp:inline>
        </w:drawing>
      </w:r>
    </w:p>
    <w:p w14:paraId="5FBFE018" w14:textId="3FD92B7C" w:rsidR="00BE1577" w:rsidRDefault="00BE1577" w:rsidP="005876F3">
      <w:pPr>
        <w:pStyle w:val="Dept"/>
        <w:rPr>
          <w:i/>
          <w:sz w:val="24"/>
          <w:szCs w:val="28"/>
        </w:rPr>
      </w:pPr>
      <w:r w:rsidRPr="00BE1577">
        <w:rPr>
          <w:i/>
          <w:sz w:val="24"/>
          <w:szCs w:val="28"/>
        </w:rPr>
        <w:t>By</w:t>
      </w:r>
    </w:p>
    <w:p w14:paraId="0965F7C4" w14:textId="18E049DC" w:rsidR="00BE1577" w:rsidRPr="00BE1577" w:rsidRDefault="00BE1577" w:rsidP="00BE1577">
      <w:pPr>
        <w:pStyle w:val="Dept"/>
        <w:ind w:left="2160"/>
        <w:jc w:val="left"/>
        <w:rPr>
          <w:b/>
          <w:sz w:val="32"/>
          <w:szCs w:val="32"/>
        </w:rPr>
      </w:pPr>
      <w:r w:rsidRPr="00BE1577">
        <w:rPr>
          <w:b/>
          <w:sz w:val="32"/>
          <w:szCs w:val="32"/>
        </w:rPr>
        <w:t>Muhammad Umar</w:t>
      </w:r>
      <w:r w:rsidRPr="00BE1577">
        <w:rPr>
          <w:b/>
          <w:sz w:val="32"/>
          <w:szCs w:val="32"/>
        </w:rPr>
        <w:tab/>
      </w:r>
      <w:r w:rsidRPr="00BE1577">
        <w:rPr>
          <w:b/>
          <w:sz w:val="32"/>
          <w:szCs w:val="32"/>
        </w:rPr>
        <w:tab/>
      </w:r>
      <w:r w:rsidRPr="00BE1577">
        <w:rPr>
          <w:b/>
          <w:sz w:val="32"/>
          <w:szCs w:val="32"/>
        </w:rPr>
        <w:tab/>
        <w:t>181036</w:t>
      </w:r>
    </w:p>
    <w:p w14:paraId="6F7E3783" w14:textId="38A93717" w:rsidR="00BE1577" w:rsidRPr="00BE1577" w:rsidRDefault="00BE1577" w:rsidP="00BE1577">
      <w:pPr>
        <w:pStyle w:val="Dept"/>
        <w:ind w:left="2160"/>
        <w:jc w:val="left"/>
        <w:rPr>
          <w:b/>
          <w:sz w:val="32"/>
          <w:szCs w:val="32"/>
        </w:rPr>
      </w:pPr>
      <w:r w:rsidRPr="00BE1577">
        <w:rPr>
          <w:b/>
          <w:sz w:val="32"/>
          <w:szCs w:val="32"/>
        </w:rPr>
        <w:t>Tasmiyah Ali</w:t>
      </w:r>
      <w:r w:rsidRPr="00BE1577">
        <w:rPr>
          <w:b/>
          <w:sz w:val="32"/>
          <w:szCs w:val="32"/>
        </w:rPr>
        <w:tab/>
      </w:r>
      <w:r w:rsidRPr="00BE1577">
        <w:rPr>
          <w:b/>
          <w:sz w:val="32"/>
          <w:szCs w:val="32"/>
        </w:rPr>
        <w:tab/>
      </w:r>
      <w:r w:rsidRPr="00BE1577">
        <w:rPr>
          <w:b/>
          <w:sz w:val="32"/>
          <w:szCs w:val="32"/>
        </w:rPr>
        <w:tab/>
      </w:r>
      <w:r w:rsidRPr="00BE1577">
        <w:rPr>
          <w:b/>
          <w:sz w:val="32"/>
          <w:szCs w:val="32"/>
        </w:rPr>
        <w:tab/>
        <w:t>181110</w:t>
      </w:r>
    </w:p>
    <w:p w14:paraId="234444E8" w14:textId="77777777" w:rsidR="00BE1577" w:rsidRPr="00031A49" w:rsidRDefault="00BE1577" w:rsidP="005876F3">
      <w:pPr>
        <w:pStyle w:val="Dept"/>
        <w:rPr>
          <w:sz w:val="24"/>
          <w:szCs w:val="28"/>
        </w:rPr>
      </w:pPr>
    </w:p>
    <w:p w14:paraId="7973ADA5" w14:textId="1C1371AE" w:rsidR="005876F3" w:rsidRPr="00031A49" w:rsidRDefault="005876F3" w:rsidP="005876F3">
      <w:pPr>
        <w:pStyle w:val="Dept"/>
        <w:rPr>
          <w:sz w:val="32"/>
          <w:szCs w:val="22"/>
        </w:rPr>
      </w:pPr>
      <w:r w:rsidRPr="00031A49">
        <w:rPr>
          <w:sz w:val="32"/>
          <w:szCs w:val="22"/>
        </w:rPr>
        <w:t>Su</w:t>
      </w:r>
      <w:r w:rsidR="00F1251A">
        <w:rPr>
          <w:sz w:val="32"/>
          <w:szCs w:val="22"/>
        </w:rPr>
        <w:t>pervisor:</w:t>
      </w:r>
    </w:p>
    <w:p w14:paraId="65D97D43" w14:textId="62F873FF" w:rsidR="005876F3" w:rsidRPr="00BE1577" w:rsidRDefault="00322060" w:rsidP="005876F3">
      <w:pPr>
        <w:pStyle w:val="Dept"/>
        <w:rPr>
          <w:b/>
          <w:sz w:val="32"/>
          <w:szCs w:val="22"/>
        </w:rPr>
      </w:pPr>
      <w:r w:rsidRPr="00BE1577">
        <w:rPr>
          <w:b/>
          <w:sz w:val="32"/>
          <w:szCs w:val="22"/>
        </w:rPr>
        <w:t>Mr. Saud Arshad</w:t>
      </w:r>
    </w:p>
    <w:p w14:paraId="63A769F3" w14:textId="77777777" w:rsidR="005876F3" w:rsidRPr="00031A49" w:rsidRDefault="005876F3" w:rsidP="005876F3">
      <w:pPr>
        <w:pStyle w:val="Dept"/>
        <w:rPr>
          <w:sz w:val="32"/>
          <w:szCs w:val="22"/>
        </w:rPr>
      </w:pPr>
    </w:p>
    <w:p w14:paraId="28987DB9" w14:textId="77777777" w:rsidR="005876F3" w:rsidRPr="00031A49" w:rsidRDefault="005876F3" w:rsidP="005876F3">
      <w:pPr>
        <w:pStyle w:val="Dept"/>
        <w:spacing w:line="360" w:lineRule="auto"/>
        <w:rPr>
          <w:sz w:val="40"/>
          <w:szCs w:val="28"/>
        </w:rPr>
      </w:pPr>
      <w:r w:rsidRPr="00031A49">
        <w:rPr>
          <w:sz w:val="40"/>
          <w:szCs w:val="28"/>
        </w:rPr>
        <w:t>Department of Computer Science</w:t>
      </w:r>
    </w:p>
    <w:p w14:paraId="7D1BF201" w14:textId="77777777" w:rsidR="005876F3" w:rsidRPr="00031A49" w:rsidRDefault="005876F3" w:rsidP="005876F3">
      <w:pPr>
        <w:pStyle w:val="Dept"/>
        <w:spacing w:line="360" w:lineRule="auto"/>
        <w:rPr>
          <w:sz w:val="40"/>
          <w:szCs w:val="28"/>
        </w:rPr>
      </w:pPr>
      <w:r w:rsidRPr="00031A49">
        <w:rPr>
          <w:sz w:val="40"/>
          <w:szCs w:val="28"/>
        </w:rPr>
        <w:t>Faculty of Computing &amp; Artificial Intelligence (FCAI)</w:t>
      </w:r>
    </w:p>
    <w:p w14:paraId="341FFB5D" w14:textId="77777777" w:rsidR="005876F3" w:rsidRPr="00031A49" w:rsidRDefault="005876F3" w:rsidP="005876F3">
      <w:pPr>
        <w:pStyle w:val="Dept"/>
        <w:spacing w:line="360" w:lineRule="auto"/>
        <w:rPr>
          <w:sz w:val="40"/>
          <w:szCs w:val="28"/>
        </w:rPr>
      </w:pPr>
      <w:r w:rsidRPr="00031A49">
        <w:rPr>
          <w:sz w:val="40"/>
          <w:szCs w:val="28"/>
        </w:rPr>
        <w:t>Air University, Islamabad</w:t>
      </w:r>
    </w:p>
    <w:p w14:paraId="49FAE0F2" w14:textId="77777777" w:rsidR="005876F3" w:rsidRPr="00031A49" w:rsidRDefault="005876F3" w:rsidP="005876F3">
      <w:pPr>
        <w:rPr>
          <w:rFonts w:eastAsia="Calibri"/>
          <w:sz w:val="36"/>
          <w:szCs w:val="36"/>
        </w:rPr>
      </w:pPr>
      <w:bookmarkStart w:id="35" w:name="_Hlk96943018"/>
    </w:p>
    <w:tbl>
      <w:tblPr>
        <w:tblpPr w:leftFromText="180" w:rightFromText="180" w:vertAnchor="text" w:horzAnchor="margin" w:tblpY="1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9"/>
        <w:gridCol w:w="1456"/>
        <w:gridCol w:w="952"/>
        <w:gridCol w:w="935"/>
        <w:gridCol w:w="3543"/>
        <w:gridCol w:w="1515"/>
      </w:tblGrid>
      <w:tr w:rsidR="005876F3" w:rsidRPr="00031A49" w14:paraId="33FE16A7" w14:textId="77777777" w:rsidTr="0093080E">
        <w:trPr>
          <w:trHeight w:val="654"/>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8948CAA" w14:textId="77777777" w:rsidR="005876F3" w:rsidRPr="00031A49" w:rsidRDefault="005876F3" w:rsidP="0093080E">
            <w:pPr>
              <w:spacing w:after="120"/>
              <w:rPr>
                <w:lang w:val="en-GB" w:eastAsia="en-GB"/>
              </w:rPr>
            </w:pPr>
            <w:r w:rsidRPr="00031A49">
              <w:rPr>
                <w:lang w:val="en-GB" w:eastAsia="en-GB"/>
              </w:rPr>
              <w:t>Type (Nature of project)</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5E52D0D" w14:textId="7A3351F7" w:rsidR="005876F3" w:rsidRPr="00031A49" w:rsidRDefault="005876F3" w:rsidP="0093080E">
            <w:pPr>
              <w:spacing w:after="120"/>
              <w:rPr>
                <w:lang w:val="en-GB" w:eastAsia="en-GB"/>
              </w:rPr>
            </w:pPr>
            <w:r w:rsidRPr="00031A49">
              <w:rPr>
                <w:lang w:val="en-GB" w:eastAsia="en-GB"/>
              </w:rPr>
              <w:t>[</w:t>
            </w:r>
            <w:r w:rsidR="0093080E">
              <w:rPr>
                <w:lang w:val="en-GB" w:eastAsia="en-GB"/>
              </w:rPr>
              <w:t xml:space="preserve"> </w:t>
            </w:r>
            <w:r w:rsidR="0093080E" w:rsidRPr="00031A49">
              <w:rPr>
                <w:lang w:val="en-GB" w:eastAsia="en-GB"/>
              </w:rPr>
              <w:sym w:font="Wingdings" w:char="F0FC"/>
            </w:r>
            <w:r w:rsidR="0093080E">
              <w:rPr>
                <w:lang w:val="en-GB" w:eastAsia="en-GB"/>
              </w:rPr>
              <w:t xml:space="preserve"> </w:t>
            </w:r>
            <w:r w:rsidRPr="00031A49">
              <w:rPr>
                <w:lang w:val="en-GB" w:eastAsia="en-GB"/>
              </w:rPr>
              <w:t xml:space="preserve">] Development </w:t>
            </w:r>
            <w:r w:rsidRPr="00031A49">
              <w:rPr>
                <w:lang w:val="en-GB" w:eastAsia="en-GB"/>
              </w:rPr>
              <w:tab/>
            </w:r>
            <w:r w:rsidRPr="00031A49">
              <w:rPr>
                <w:lang w:val="en-GB" w:eastAsia="en-GB"/>
              </w:rPr>
              <w:tab/>
            </w:r>
            <w:r w:rsidRPr="00031A49">
              <w:rPr>
                <w:lang w:val="en-GB" w:eastAsia="en-GB"/>
              </w:rPr>
              <w:tab/>
              <w:t xml:space="preserve">[ </w:t>
            </w:r>
            <w:r w:rsidR="00324885" w:rsidRPr="00031A49">
              <w:rPr>
                <w:lang w:val="en-GB" w:eastAsia="en-GB"/>
              </w:rPr>
              <w:sym w:font="Wingdings" w:char="F0FC"/>
            </w:r>
            <w:r w:rsidR="00324885" w:rsidRPr="00031A49">
              <w:rPr>
                <w:lang w:val="en-GB" w:eastAsia="en-GB"/>
              </w:rPr>
              <w:t xml:space="preserve"> </w:t>
            </w:r>
            <w:r w:rsidRPr="00031A49">
              <w:rPr>
                <w:lang w:val="en-GB" w:eastAsia="en-GB"/>
              </w:rPr>
              <w:t>] Research</w:t>
            </w:r>
          </w:p>
        </w:tc>
      </w:tr>
      <w:tr w:rsidR="005876F3" w:rsidRPr="00031A49" w14:paraId="26E67ED5" w14:textId="77777777" w:rsidTr="0093080E">
        <w:trPr>
          <w:trHeight w:val="486"/>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5B7D0B9" w14:textId="77777777" w:rsidR="005876F3" w:rsidRPr="00031A49" w:rsidRDefault="005876F3" w:rsidP="0093080E">
            <w:pPr>
              <w:spacing w:after="120"/>
              <w:rPr>
                <w:lang w:val="en-GB" w:eastAsia="en-GB"/>
              </w:rPr>
            </w:pPr>
            <w:r w:rsidRPr="00031A49">
              <w:rPr>
                <w:lang w:val="en-GB" w:eastAsia="en-GB"/>
              </w:rPr>
              <w:t>Area of specialization</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67CF0AB1" w14:textId="42CC1254" w:rsidR="005876F3" w:rsidRPr="00031A49" w:rsidRDefault="005876F3" w:rsidP="0093080E">
            <w:pPr>
              <w:spacing w:after="120"/>
              <w:rPr>
                <w:lang w:val="en-GB" w:eastAsia="en-GB"/>
              </w:rPr>
            </w:pPr>
            <w:r w:rsidRPr="00031A49">
              <w:rPr>
                <w:lang w:val="en-GB" w:eastAsia="en-GB"/>
              </w:rPr>
              <w:t>[</w:t>
            </w:r>
            <w:r w:rsidR="00031A49">
              <w:rPr>
                <w:lang w:val="en-GB" w:eastAsia="en-GB"/>
              </w:rPr>
              <w:t xml:space="preserve">   </w:t>
            </w:r>
            <w:r w:rsidR="008778B9" w:rsidRPr="00031A49">
              <w:rPr>
                <w:lang w:val="en-GB" w:eastAsia="en-GB"/>
              </w:rPr>
              <w:sym w:font="Wingdings" w:char="F0FC"/>
            </w:r>
            <w:r w:rsidR="008778B9" w:rsidRPr="00031A49">
              <w:rPr>
                <w:lang w:val="en-GB" w:eastAsia="en-GB"/>
              </w:rPr>
              <w:t xml:space="preserve">  </w:t>
            </w:r>
            <w:r w:rsidR="00031A49">
              <w:rPr>
                <w:lang w:val="en-GB" w:eastAsia="en-GB"/>
              </w:rPr>
              <w:t xml:space="preserve"> </w:t>
            </w:r>
            <w:r w:rsidRPr="00031A49">
              <w:rPr>
                <w:lang w:val="en-GB" w:eastAsia="en-GB"/>
              </w:rPr>
              <w:t xml:space="preserve">] </w:t>
            </w:r>
            <w:proofErr w:type="spellStart"/>
            <w:r w:rsidRPr="00031A49">
              <w:rPr>
                <w:lang w:val="en-GB" w:eastAsia="en-GB"/>
              </w:rPr>
              <w:t>WebApp</w:t>
            </w:r>
            <w:proofErr w:type="spellEnd"/>
            <w:r w:rsidRPr="00031A49">
              <w:rPr>
                <w:lang w:val="en-GB" w:eastAsia="en-GB"/>
              </w:rPr>
              <w:t xml:space="preserve"> </w:t>
            </w:r>
            <w:r w:rsidRPr="00031A49">
              <w:rPr>
                <w:lang w:val="en-GB" w:eastAsia="en-GB"/>
              </w:rPr>
              <w:tab/>
            </w:r>
            <w:r w:rsidR="00031A49">
              <w:rPr>
                <w:lang w:val="en-GB" w:eastAsia="en-GB"/>
              </w:rPr>
              <w:tab/>
            </w:r>
            <w:r w:rsidRPr="00031A49">
              <w:rPr>
                <w:lang w:val="en-GB" w:eastAsia="en-GB"/>
              </w:rPr>
              <w:t xml:space="preserve">[  </w:t>
            </w:r>
            <w:r w:rsidR="00031A49">
              <w:rPr>
                <w:lang w:val="en-GB" w:eastAsia="en-GB"/>
              </w:rPr>
              <w:t xml:space="preserve">   </w:t>
            </w:r>
            <w:r w:rsidRPr="00031A49">
              <w:rPr>
                <w:lang w:val="en-GB" w:eastAsia="en-GB"/>
              </w:rPr>
              <w:t xml:space="preserve">] Mobile App  </w:t>
            </w:r>
          </w:p>
          <w:p w14:paraId="0CDA1F11" w14:textId="1966B398" w:rsidR="005876F3" w:rsidRPr="00031A49" w:rsidRDefault="005876F3" w:rsidP="008778B9">
            <w:pPr>
              <w:spacing w:after="120"/>
              <w:rPr>
                <w:lang w:val="en-GB" w:eastAsia="en-GB"/>
              </w:rPr>
            </w:pPr>
            <w:r w:rsidRPr="00031A49">
              <w:rPr>
                <w:lang w:val="en-GB" w:eastAsia="en-GB"/>
              </w:rPr>
              <w:t>[</w:t>
            </w:r>
            <w:r w:rsidR="008778B9">
              <w:rPr>
                <w:lang w:val="en-GB" w:eastAsia="en-GB"/>
              </w:rPr>
              <w:t xml:space="preserve">  </w:t>
            </w:r>
            <w:r w:rsidRPr="00031A49">
              <w:rPr>
                <w:lang w:val="en-GB" w:eastAsia="en-GB"/>
              </w:rPr>
              <w:t xml:space="preserve">] AI based    </w:t>
            </w:r>
            <w:r w:rsidRPr="00031A49">
              <w:rPr>
                <w:lang w:val="en-GB" w:eastAsia="en-GB"/>
              </w:rPr>
              <w:tab/>
            </w:r>
            <w:r w:rsidRPr="00031A49">
              <w:rPr>
                <w:lang w:val="en-GB" w:eastAsia="en-GB"/>
              </w:rPr>
              <w:tab/>
              <w:t xml:space="preserve">[ </w:t>
            </w:r>
            <w:r w:rsidR="00031A49">
              <w:rPr>
                <w:lang w:val="en-GB" w:eastAsia="en-GB"/>
              </w:rPr>
              <w:t xml:space="preserve">   </w:t>
            </w:r>
            <w:r w:rsidRPr="00031A49">
              <w:rPr>
                <w:lang w:val="en-GB" w:eastAsia="en-GB"/>
              </w:rPr>
              <w:t xml:space="preserve"> ] Embedded System</w:t>
            </w:r>
          </w:p>
        </w:tc>
      </w:tr>
      <w:tr w:rsidR="005876F3" w:rsidRPr="00031A49" w14:paraId="0A3146AD" w14:textId="77777777" w:rsidTr="0093080E">
        <w:trPr>
          <w:trHeight w:val="486"/>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739C78EF" w14:textId="77777777" w:rsidR="005876F3" w:rsidRPr="00031A49" w:rsidRDefault="005876F3" w:rsidP="0093080E">
            <w:pPr>
              <w:spacing w:after="120"/>
              <w:rPr>
                <w:highlight w:val="yellow"/>
                <w:lang w:val="en-GB" w:eastAsia="en-GB"/>
              </w:rPr>
            </w:pPr>
            <w:r w:rsidRPr="008778B9">
              <w:rPr>
                <w:lang w:val="en-GB" w:eastAsia="en-GB"/>
              </w:rPr>
              <w:t>FYP ID</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4D85492" w14:textId="77777777" w:rsidR="005876F3" w:rsidRPr="00031A49" w:rsidRDefault="005876F3" w:rsidP="0093080E">
            <w:pPr>
              <w:spacing w:after="120"/>
              <w:jc w:val="center"/>
              <w:rPr>
                <w:lang w:val="en-GB" w:eastAsia="en-GB"/>
              </w:rPr>
            </w:pPr>
          </w:p>
        </w:tc>
      </w:tr>
      <w:tr w:rsidR="005876F3" w:rsidRPr="00031A49" w14:paraId="4D650D2A" w14:textId="77777777" w:rsidTr="0093080E">
        <w:trPr>
          <w:trHeight w:val="784"/>
        </w:trPr>
        <w:tc>
          <w:tcPr>
            <w:tcW w:w="0" w:type="auto"/>
            <w:gridSpan w:val="6"/>
            <w:tcBorders>
              <w:top w:val="single" w:sz="4" w:space="0" w:color="auto"/>
              <w:left w:val="single" w:sz="4" w:space="0" w:color="auto"/>
              <w:bottom w:val="single" w:sz="4" w:space="0" w:color="auto"/>
              <w:right w:val="single" w:sz="4" w:space="0" w:color="auto"/>
            </w:tcBorders>
            <w:vAlign w:val="center"/>
            <w:hideMark/>
          </w:tcPr>
          <w:p w14:paraId="1F7101F6" w14:textId="77777777" w:rsidR="005876F3" w:rsidRPr="00031A49" w:rsidRDefault="005876F3" w:rsidP="0093080E">
            <w:pPr>
              <w:spacing w:after="120"/>
              <w:jc w:val="center"/>
              <w:rPr>
                <w:b/>
                <w:lang w:val="en-GB" w:eastAsia="en-GB"/>
              </w:rPr>
            </w:pPr>
            <w:r w:rsidRPr="00031A49">
              <w:rPr>
                <w:b/>
                <w:lang w:val="en-GB" w:eastAsia="en-GB"/>
              </w:rPr>
              <w:t>Project Group Members</w:t>
            </w:r>
          </w:p>
        </w:tc>
      </w:tr>
      <w:tr w:rsidR="0093080E" w:rsidRPr="00031A49" w14:paraId="650782E7" w14:textId="77777777" w:rsidTr="0093080E">
        <w:trPr>
          <w:trHeight w:val="784"/>
        </w:trPr>
        <w:tc>
          <w:tcPr>
            <w:tcW w:w="0" w:type="auto"/>
            <w:tcBorders>
              <w:top w:val="single" w:sz="4" w:space="0" w:color="auto"/>
              <w:left w:val="single" w:sz="4" w:space="0" w:color="auto"/>
              <w:bottom w:val="single" w:sz="4" w:space="0" w:color="auto"/>
              <w:right w:val="single" w:sz="4" w:space="0" w:color="auto"/>
            </w:tcBorders>
            <w:vAlign w:val="center"/>
            <w:hideMark/>
          </w:tcPr>
          <w:p w14:paraId="38B6D315" w14:textId="77777777" w:rsidR="005876F3" w:rsidRPr="00031A49" w:rsidRDefault="005876F3" w:rsidP="0093080E">
            <w:pPr>
              <w:spacing w:after="120"/>
              <w:jc w:val="center"/>
              <w:rPr>
                <w:lang w:val="en-GB" w:eastAsia="en-GB"/>
              </w:rPr>
            </w:pPr>
            <w:r w:rsidRPr="00031A49">
              <w:rPr>
                <w:lang w:val="en-GB" w:eastAsia="en-GB"/>
              </w:rPr>
              <w:t>Sr.#</w:t>
            </w:r>
          </w:p>
        </w:tc>
        <w:tc>
          <w:tcPr>
            <w:tcW w:w="0" w:type="auto"/>
            <w:tcBorders>
              <w:top w:val="single" w:sz="4" w:space="0" w:color="auto"/>
              <w:left w:val="single" w:sz="4" w:space="0" w:color="auto"/>
              <w:bottom w:val="single" w:sz="4" w:space="0" w:color="auto"/>
              <w:right w:val="single" w:sz="4" w:space="0" w:color="auto"/>
            </w:tcBorders>
            <w:vAlign w:val="center"/>
            <w:hideMark/>
          </w:tcPr>
          <w:p w14:paraId="58CCA9C3" w14:textId="77777777" w:rsidR="005876F3" w:rsidRPr="00031A49" w:rsidRDefault="005876F3" w:rsidP="0093080E">
            <w:pPr>
              <w:spacing w:after="120"/>
              <w:jc w:val="center"/>
              <w:rPr>
                <w:lang w:val="en-GB" w:eastAsia="en-GB"/>
              </w:rPr>
            </w:pPr>
            <w:r w:rsidRPr="00031A49">
              <w:rPr>
                <w:lang w:val="en-GB" w:eastAsia="en-GB"/>
              </w:rPr>
              <w:t>Reg. #</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3E999593" w14:textId="77777777" w:rsidR="005876F3" w:rsidRPr="00031A49" w:rsidRDefault="005876F3" w:rsidP="0093080E">
            <w:pPr>
              <w:spacing w:after="120"/>
              <w:jc w:val="center"/>
              <w:rPr>
                <w:lang w:val="en-GB" w:eastAsia="en-GB"/>
              </w:rPr>
            </w:pPr>
            <w:r w:rsidRPr="00031A49">
              <w:rPr>
                <w:lang w:val="en-GB" w:eastAsia="en-GB"/>
              </w:rPr>
              <w:t>Student Name</w:t>
            </w:r>
          </w:p>
        </w:tc>
        <w:tc>
          <w:tcPr>
            <w:tcW w:w="0" w:type="auto"/>
            <w:tcBorders>
              <w:top w:val="single" w:sz="4" w:space="0" w:color="auto"/>
              <w:left w:val="single" w:sz="4" w:space="0" w:color="auto"/>
              <w:bottom w:val="single" w:sz="4" w:space="0" w:color="auto"/>
              <w:right w:val="single" w:sz="4" w:space="0" w:color="auto"/>
            </w:tcBorders>
            <w:vAlign w:val="center"/>
            <w:hideMark/>
          </w:tcPr>
          <w:p w14:paraId="250C0C49" w14:textId="77777777" w:rsidR="005876F3" w:rsidRPr="00031A49" w:rsidRDefault="005876F3" w:rsidP="0093080E">
            <w:pPr>
              <w:spacing w:after="120"/>
              <w:jc w:val="center"/>
              <w:rPr>
                <w:lang w:val="en-GB" w:eastAsia="en-GB"/>
              </w:rPr>
            </w:pPr>
            <w:r w:rsidRPr="00031A49">
              <w:rPr>
                <w:lang w:val="en-GB" w:eastAsia="en-GB"/>
              </w:rPr>
              <w:t>Email ID</w:t>
            </w:r>
          </w:p>
        </w:tc>
        <w:tc>
          <w:tcPr>
            <w:tcW w:w="0" w:type="auto"/>
            <w:tcBorders>
              <w:top w:val="single" w:sz="4" w:space="0" w:color="auto"/>
              <w:left w:val="single" w:sz="4" w:space="0" w:color="auto"/>
              <w:bottom w:val="single" w:sz="4" w:space="0" w:color="auto"/>
              <w:right w:val="single" w:sz="4" w:space="0" w:color="auto"/>
            </w:tcBorders>
            <w:vAlign w:val="center"/>
            <w:hideMark/>
          </w:tcPr>
          <w:p w14:paraId="5A4004DD" w14:textId="77777777" w:rsidR="005876F3" w:rsidRPr="00031A49" w:rsidRDefault="005876F3" w:rsidP="0093080E">
            <w:pPr>
              <w:spacing w:after="120"/>
              <w:jc w:val="center"/>
              <w:rPr>
                <w:lang w:val="en-GB" w:eastAsia="en-GB"/>
              </w:rPr>
            </w:pPr>
            <w:r w:rsidRPr="00031A49">
              <w:rPr>
                <w:lang w:val="en-GB" w:eastAsia="en-GB"/>
              </w:rPr>
              <w:t>*Signature</w:t>
            </w:r>
          </w:p>
        </w:tc>
      </w:tr>
      <w:tr w:rsidR="0093080E" w:rsidRPr="00031A49" w14:paraId="69F71687" w14:textId="77777777" w:rsidTr="0093080E">
        <w:trPr>
          <w:trHeight w:val="856"/>
        </w:trPr>
        <w:tc>
          <w:tcPr>
            <w:tcW w:w="0" w:type="auto"/>
            <w:tcBorders>
              <w:top w:val="single" w:sz="4" w:space="0" w:color="auto"/>
              <w:left w:val="single" w:sz="4" w:space="0" w:color="auto"/>
              <w:bottom w:val="single" w:sz="4" w:space="0" w:color="auto"/>
              <w:right w:val="single" w:sz="4" w:space="0" w:color="auto"/>
            </w:tcBorders>
            <w:vAlign w:val="center"/>
            <w:hideMark/>
          </w:tcPr>
          <w:p w14:paraId="6C35B1FB" w14:textId="77777777" w:rsidR="005876F3" w:rsidRPr="00031A49" w:rsidRDefault="005876F3" w:rsidP="0093080E">
            <w:pPr>
              <w:spacing w:after="120"/>
              <w:jc w:val="center"/>
              <w:rPr>
                <w:lang w:val="en-GB" w:eastAsia="en-GB"/>
              </w:rPr>
            </w:pPr>
            <w:r w:rsidRPr="00031A49">
              <w:rPr>
                <w:lang w:val="en-GB" w:eastAsia="en-GB"/>
              </w:rPr>
              <w:t>(</w:t>
            </w:r>
            <w:proofErr w:type="spellStart"/>
            <w:r w:rsidRPr="00031A49">
              <w:rPr>
                <w:lang w:val="en-GB" w:eastAsia="en-GB"/>
              </w:rPr>
              <w:t>i</w:t>
            </w:r>
            <w:proofErr w:type="spellEnd"/>
            <w:r w:rsidRPr="00031A49">
              <w:rPr>
                <w:lang w:val="en-GB" w:eastAsia="en-GB"/>
              </w:rPr>
              <w:t>)</w:t>
            </w:r>
          </w:p>
        </w:tc>
        <w:tc>
          <w:tcPr>
            <w:tcW w:w="0" w:type="auto"/>
            <w:tcBorders>
              <w:top w:val="single" w:sz="4" w:space="0" w:color="auto"/>
              <w:left w:val="single" w:sz="4" w:space="0" w:color="auto"/>
              <w:bottom w:val="single" w:sz="4" w:space="0" w:color="auto"/>
              <w:right w:val="single" w:sz="4" w:space="0" w:color="auto"/>
            </w:tcBorders>
            <w:vAlign w:val="center"/>
          </w:tcPr>
          <w:p w14:paraId="62F9D0C2" w14:textId="14048E36" w:rsidR="005876F3" w:rsidRPr="00031A49" w:rsidRDefault="008778B9" w:rsidP="0093080E">
            <w:pPr>
              <w:spacing w:after="120"/>
              <w:jc w:val="center"/>
              <w:rPr>
                <w:lang w:val="en-GB" w:eastAsia="en-GB"/>
              </w:rPr>
            </w:pPr>
            <w:r>
              <w:rPr>
                <w:lang w:val="en-GB" w:eastAsia="en-GB"/>
              </w:rPr>
              <w:t>181036</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24CA95F1" w14:textId="5B95ED9F" w:rsidR="005876F3" w:rsidRPr="00031A49" w:rsidRDefault="0093080E" w:rsidP="0093080E">
            <w:pPr>
              <w:spacing w:after="120"/>
              <w:jc w:val="center"/>
              <w:rPr>
                <w:lang w:val="en-GB" w:eastAsia="en-GB"/>
              </w:rPr>
            </w:pPr>
            <w:r>
              <w:rPr>
                <w:lang w:val="en-GB" w:eastAsia="en-GB"/>
              </w:rPr>
              <w:t>Muhammad Umar</w:t>
            </w:r>
          </w:p>
        </w:tc>
        <w:tc>
          <w:tcPr>
            <w:tcW w:w="0" w:type="auto"/>
            <w:tcBorders>
              <w:top w:val="single" w:sz="4" w:space="0" w:color="auto"/>
              <w:left w:val="single" w:sz="4" w:space="0" w:color="auto"/>
              <w:bottom w:val="single" w:sz="4" w:space="0" w:color="auto"/>
              <w:right w:val="single" w:sz="4" w:space="0" w:color="auto"/>
            </w:tcBorders>
            <w:vAlign w:val="center"/>
          </w:tcPr>
          <w:p w14:paraId="0AE714DF" w14:textId="57594E93" w:rsidR="005876F3" w:rsidRPr="00031A49" w:rsidRDefault="0093080E" w:rsidP="0093080E">
            <w:pPr>
              <w:spacing w:after="120"/>
              <w:jc w:val="center"/>
              <w:rPr>
                <w:lang w:val="en-GB" w:eastAsia="en-GB"/>
              </w:rPr>
            </w:pPr>
            <w:r>
              <w:rPr>
                <w:lang w:val="en-GB" w:eastAsia="en-GB"/>
              </w:rPr>
              <w:t>181036@students.au.edu.pk</w:t>
            </w:r>
          </w:p>
        </w:tc>
        <w:tc>
          <w:tcPr>
            <w:tcW w:w="0" w:type="auto"/>
            <w:tcBorders>
              <w:top w:val="single" w:sz="4" w:space="0" w:color="auto"/>
              <w:left w:val="single" w:sz="4" w:space="0" w:color="auto"/>
              <w:bottom w:val="single" w:sz="4" w:space="0" w:color="auto"/>
              <w:right w:val="single" w:sz="4" w:space="0" w:color="auto"/>
            </w:tcBorders>
            <w:vAlign w:val="center"/>
          </w:tcPr>
          <w:p w14:paraId="5E186C14" w14:textId="77777777" w:rsidR="005876F3" w:rsidRPr="00031A49" w:rsidRDefault="005876F3" w:rsidP="0093080E">
            <w:pPr>
              <w:spacing w:after="120"/>
              <w:jc w:val="center"/>
              <w:rPr>
                <w:lang w:val="en-GB" w:eastAsia="en-GB"/>
              </w:rPr>
            </w:pPr>
          </w:p>
        </w:tc>
      </w:tr>
      <w:tr w:rsidR="0093080E" w:rsidRPr="00031A49" w14:paraId="63AB4AD1" w14:textId="77777777" w:rsidTr="0093080E">
        <w:trPr>
          <w:trHeight w:val="957"/>
        </w:trPr>
        <w:tc>
          <w:tcPr>
            <w:tcW w:w="0" w:type="auto"/>
            <w:tcBorders>
              <w:top w:val="single" w:sz="4" w:space="0" w:color="auto"/>
              <w:left w:val="single" w:sz="4" w:space="0" w:color="auto"/>
              <w:bottom w:val="single" w:sz="4" w:space="0" w:color="auto"/>
              <w:right w:val="single" w:sz="4" w:space="0" w:color="auto"/>
            </w:tcBorders>
            <w:vAlign w:val="center"/>
            <w:hideMark/>
          </w:tcPr>
          <w:p w14:paraId="47281C06" w14:textId="77777777" w:rsidR="005876F3" w:rsidRPr="00031A49" w:rsidRDefault="005876F3" w:rsidP="0093080E">
            <w:pPr>
              <w:spacing w:after="120"/>
              <w:jc w:val="center"/>
              <w:rPr>
                <w:lang w:val="en-GB" w:eastAsia="en-GB"/>
              </w:rPr>
            </w:pPr>
            <w:r w:rsidRPr="00031A49">
              <w:rPr>
                <w:lang w:val="en-GB" w:eastAsia="en-GB"/>
              </w:rPr>
              <w:t>(ii)</w:t>
            </w:r>
          </w:p>
        </w:tc>
        <w:tc>
          <w:tcPr>
            <w:tcW w:w="0" w:type="auto"/>
            <w:tcBorders>
              <w:top w:val="single" w:sz="4" w:space="0" w:color="auto"/>
              <w:left w:val="single" w:sz="4" w:space="0" w:color="auto"/>
              <w:bottom w:val="single" w:sz="4" w:space="0" w:color="auto"/>
              <w:right w:val="single" w:sz="4" w:space="0" w:color="auto"/>
            </w:tcBorders>
            <w:vAlign w:val="center"/>
          </w:tcPr>
          <w:p w14:paraId="68C7E9FE" w14:textId="0DD065BE" w:rsidR="005876F3" w:rsidRPr="00031A49" w:rsidRDefault="008778B9" w:rsidP="0093080E">
            <w:pPr>
              <w:spacing w:after="120"/>
              <w:jc w:val="center"/>
              <w:rPr>
                <w:lang w:val="en-GB" w:eastAsia="en-GB"/>
              </w:rPr>
            </w:pPr>
            <w:r>
              <w:rPr>
                <w:lang w:val="en-GB" w:eastAsia="en-GB"/>
              </w:rPr>
              <w:t>181110</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5868B0FB" w14:textId="2521AF83" w:rsidR="005876F3" w:rsidRPr="00031A49" w:rsidRDefault="0093080E" w:rsidP="0093080E">
            <w:pPr>
              <w:spacing w:after="120"/>
              <w:jc w:val="center"/>
              <w:rPr>
                <w:lang w:val="en-GB" w:eastAsia="en-GB"/>
              </w:rPr>
            </w:pPr>
            <w:proofErr w:type="spellStart"/>
            <w:r>
              <w:rPr>
                <w:lang w:val="en-GB" w:eastAsia="en-GB"/>
              </w:rPr>
              <w:t>Tasmiyah</w:t>
            </w:r>
            <w:proofErr w:type="spellEnd"/>
            <w:r>
              <w:rPr>
                <w:lang w:val="en-GB" w:eastAsia="en-GB"/>
              </w:rPr>
              <w:t xml:space="preserve"> Ali</w:t>
            </w:r>
          </w:p>
        </w:tc>
        <w:tc>
          <w:tcPr>
            <w:tcW w:w="0" w:type="auto"/>
            <w:tcBorders>
              <w:top w:val="single" w:sz="4" w:space="0" w:color="auto"/>
              <w:left w:val="single" w:sz="4" w:space="0" w:color="auto"/>
              <w:bottom w:val="single" w:sz="4" w:space="0" w:color="auto"/>
              <w:right w:val="single" w:sz="4" w:space="0" w:color="auto"/>
            </w:tcBorders>
            <w:vAlign w:val="center"/>
          </w:tcPr>
          <w:p w14:paraId="435A62C0" w14:textId="163BD480" w:rsidR="005876F3" w:rsidRPr="00031A49" w:rsidRDefault="0093080E" w:rsidP="0093080E">
            <w:pPr>
              <w:spacing w:after="120"/>
              <w:jc w:val="center"/>
              <w:rPr>
                <w:lang w:val="en-GB" w:eastAsia="en-GB"/>
              </w:rPr>
            </w:pPr>
            <w:r>
              <w:rPr>
                <w:lang w:val="en-GB" w:eastAsia="en-GB"/>
              </w:rPr>
              <w:t>181110@students.au.edu.pk</w:t>
            </w:r>
          </w:p>
        </w:tc>
        <w:tc>
          <w:tcPr>
            <w:tcW w:w="0" w:type="auto"/>
            <w:tcBorders>
              <w:top w:val="single" w:sz="4" w:space="0" w:color="auto"/>
              <w:left w:val="single" w:sz="4" w:space="0" w:color="auto"/>
              <w:bottom w:val="single" w:sz="4" w:space="0" w:color="auto"/>
              <w:right w:val="single" w:sz="4" w:space="0" w:color="auto"/>
            </w:tcBorders>
            <w:vAlign w:val="center"/>
          </w:tcPr>
          <w:p w14:paraId="7D8B4A38" w14:textId="77777777" w:rsidR="005876F3" w:rsidRPr="00031A49" w:rsidRDefault="005876F3" w:rsidP="0093080E">
            <w:pPr>
              <w:spacing w:after="120"/>
              <w:jc w:val="center"/>
              <w:rPr>
                <w:lang w:val="en-GB" w:eastAsia="en-GB"/>
              </w:rPr>
            </w:pPr>
          </w:p>
        </w:tc>
      </w:tr>
      <w:tr w:rsidR="0093080E" w:rsidRPr="00031A49" w14:paraId="1D7FDE9D" w14:textId="77777777" w:rsidTr="0093080E">
        <w:trPr>
          <w:trHeight w:val="1024"/>
        </w:trPr>
        <w:tc>
          <w:tcPr>
            <w:tcW w:w="0" w:type="auto"/>
            <w:tcBorders>
              <w:top w:val="single" w:sz="4" w:space="0" w:color="auto"/>
              <w:left w:val="single" w:sz="4" w:space="0" w:color="auto"/>
              <w:bottom w:val="single" w:sz="4" w:space="0" w:color="auto"/>
              <w:right w:val="single" w:sz="4" w:space="0" w:color="auto"/>
            </w:tcBorders>
            <w:vAlign w:val="center"/>
            <w:hideMark/>
          </w:tcPr>
          <w:p w14:paraId="3D621329" w14:textId="77777777" w:rsidR="005876F3" w:rsidRPr="00031A49" w:rsidRDefault="005876F3" w:rsidP="0093080E">
            <w:pPr>
              <w:spacing w:after="120"/>
              <w:jc w:val="center"/>
              <w:rPr>
                <w:lang w:val="en-GB" w:eastAsia="en-GB"/>
              </w:rPr>
            </w:pPr>
            <w:r w:rsidRPr="00031A49">
              <w:rPr>
                <w:lang w:val="en-GB" w:eastAsia="en-GB"/>
              </w:rPr>
              <w:t>(iii)</w:t>
            </w:r>
          </w:p>
        </w:tc>
        <w:tc>
          <w:tcPr>
            <w:tcW w:w="0" w:type="auto"/>
            <w:tcBorders>
              <w:top w:val="single" w:sz="4" w:space="0" w:color="auto"/>
              <w:left w:val="single" w:sz="4" w:space="0" w:color="auto"/>
              <w:bottom w:val="single" w:sz="4" w:space="0" w:color="auto"/>
              <w:right w:val="single" w:sz="4" w:space="0" w:color="auto"/>
            </w:tcBorders>
            <w:vAlign w:val="center"/>
          </w:tcPr>
          <w:p w14:paraId="7685E08F" w14:textId="77777777" w:rsidR="005876F3" w:rsidRPr="00031A49" w:rsidRDefault="005876F3" w:rsidP="0093080E">
            <w:pPr>
              <w:spacing w:after="120"/>
              <w:jc w:val="center"/>
              <w:rPr>
                <w:lang w:val="en-GB" w:eastAsia="en-GB"/>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0904D7E5" w14:textId="77777777" w:rsidR="005876F3" w:rsidRPr="00031A49" w:rsidRDefault="005876F3" w:rsidP="0093080E">
            <w:pPr>
              <w:spacing w:after="120"/>
              <w:jc w:val="center"/>
              <w:rPr>
                <w:lang w:val="en-GB"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19DB2F1B" w14:textId="77777777" w:rsidR="005876F3" w:rsidRPr="00031A49" w:rsidRDefault="005876F3" w:rsidP="0093080E">
            <w:pPr>
              <w:spacing w:after="120"/>
              <w:jc w:val="center"/>
              <w:rPr>
                <w:lang w:val="en-GB"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08AADA28" w14:textId="77777777" w:rsidR="005876F3" w:rsidRPr="00031A49" w:rsidRDefault="005876F3" w:rsidP="0093080E">
            <w:pPr>
              <w:spacing w:after="120"/>
              <w:jc w:val="center"/>
              <w:rPr>
                <w:lang w:val="en-GB" w:eastAsia="en-GB"/>
              </w:rPr>
            </w:pPr>
          </w:p>
        </w:tc>
      </w:tr>
    </w:tbl>
    <w:p w14:paraId="0E444452" w14:textId="77777777" w:rsidR="005876F3" w:rsidRDefault="005876F3" w:rsidP="005876F3"/>
    <w:p w14:paraId="0435A392" w14:textId="457DA7B2" w:rsidR="008778B9" w:rsidRPr="00031A49" w:rsidRDefault="008778B9" w:rsidP="008778B9">
      <w:r>
        <w:t>*</w:t>
      </w:r>
      <w:r w:rsidRPr="008778B9">
        <w:t xml:space="preserve"> The candidates confirm that the work submitted is their own and appropriate credit has been given where reference has been made to </w:t>
      </w:r>
      <w:r w:rsidR="00E95367">
        <w:t xml:space="preserve">the </w:t>
      </w:r>
      <w:r w:rsidRPr="008778B9">
        <w:t>work of others</w:t>
      </w:r>
    </w:p>
    <w:p w14:paraId="6BFDB10A" w14:textId="77777777" w:rsidR="005876F3" w:rsidRPr="00031A49" w:rsidRDefault="005876F3" w:rsidP="005876F3"/>
    <w:p w14:paraId="7E7DAFC2" w14:textId="77777777" w:rsidR="005876F3" w:rsidRPr="00031A49" w:rsidRDefault="005876F3" w:rsidP="005876F3"/>
    <w:p w14:paraId="36CCB1AB" w14:textId="77777777" w:rsidR="005876F3" w:rsidRPr="00031A49" w:rsidRDefault="005876F3" w:rsidP="005876F3"/>
    <w:p w14:paraId="65C8C143" w14:textId="77777777" w:rsidR="005876F3" w:rsidRPr="00031A49" w:rsidRDefault="005876F3" w:rsidP="005876F3"/>
    <w:p w14:paraId="61AB26DE" w14:textId="77777777" w:rsidR="005876F3" w:rsidRPr="00031A49" w:rsidRDefault="005876F3" w:rsidP="005876F3"/>
    <w:p w14:paraId="7DFEF254" w14:textId="77777777" w:rsidR="005876F3" w:rsidRPr="00031A49" w:rsidRDefault="005876F3" w:rsidP="005876F3"/>
    <w:p w14:paraId="38A37EFF" w14:textId="77777777" w:rsidR="005876F3" w:rsidRPr="00031A49" w:rsidRDefault="005876F3" w:rsidP="005876F3"/>
    <w:p w14:paraId="734BC77D" w14:textId="77777777" w:rsidR="005876F3" w:rsidRPr="00031A49" w:rsidRDefault="005876F3" w:rsidP="005876F3"/>
    <w:p w14:paraId="3D30F1DC" w14:textId="77777777" w:rsidR="005876F3" w:rsidRPr="00031A49" w:rsidRDefault="005876F3" w:rsidP="005876F3"/>
    <w:p w14:paraId="19BB4AAF" w14:textId="77777777" w:rsidR="005876F3" w:rsidRPr="00031A49" w:rsidRDefault="005876F3" w:rsidP="005876F3"/>
    <w:p w14:paraId="412CD32C" w14:textId="77777777" w:rsidR="005876F3" w:rsidRPr="00031A49" w:rsidRDefault="005876F3" w:rsidP="005876F3"/>
    <w:p w14:paraId="6FAE1047" w14:textId="77777777" w:rsidR="005876F3" w:rsidRPr="00031A49" w:rsidRDefault="005876F3" w:rsidP="005876F3"/>
    <w:p w14:paraId="03B37712" w14:textId="77777777" w:rsidR="005876F3" w:rsidRPr="00031A49" w:rsidRDefault="005876F3" w:rsidP="005876F3"/>
    <w:p w14:paraId="16EBAA02" w14:textId="77777777" w:rsidR="005876F3" w:rsidRPr="00031A49" w:rsidRDefault="005876F3" w:rsidP="005876F3"/>
    <w:p w14:paraId="69E5D89B" w14:textId="146851D7" w:rsidR="005876F3" w:rsidRPr="00031A49" w:rsidRDefault="005876F3" w:rsidP="005876F3"/>
    <w:p w14:paraId="31B38FE5" w14:textId="24B0C81B" w:rsidR="005876F3" w:rsidRPr="00031A49" w:rsidRDefault="005876F3" w:rsidP="005876F3">
      <w:pPr>
        <w:pStyle w:val="Heading1"/>
        <w:jc w:val="left"/>
        <w:rPr>
          <w:rFonts w:ascii="Times New Roman" w:hAnsi="Times New Roman"/>
          <w:sz w:val="28"/>
          <w:szCs w:val="22"/>
        </w:rPr>
      </w:pPr>
      <w:bookmarkStart w:id="36" w:name="_Toc405966421"/>
      <w:bookmarkStart w:id="37" w:name="_Toc405966739"/>
      <w:bookmarkStart w:id="38" w:name="_Toc405970755"/>
      <w:bookmarkStart w:id="39" w:name="_Toc405981078"/>
      <w:bookmarkStart w:id="40" w:name="_Toc406667160"/>
      <w:bookmarkStart w:id="41" w:name="_Toc406669465"/>
      <w:bookmarkStart w:id="42" w:name="_Toc406679932"/>
      <w:bookmarkStart w:id="43" w:name="_Toc407708579"/>
      <w:bookmarkStart w:id="44" w:name="_Toc409425740"/>
      <w:bookmarkStart w:id="45" w:name="_Toc409609613"/>
      <w:bookmarkStart w:id="46" w:name="_Toc87862514"/>
      <w:bookmarkStart w:id="47" w:name="_Toc95217801"/>
      <w:bookmarkStart w:id="48" w:name="_Toc103183944"/>
      <w:bookmarkEnd w:id="35"/>
      <w:r w:rsidRPr="00031A49">
        <w:rPr>
          <w:rFonts w:ascii="Times New Roman" w:hAnsi="Times New Roman"/>
          <w:sz w:val="28"/>
          <w:szCs w:val="22"/>
        </w:rPr>
        <w:lastRenderedPageBreak/>
        <w:t>Plagiarism Certificate</w:t>
      </w:r>
      <w:bookmarkEnd w:id="36"/>
      <w:bookmarkEnd w:id="37"/>
      <w:bookmarkEnd w:id="38"/>
      <w:bookmarkEnd w:id="39"/>
      <w:bookmarkEnd w:id="40"/>
      <w:bookmarkEnd w:id="41"/>
      <w:bookmarkEnd w:id="42"/>
      <w:bookmarkEnd w:id="43"/>
      <w:bookmarkEnd w:id="44"/>
      <w:bookmarkEnd w:id="45"/>
      <w:bookmarkEnd w:id="46"/>
      <w:bookmarkEnd w:id="47"/>
      <w:bookmarkEnd w:id="48"/>
    </w:p>
    <w:p w14:paraId="50A41902" w14:textId="5D27F8B5" w:rsidR="005876F3" w:rsidRPr="00031A49" w:rsidRDefault="005876F3" w:rsidP="008778B9">
      <w:pPr>
        <w:pStyle w:val="BodyTextIndent"/>
        <w:spacing w:line="360" w:lineRule="auto"/>
        <w:ind w:left="0"/>
        <w:jc w:val="both"/>
        <w:rPr>
          <w:bCs/>
          <w:sz w:val="22"/>
          <w:szCs w:val="22"/>
        </w:rPr>
      </w:pPr>
      <w:r w:rsidRPr="00031A49">
        <w:rPr>
          <w:bCs/>
          <w:sz w:val="22"/>
          <w:szCs w:val="22"/>
        </w:rPr>
        <w:t xml:space="preserve">This is to certify that, </w:t>
      </w:r>
      <w:proofErr w:type="gramStart"/>
      <w:r w:rsidRPr="00031A49">
        <w:rPr>
          <w:bCs/>
          <w:sz w:val="22"/>
          <w:szCs w:val="22"/>
        </w:rPr>
        <w:t xml:space="preserve">I </w:t>
      </w:r>
      <w:r w:rsidRPr="00031A49">
        <w:rPr>
          <w:bCs/>
          <w:iCs/>
          <w:sz w:val="22"/>
          <w:szCs w:val="22"/>
        </w:rPr>
        <w:t xml:space="preserve"> </w:t>
      </w:r>
      <w:r w:rsidR="0093080E" w:rsidRPr="007A5114">
        <w:rPr>
          <w:b/>
          <w:iCs/>
          <w:sz w:val="22"/>
          <w:szCs w:val="22"/>
          <w:u w:val="single"/>
        </w:rPr>
        <w:t>Muhammad</w:t>
      </w:r>
      <w:proofErr w:type="gramEnd"/>
      <w:r w:rsidR="0093080E" w:rsidRPr="007A5114">
        <w:rPr>
          <w:b/>
          <w:iCs/>
          <w:sz w:val="22"/>
          <w:szCs w:val="22"/>
          <w:u w:val="single"/>
        </w:rPr>
        <w:t xml:space="preserve"> Umar</w:t>
      </w:r>
      <w:r w:rsidR="0093080E" w:rsidRPr="00031A49">
        <w:rPr>
          <w:bCs/>
          <w:iCs/>
          <w:sz w:val="22"/>
          <w:szCs w:val="22"/>
        </w:rPr>
        <w:t xml:space="preserve"> </w:t>
      </w:r>
      <w:r w:rsidRPr="00031A49">
        <w:rPr>
          <w:bCs/>
          <w:iCs/>
          <w:sz w:val="22"/>
          <w:szCs w:val="22"/>
        </w:rPr>
        <w:t>S/D of</w:t>
      </w:r>
      <w:r w:rsidR="0093080E">
        <w:rPr>
          <w:bCs/>
          <w:iCs/>
          <w:sz w:val="22"/>
          <w:szCs w:val="22"/>
        </w:rPr>
        <w:t xml:space="preserve"> </w:t>
      </w:r>
      <w:r w:rsidRPr="00031A49">
        <w:rPr>
          <w:sz w:val="22"/>
          <w:szCs w:val="22"/>
        </w:rPr>
        <w:t xml:space="preserve"> </w:t>
      </w:r>
      <w:r w:rsidR="0093080E" w:rsidRPr="007A5114">
        <w:rPr>
          <w:b/>
          <w:bCs/>
          <w:sz w:val="22"/>
          <w:szCs w:val="22"/>
          <w:u w:val="single"/>
        </w:rPr>
        <w:t xml:space="preserve">Raja </w:t>
      </w:r>
      <w:proofErr w:type="spellStart"/>
      <w:r w:rsidR="0093080E" w:rsidRPr="007A5114">
        <w:rPr>
          <w:b/>
          <w:bCs/>
          <w:sz w:val="22"/>
          <w:szCs w:val="22"/>
          <w:u w:val="single"/>
        </w:rPr>
        <w:t>Yasir</w:t>
      </w:r>
      <w:proofErr w:type="spellEnd"/>
      <w:r w:rsidR="0093080E" w:rsidRPr="007A5114">
        <w:rPr>
          <w:b/>
          <w:bCs/>
          <w:sz w:val="22"/>
          <w:szCs w:val="22"/>
          <w:u w:val="single"/>
        </w:rPr>
        <w:t xml:space="preserve"> Ali</w:t>
      </w:r>
      <w:r w:rsidR="0093080E" w:rsidRPr="002E0CB9">
        <w:rPr>
          <w:sz w:val="22"/>
          <w:szCs w:val="22"/>
        </w:rPr>
        <w:t>,</w:t>
      </w:r>
      <w:r w:rsidR="0093080E">
        <w:rPr>
          <w:sz w:val="22"/>
          <w:szCs w:val="22"/>
        </w:rPr>
        <w:t xml:space="preserve"> </w:t>
      </w:r>
      <w:r w:rsidRPr="00031A49">
        <w:rPr>
          <w:sz w:val="22"/>
          <w:szCs w:val="22"/>
        </w:rPr>
        <w:t xml:space="preserve"> group leader of FYP under </w:t>
      </w:r>
      <w:r w:rsidRPr="00031A49">
        <w:rPr>
          <w:bCs/>
          <w:sz w:val="22"/>
          <w:szCs w:val="22"/>
        </w:rPr>
        <w:t xml:space="preserve">registration no </w:t>
      </w:r>
      <w:r w:rsidR="0093080E">
        <w:rPr>
          <w:bCs/>
          <w:sz w:val="22"/>
          <w:szCs w:val="22"/>
        </w:rPr>
        <w:t xml:space="preserve"> </w:t>
      </w:r>
      <w:r w:rsidR="0093080E" w:rsidRPr="007A5114">
        <w:rPr>
          <w:b/>
          <w:sz w:val="22"/>
          <w:szCs w:val="22"/>
          <w:u w:val="single"/>
        </w:rPr>
        <w:t>181036</w:t>
      </w:r>
      <w:r w:rsidR="0093080E">
        <w:rPr>
          <w:b/>
          <w:sz w:val="22"/>
          <w:szCs w:val="22"/>
          <w:u w:val="single"/>
        </w:rPr>
        <w:t xml:space="preserve"> </w:t>
      </w:r>
      <w:r w:rsidRPr="00031A49">
        <w:rPr>
          <w:sz w:val="22"/>
          <w:szCs w:val="22"/>
        </w:rPr>
        <w:t xml:space="preserve">at </w:t>
      </w:r>
      <w:r w:rsidRPr="00031A49">
        <w:rPr>
          <w:bCs/>
          <w:sz w:val="22"/>
          <w:szCs w:val="22"/>
        </w:rPr>
        <w:t xml:space="preserve">Computer Sciences Department, Air University. I declare that my FYP report is checked by my supervisor. </w:t>
      </w:r>
    </w:p>
    <w:p w14:paraId="4260533E" w14:textId="77777777" w:rsidR="005876F3" w:rsidRPr="00031A49" w:rsidRDefault="005876F3" w:rsidP="005876F3">
      <w:pPr>
        <w:tabs>
          <w:tab w:val="left" w:pos="1755"/>
        </w:tabs>
        <w:spacing w:before="240" w:after="120" w:line="360" w:lineRule="auto"/>
      </w:pPr>
    </w:p>
    <w:p w14:paraId="0466527C" w14:textId="77777777" w:rsidR="005876F3" w:rsidRPr="00031A49" w:rsidRDefault="005876F3" w:rsidP="005876F3">
      <w:pPr>
        <w:tabs>
          <w:tab w:val="left" w:pos="1755"/>
          <w:tab w:val="left" w:pos="2340"/>
        </w:tabs>
        <w:spacing w:before="240" w:after="120" w:line="360" w:lineRule="auto"/>
        <w:jc w:val="both"/>
      </w:pPr>
      <w:r w:rsidRPr="00031A49">
        <w:t>Date</w:t>
      </w:r>
      <w:proofErr w:type="gramStart"/>
      <w:r w:rsidRPr="00031A49">
        <w:t>:_</w:t>
      </w:r>
      <w:proofErr w:type="gramEnd"/>
      <w:r w:rsidRPr="00031A49">
        <w:t>_____________</w:t>
      </w:r>
      <w:r w:rsidRPr="00031A49">
        <w:tab/>
        <w:t>Name of Group Leader: _____________________ Signature:________</w:t>
      </w:r>
    </w:p>
    <w:p w14:paraId="6477142B" w14:textId="77777777" w:rsidR="005876F3" w:rsidRPr="00031A49" w:rsidRDefault="005876F3" w:rsidP="005876F3">
      <w:pPr>
        <w:spacing w:after="120"/>
        <w:jc w:val="both"/>
      </w:pPr>
    </w:p>
    <w:p w14:paraId="474DAD82" w14:textId="3EDACB31" w:rsidR="005876F3" w:rsidRPr="00031A49" w:rsidRDefault="005876F3" w:rsidP="005876F3">
      <w:pPr>
        <w:spacing w:after="120"/>
        <w:jc w:val="both"/>
      </w:pPr>
      <w:r w:rsidRPr="00031A49">
        <w:t xml:space="preserve">Name of Supervisor: </w:t>
      </w:r>
      <w:r w:rsidR="0093080E">
        <w:t>Mr</w:t>
      </w:r>
      <w:r w:rsidR="0093080E" w:rsidRPr="002E0CB9">
        <w:t xml:space="preserve">. </w:t>
      </w:r>
      <w:r w:rsidR="0093080E">
        <w:t>Saud Arshad</w:t>
      </w:r>
      <w:r w:rsidR="0093080E" w:rsidRPr="002E0CB9">
        <w:t xml:space="preserve"> </w:t>
      </w:r>
      <w:r w:rsidRPr="00031A49">
        <w:t xml:space="preserve">                      </w:t>
      </w:r>
    </w:p>
    <w:p w14:paraId="0A061FAF" w14:textId="2F0ED5DB" w:rsidR="005876F3" w:rsidRPr="00031A49" w:rsidRDefault="005876F3" w:rsidP="005876F3">
      <w:pPr>
        <w:spacing w:after="120"/>
        <w:jc w:val="both"/>
      </w:pPr>
      <w:r w:rsidRPr="00031A49">
        <w:t>Designation: Lecturer</w:t>
      </w:r>
      <w:r w:rsidRPr="00031A49">
        <w:tab/>
      </w:r>
      <w:r w:rsidRPr="00031A49">
        <w:tab/>
      </w:r>
      <w:r w:rsidRPr="00031A49">
        <w:tab/>
        <w:t xml:space="preserve">                     </w:t>
      </w:r>
      <w:r w:rsidRPr="00031A49">
        <w:tab/>
        <w:t xml:space="preserve">           </w:t>
      </w:r>
      <w:r w:rsidRPr="00031A49">
        <w:tab/>
        <w:t xml:space="preserve">      </w:t>
      </w:r>
    </w:p>
    <w:p w14:paraId="27FA2CAE" w14:textId="45704C87" w:rsidR="005876F3" w:rsidRPr="00031A49" w:rsidRDefault="005876F3" w:rsidP="005876F3">
      <w:pPr>
        <w:spacing w:before="360" w:after="120"/>
        <w:jc w:val="both"/>
      </w:pPr>
      <w:r w:rsidRPr="00031A49">
        <w:t>Signature: ________________</w:t>
      </w:r>
      <w:r w:rsidRPr="00031A49">
        <w:tab/>
      </w:r>
      <w:r w:rsidRPr="00031A49">
        <w:tab/>
      </w:r>
      <w:r w:rsidRPr="00031A49">
        <w:tab/>
        <w:t xml:space="preserve">                  </w:t>
      </w:r>
    </w:p>
    <w:p w14:paraId="4390DA37" w14:textId="77777777" w:rsidR="005876F3" w:rsidRPr="00031A49" w:rsidRDefault="005876F3" w:rsidP="005876F3">
      <w:pPr>
        <w:spacing w:after="120"/>
        <w:jc w:val="both"/>
      </w:pPr>
    </w:p>
    <w:p w14:paraId="27104301" w14:textId="77777777" w:rsidR="005876F3" w:rsidRPr="00031A49" w:rsidRDefault="005876F3" w:rsidP="005876F3">
      <w:pPr>
        <w:spacing w:after="120"/>
        <w:jc w:val="both"/>
      </w:pPr>
      <w:proofErr w:type="spellStart"/>
      <w:r w:rsidRPr="00031A49">
        <w:t>HoD</w:t>
      </w:r>
      <w:proofErr w:type="spellEnd"/>
      <w:r w:rsidRPr="00031A49">
        <w:t xml:space="preserve">: Dr. </w:t>
      </w:r>
      <w:proofErr w:type="spellStart"/>
      <w:r w:rsidRPr="00031A49">
        <w:t>Awais</w:t>
      </w:r>
      <w:proofErr w:type="spellEnd"/>
      <w:r w:rsidRPr="00031A49">
        <w:t xml:space="preserve"> Ahmad</w:t>
      </w:r>
    </w:p>
    <w:p w14:paraId="35E73ABB" w14:textId="77777777" w:rsidR="005876F3" w:rsidRPr="00031A49" w:rsidRDefault="005876F3" w:rsidP="005876F3">
      <w:pPr>
        <w:spacing w:after="120"/>
        <w:jc w:val="both"/>
      </w:pPr>
      <w:r w:rsidRPr="00031A49">
        <w:t>Signature:</w:t>
      </w:r>
      <w:r w:rsidRPr="00031A49">
        <w:tab/>
        <w:t>_______________</w:t>
      </w:r>
    </w:p>
    <w:p w14:paraId="02C4E8B6" w14:textId="77777777" w:rsidR="005876F3" w:rsidRPr="00031A49" w:rsidRDefault="005876F3" w:rsidP="005876F3">
      <w:pPr>
        <w:spacing w:after="120"/>
        <w:ind w:left="-426"/>
      </w:pPr>
    </w:p>
    <w:p w14:paraId="57203A40" w14:textId="77777777" w:rsidR="005876F3" w:rsidRPr="00031A49" w:rsidRDefault="005876F3" w:rsidP="005876F3">
      <w:pPr>
        <w:spacing w:after="120"/>
        <w:ind w:left="-426" w:right="-432"/>
      </w:pPr>
    </w:p>
    <w:p w14:paraId="0A678292" w14:textId="77777777" w:rsidR="005876F3" w:rsidRPr="00031A49" w:rsidRDefault="005876F3" w:rsidP="005876F3">
      <w:pPr>
        <w:spacing w:after="120"/>
        <w:ind w:left="-426" w:right="-432"/>
      </w:pPr>
    </w:p>
    <w:p w14:paraId="4008D2F0" w14:textId="77777777" w:rsidR="005876F3" w:rsidRPr="00031A49" w:rsidRDefault="005876F3" w:rsidP="005876F3">
      <w:pPr>
        <w:spacing w:after="120"/>
        <w:ind w:left="-426" w:right="-432"/>
      </w:pPr>
    </w:p>
    <w:p w14:paraId="2D9107FF" w14:textId="77777777" w:rsidR="005876F3" w:rsidRPr="00031A49" w:rsidRDefault="005876F3" w:rsidP="005876F3">
      <w:pPr>
        <w:spacing w:after="120"/>
        <w:ind w:left="-426" w:right="-432"/>
      </w:pPr>
    </w:p>
    <w:p w14:paraId="2FEC8E11" w14:textId="77777777" w:rsidR="005876F3" w:rsidRPr="00031A49" w:rsidRDefault="005876F3" w:rsidP="005876F3">
      <w:pPr>
        <w:spacing w:after="120"/>
        <w:ind w:left="-426" w:right="-432"/>
      </w:pPr>
    </w:p>
    <w:p w14:paraId="2112E025" w14:textId="77777777" w:rsidR="005876F3" w:rsidRPr="00031A49" w:rsidRDefault="005876F3" w:rsidP="005876F3">
      <w:pPr>
        <w:spacing w:after="120"/>
        <w:ind w:left="-426" w:right="-432"/>
      </w:pPr>
    </w:p>
    <w:p w14:paraId="6C2DA73B" w14:textId="77777777" w:rsidR="005876F3" w:rsidRPr="00031A49" w:rsidRDefault="005876F3" w:rsidP="005876F3">
      <w:pPr>
        <w:spacing w:after="120"/>
        <w:ind w:left="-426" w:right="-432"/>
      </w:pPr>
    </w:p>
    <w:p w14:paraId="2E7580B0" w14:textId="77777777" w:rsidR="005876F3" w:rsidRPr="00031A49" w:rsidRDefault="005876F3" w:rsidP="005876F3">
      <w:pPr>
        <w:spacing w:after="120"/>
        <w:ind w:left="-426" w:right="-432"/>
      </w:pPr>
    </w:p>
    <w:p w14:paraId="6CD6BC52" w14:textId="77777777" w:rsidR="005876F3" w:rsidRPr="00031A49" w:rsidRDefault="005876F3" w:rsidP="005876F3">
      <w:pPr>
        <w:spacing w:after="120"/>
        <w:ind w:left="-426" w:right="-432"/>
      </w:pPr>
    </w:p>
    <w:p w14:paraId="05039492" w14:textId="77777777" w:rsidR="005876F3" w:rsidRPr="00031A49" w:rsidRDefault="005876F3" w:rsidP="005876F3">
      <w:pPr>
        <w:spacing w:after="120"/>
        <w:ind w:left="-426" w:right="-432"/>
      </w:pPr>
    </w:p>
    <w:p w14:paraId="75676566" w14:textId="77777777" w:rsidR="005876F3" w:rsidRPr="00031A49" w:rsidRDefault="005876F3" w:rsidP="005876F3">
      <w:pPr>
        <w:spacing w:after="120"/>
        <w:ind w:left="-426" w:right="-432"/>
      </w:pPr>
    </w:p>
    <w:p w14:paraId="1AA9FB62" w14:textId="77777777" w:rsidR="005876F3" w:rsidRPr="00031A49" w:rsidRDefault="005876F3" w:rsidP="005876F3">
      <w:pPr>
        <w:spacing w:after="120"/>
        <w:ind w:left="-426" w:right="-432"/>
      </w:pPr>
    </w:p>
    <w:p w14:paraId="061DA5DD" w14:textId="77777777" w:rsidR="005876F3" w:rsidRPr="00031A49" w:rsidRDefault="005876F3" w:rsidP="005876F3">
      <w:pPr>
        <w:spacing w:after="120"/>
        <w:ind w:left="-426" w:right="-432"/>
      </w:pPr>
    </w:p>
    <w:p w14:paraId="3A70B8CC" w14:textId="77777777" w:rsidR="005876F3" w:rsidRPr="00031A49" w:rsidRDefault="005876F3" w:rsidP="005876F3">
      <w:pPr>
        <w:spacing w:after="120"/>
        <w:ind w:left="-426" w:right="-432"/>
      </w:pPr>
    </w:p>
    <w:p w14:paraId="116E35B7" w14:textId="77777777" w:rsidR="005876F3" w:rsidRPr="00031A49" w:rsidRDefault="005876F3" w:rsidP="005876F3">
      <w:pPr>
        <w:spacing w:after="120"/>
        <w:ind w:left="-426" w:right="-432"/>
      </w:pPr>
    </w:p>
    <w:p w14:paraId="4C0F6B85" w14:textId="77777777" w:rsidR="005876F3" w:rsidRPr="00031A49" w:rsidRDefault="005876F3" w:rsidP="005876F3">
      <w:pPr>
        <w:jc w:val="center"/>
        <w:rPr>
          <w:b/>
          <w:sz w:val="44"/>
          <w:szCs w:val="44"/>
        </w:rPr>
      </w:pPr>
    </w:p>
    <w:p w14:paraId="450FE0D2" w14:textId="7FDD73D2" w:rsidR="005876F3" w:rsidRPr="00E33619" w:rsidRDefault="00E33619" w:rsidP="00E33619">
      <w:pPr>
        <w:pStyle w:val="NamesonTitle"/>
        <w:rPr>
          <w:sz w:val="36"/>
          <w:szCs w:val="18"/>
        </w:rPr>
      </w:pPr>
      <w:r w:rsidRPr="00E33619">
        <w:rPr>
          <w:sz w:val="36"/>
          <w:szCs w:val="18"/>
        </w:rPr>
        <w:t xml:space="preserve">Sign Language Recognition System </w:t>
      </w:r>
    </w:p>
    <w:p w14:paraId="0D30B4FB" w14:textId="77777777" w:rsidR="005876F3" w:rsidRPr="00031A49" w:rsidRDefault="005876F3" w:rsidP="005876F3">
      <w:pPr>
        <w:spacing w:line="360" w:lineRule="auto"/>
        <w:rPr>
          <w:b/>
          <w:bCs/>
          <w:sz w:val="32"/>
          <w:szCs w:val="32"/>
        </w:rPr>
      </w:pPr>
      <w:r w:rsidRPr="00031A49">
        <w:rPr>
          <w:b/>
          <w:bCs/>
          <w:sz w:val="32"/>
          <w:szCs w:val="32"/>
        </w:rPr>
        <w:t>Change Record</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355"/>
        <w:gridCol w:w="783"/>
        <w:gridCol w:w="1156"/>
        <w:gridCol w:w="2216"/>
        <w:gridCol w:w="2246"/>
      </w:tblGrid>
      <w:tr w:rsidR="005876F3" w:rsidRPr="00031A49" w14:paraId="228BA336" w14:textId="77777777" w:rsidTr="0093080E">
        <w:tc>
          <w:tcPr>
            <w:tcW w:w="2355" w:type="dxa"/>
          </w:tcPr>
          <w:p w14:paraId="209BA8BF" w14:textId="77777777" w:rsidR="005876F3" w:rsidRPr="00031A49" w:rsidRDefault="005876F3" w:rsidP="0093080E">
            <w:pPr>
              <w:rPr>
                <w:b/>
                <w:sz w:val="20"/>
                <w:szCs w:val="20"/>
              </w:rPr>
            </w:pPr>
            <w:r w:rsidRPr="00031A49">
              <w:rPr>
                <w:b/>
                <w:sz w:val="20"/>
                <w:szCs w:val="20"/>
              </w:rPr>
              <w:t>Author(s)</w:t>
            </w:r>
          </w:p>
        </w:tc>
        <w:tc>
          <w:tcPr>
            <w:tcW w:w="783" w:type="dxa"/>
          </w:tcPr>
          <w:p w14:paraId="0EA57DA2" w14:textId="77777777" w:rsidR="005876F3" w:rsidRPr="00031A49" w:rsidRDefault="005876F3" w:rsidP="0093080E">
            <w:pPr>
              <w:rPr>
                <w:b/>
                <w:sz w:val="20"/>
                <w:szCs w:val="20"/>
              </w:rPr>
            </w:pPr>
            <w:r w:rsidRPr="00031A49">
              <w:rPr>
                <w:b/>
                <w:sz w:val="20"/>
                <w:szCs w:val="20"/>
              </w:rPr>
              <w:t>Version</w:t>
            </w:r>
          </w:p>
        </w:tc>
        <w:tc>
          <w:tcPr>
            <w:tcW w:w="1156" w:type="dxa"/>
          </w:tcPr>
          <w:p w14:paraId="7DD165F2" w14:textId="77777777" w:rsidR="005876F3" w:rsidRPr="00031A49" w:rsidRDefault="005876F3" w:rsidP="0093080E">
            <w:pPr>
              <w:rPr>
                <w:b/>
                <w:sz w:val="20"/>
                <w:szCs w:val="20"/>
              </w:rPr>
            </w:pPr>
            <w:r w:rsidRPr="00031A49">
              <w:rPr>
                <w:b/>
                <w:sz w:val="20"/>
                <w:szCs w:val="20"/>
              </w:rPr>
              <w:t>Date</w:t>
            </w:r>
          </w:p>
        </w:tc>
        <w:tc>
          <w:tcPr>
            <w:tcW w:w="2216" w:type="dxa"/>
          </w:tcPr>
          <w:p w14:paraId="6540FAA9" w14:textId="77777777" w:rsidR="005876F3" w:rsidRPr="00031A49" w:rsidRDefault="005876F3" w:rsidP="0093080E">
            <w:pPr>
              <w:rPr>
                <w:b/>
                <w:sz w:val="20"/>
                <w:szCs w:val="20"/>
              </w:rPr>
            </w:pPr>
            <w:r w:rsidRPr="00031A49">
              <w:rPr>
                <w:b/>
                <w:sz w:val="20"/>
                <w:szCs w:val="20"/>
              </w:rPr>
              <w:t>Notes</w:t>
            </w:r>
          </w:p>
        </w:tc>
        <w:tc>
          <w:tcPr>
            <w:tcW w:w="2246" w:type="dxa"/>
          </w:tcPr>
          <w:p w14:paraId="08DD0814" w14:textId="77777777" w:rsidR="005876F3" w:rsidRPr="00031A49" w:rsidRDefault="005876F3" w:rsidP="0093080E">
            <w:pPr>
              <w:rPr>
                <w:b/>
                <w:sz w:val="20"/>
                <w:szCs w:val="20"/>
              </w:rPr>
            </w:pPr>
            <w:r w:rsidRPr="00031A49">
              <w:rPr>
                <w:b/>
                <w:sz w:val="20"/>
                <w:szCs w:val="20"/>
              </w:rPr>
              <w:t>Supervisor’s Signature</w:t>
            </w:r>
          </w:p>
        </w:tc>
      </w:tr>
      <w:tr w:rsidR="005876F3" w:rsidRPr="00031A49" w14:paraId="1A0E5655" w14:textId="77777777" w:rsidTr="0093080E">
        <w:tc>
          <w:tcPr>
            <w:tcW w:w="2355" w:type="dxa"/>
          </w:tcPr>
          <w:p w14:paraId="62010E14" w14:textId="77777777" w:rsidR="005876F3" w:rsidRPr="00031A49" w:rsidRDefault="005876F3" w:rsidP="0093080E">
            <w:pPr>
              <w:rPr>
                <w:sz w:val="20"/>
                <w:szCs w:val="20"/>
              </w:rPr>
            </w:pPr>
          </w:p>
        </w:tc>
        <w:tc>
          <w:tcPr>
            <w:tcW w:w="783" w:type="dxa"/>
          </w:tcPr>
          <w:p w14:paraId="5D860FB2" w14:textId="77777777" w:rsidR="005876F3" w:rsidRPr="00031A49" w:rsidRDefault="005876F3" w:rsidP="0093080E">
            <w:pPr>
              <w:rPr>
                <w:sz w:val="20"/>
                <w:szCs w:val="20"/>
              </w:rPr>
            </w:pPr>
          </w:p>
        </w:tc>
        <w:tc>
          <w:tcPr>
            <w:tcW w:w="1156" w:type="dxa"/>
          </w:tcPr>
          <w:p w14:paraId="7B151838" w14:textId="77777777" w:rsidR="005876F3" w:rsidRPr="00031A49" w:rsidRDefault="005876F3" w:rsidP="0093080E">
            <w:pPr>
              <w:rPr>
                <w:sz w:val="20"/>
                <w:szCs w:val="20"/>
              </w:rPr>
            </w:pPr>
          </w:p>
        </w:tc>
        <w:tc>
          <w:tcPr>
            <w:tcW w:w="2216" w:type="dxa"/>
          </w:tcPr>
          <w:p w14:paraId="734F2682" w14:textId="77777777" w:rsidR="005876F3" w:rsidRPr="00031A49" w:rsidRDefault="005876F3" w:rsidP="0093080E">
            <w:pPr>
              <w:rPr>
                <w:sz w:val="20"/>
                <w:szCs w:val="20"/>
              </w:rPr>
            </w:pPr>
          </w:p>
        </w:tc>
        <w:tc>
          <w:tcPr>
            <w:tcW w:w="2246" w:type="dxa"/>
          </w:tcPr>
          <w:p w14:paraId="3E854755" w14:textId="77777777" w:rsidR="005876F3" w:rsidRPr="00031A49" w:rsidRDefault="005876F3" w:rsidP="0093080E">
            <w:pPr>
              <w:rPr>
                <w:sz w:val="20"/>
                <w:szCs w:val="20"/>
              </w:rPr>
            </w:pPr>
          </w:p>
        </w:tc>
      </w:tr>
      <w:tr w:rsidR="005876F3" w:rsidRPr="00031A49" w14:paraId="36E5FBBD" w14:textId="77777777" w:rsidTr="0093080E">
        <w:tc>
          <w:tcPr>
            <w:tcW w:w="2355" w:type="dxa"/>
          </w:tcPr>
          <w:p w14:paraId="3312B52D" w14:textId="77777777" w:rsidR="005876F3" w:rsidRPr="00031A49" w:rsidRDefault="005876F3" w:rsidP="0093080E">
            <w:pPr>
              <w:rPr>
                <w:sz w:val="20"/>
                <w:szCs w:val="20"/>
              </w:rPr>
            </w:pPr>
          </w:p>
        </w:tc>
        <w:tc>
          <w:tcPr>
            <w:tcW w:w="783" w:type="dxa"/>
          </w:tcPr>
          <w:p w14:paraId="6FBD3EF6" w14:textId="77777777" w:rsidR="005876F3" w:rsidRPr="00031A49" w:rsidRDefault="005876F3" w:rsidP="0093080E">
            <w:pPr>
              <w:rPr>
                <w:sz w:val="20"/>
                <w:szCs w:val="20"/>
              </w:rPr>
            </w:pPr>
          </w:p>
        </w:tc>
        <w:tc>
          <w:tcPr>
            <w:tcW w:w="1156" w:type="dxa"/>
          </w:tcPr>
          <w:p w14:paraId="4A254560" w14:textId="77777777" w:rsidR="005876F3" w:rsidRPr="00031A49" w:rsidRDefault="005876F3" w:rsidP="0093080E">
            <w:pPr>
              <w:rPr>
                <w:sz w:val="20"/>
                <w:szCs w:val="20"/>
              </w:rPr>
            </w:pPr>
          </w:p>
        </w:tc>
        <w:tc>
          <w:tcPr>
            <w:tcW w:w="2216" w:type="dxa"/>
          </w:tcPr>
          <w:p w14:paraId="12E33DD5" w14:textId="77777777" w:rsidR="005876F3" w:rsidRPr="00031A49" w:rsidRDefault="005876F3" w:rsidP="0093080E">
            <w:pPr>
              <w:rPr>
                <w:sz w:val="20"/>
                <w:szCs w:val="20"/>
              </w:rPr>
            </w:pPr>
          </w:p>
        </w:tc>
        <w:tc>
          <w:tcPr>
            <w:tcW w:w="2246" w:type="dxa"/>
          </w:tcPr>
          <w:p w14:paraId="32C7D292" w14:textId="77777777" w:rsidR="005876F3" w:rsidRPr="00031A49" w:rsidRDefault="005876F3" w:rsidP="0093080E">
            <w:pPr>
              <w:rPr>
                <w:sz w:val="20"/>
                <w:szCs w:val="20"/>
              </w:rPr>
            </w:pPr>
          </w:p>
        </w:tc>
      </w:tr>
      <w:tr w:rsidR="005876F3" w:rsidRPr="00031A49" w14:paraId="1941BF61" w14:textId="77777777" w:rsidTr="0093080E">
        <w:tc>
          <w:tcPr>
            <w:tcW w:w="2355" w:type="dxa"/>
          </w:tcPr>
          <w:p w14:paraId="2FF74D30" w14:textId="77777777" w:rsidR="005876F3" w:rsidRPr="00031A49" w:rsidRDefault="005876F3" w:rsidP="0093080E">
            <w:pPr>
              <w:rPr>
                <w:sz w:val="20"/>
                <w:szCs w:val="20"/>
              </w:rPr>
            </w:pPr>
          </w:p>
        </w:tc>
        <w:tc>
          <w:tcPr>
            <w:tcW w:w="783" w:type="dxa"/>
          </w:tcPr>
          <w:p w14:paraId="3D5907E0" w14:textId="77777777" w:rsidR="005876F3" w:rsidRPr="00031A49" w:rsidRDefault="005876F3" w:rsidP="0093080E">
            <w:pPr>
              <w:rPr>
                <w:sz w:val="20"/>
                <w:szCs w:val="20"/>
              </w:rPr>
            </w:pPr>
          </w:p>
        </w:tc>
        <w:tc>
          <w:tcPr>
            <w:tcW w:w="1156" w:type="dxa"/>
          </w:tcPr>
          <w:p w14:paraId="1B8FE342" w14:textId="77777777" w:rsidR="005876F3" w:rsidRPr="00031A49" w:rsidRDefault="005876F3" w:rsidP="0093080E">
            <w:pPr>
              <w:rPr>
                <w:sz w:val="20"/>
                <w:szCs w:val="20"/>
              </w:rPr>
            </w:pPr>
          </w:p>
        </w:tc>
        <w:tc>
          <w:tcPr>
            <w:tcW w:w="2216" w:type="dxa"/>
          </w:tcPr>
          <w:p w14:paraId="7A0E2E5E" w14:textId="77777777" w:rsidR="005876F3" w:rsidRPr="00031A49" w:rsidRDefault="005876F3" w:rsidP="0093080E">
            <w:pPr>
              <w:rPr>
                <w:sz w:val="20"/>
                <w:szCs w:val="20"/>
              </w:rPr>
            </w:pPr>
          </w:p>
        </w:tc>
        <w:tc>
          <w:tcPr>
            <w:tcW w:w="2246" w:type="dxa"/>
          </w:tcPr>
          <w:p w14:paraId="0D15D2B9" w14:textId="77777777" w:rsidR="005876F3" w:rsidRPr="00031A49" w:rsidRDefault="005876F3" w:rsidP="0093080E">
            <w:pPr>
              <w:rPr>
                <w:sz w:val="20"/>
                <w:szCs w:val="20"/>
              </w:rPr>
            </w:pPr>
          </w:p>
        </w:tc>
      </w:tr>
      <w:tr w:rsidR="005876F3" w:rsidRPr="00031A49" w14:paraId="2A010120" w14:textId="77777777" w:rsidTr="0093080E">
        <w:tc>
          <w:tcPr>
            <w:tcW w:w="2355" w:type="dxa"/>
          </w:tcPr>
          <w:p w14:paraId="0A579A3F" w14:textId="77777777" w:rsidR="005876F3" w:rsidRPr="00031A49" w:rsidRDefault="005876F3" w:rsidP="0093080E">
            <w:pPr>
              <w:rPr>
                <w:sz w:val="20"/>
                <w:szCs w:val="20"/>
              </w:rPr>
            </w:pPr>
          </w:p>
        </w:tc>
        <w:tc>
          <w:tcPr>
            <w:tcW w:w="783" w:type="dxa"/>
          </w:tcPr>
          <w:p w14:paraId="5DC52A97" w14:textId="77777777" w:rsidR="005876F3" w:rsidRPr="00031A49" w:rsidRDefault="005876F3" w:rsidP="0093080E">
            <w:pPr>
              <w:rPr>
                <w:sz w:val="20"/>
                <w:szCs w:val="20"/>
              </w:rPr>
            </w:pPr>
          </w:p>
        </w:tc>
        <w:tc>
          <w:tcPr>
            <w:tcW w:w="1156" w:type="dxa"/>
          </w:tcPr>
          <w:p w14:paraId="6FFFDC89" w14:textId="77777777" w:rsidR="005876F3" w:rsidRPr="00031A49" w:rsidRDefault="005876F3" w:rsidP="0093080E">
            <w:pPr>
              <w:rPr>
                <w:sz w:val="20"/>
                <w:szCs w:val="20"/>
              </w:rPr>
            </w:pPr>
          </w:p>
        </w:tc>
        <w:tc>
          <w:tcPr>
            <w:tcW w:w="2216" w:type="dxa"/>
          </w:tcPr>
          <w:p w14:paraId="45BC735F" w14:textId="77777777" w:rsidR="005876F3" w:rsidRPr="00031A49" w:rsidRDefault="005876F3" w:rsidP="0093080E">
            <w:pPr>
              <w:rPr>
                <w:sz w:val="20"/>
                <w:szCs w:val="20"/>
              </w:rPr>
            </w:pPr>
          </w:p>
        </w:tc>
        <w:tc>
          <w:tcPr>
            <w:tcW w:w="2246" w:type="dxa"/>
          </w:tcPr>
          <w:p w14:paraId="69A2EA3C" w14:textId="77777777" w:rsidR="005876F3" w:rsidRPr="00031A49" w:rsidRDefault="005876F3" w:rsidP="0093080E">
            <w:pPr>
              <w:rPr>
                <w:sz w:val="20"/>
                <w:szCs w:val="20"/>
              </w:rPr>
            </w:pPr>
          </w:p>
        </w:tc>
      </w:tr>
      <w:tr w:rsidR="005876F3" w:rsidRPr="00031A49" w14:paraId="4C234A90" w14:textId="77777777" w:rsidTr="0093080E">
        <w:tc>
          <w:tcPr>
            <w:tcW w:w="2355" w:type="dxa"/>
          </w:tcPr>
          <w:p w14:paraId="0394EFBC" w14:textId="77777777" w:rsidR="005876F3" w:rsidRPr="00031A49" w:rsidRDefault="005876F3" w:rsidP="0093080E">
            <w:pPr>
              <w:rPr>
                <w:sz w:val="20"/>
                <w:szCs w:val="20"/>
              </w:rPr>
            </w:pPr>
          </w:p>
        </w:tc>
        <w:tc>
          <w:tcPr>
            <w:tcW w:w="783" w:type="dxa"/>
          </w:tcPr>
          <w:p w14:paraId="03BDC13D" w14:textId="77777777" w:rsidR="005876F3" w:rsidRPr="00031A49" w:rsidRDefault="005876F3" w:rsidP="0093080E">
            <w:pPr>
              <w:rPr>
                <w:sz w:val="20"/>
                <w:szCs w:val="20"/>
              </w:rPr>
            </w:pPr>
          </w:p>
        </w:tc>
        <w:tc>
          <w:tcPr>
            <w:tcW w:w="1156" w:type="dxa"/>
          </w:tcPr>
          <w:p w14:paraId="21AAEEA5" w14:textId="77777777" w:rsidR="005876F3" w:rsidRPr="00031A49" w:rsidRDefault="005876F3" w:rsidP="0093080E">
            <w:pPr>
              <w:rPr>
                <w:sz w:val="20"/>
                <w:szCs w:val="20"/>
              </w:rPr>
            </w:pPr>
          </w:p>
        </w:tc>
        <w:tc>
          <w:tcPr>
            <w:tcW w:w="2216" w:type="dxa"/>
          </w:tcPr>
          <w:p w14:paraId="3591ED3C" w14:textId="77777777" w:rsidR="005876F3" w:rsidRPr="00031A49" w:rsidRDefault="005876F3" w:rsidP="0093080E">
            <w:pPr>
              <w:rPr>
                <w:sz w:val="20"/>
                <w:szCs w:val="20"/>
              </w:rPr>
            </w:pPr>
          </w:p>
        </w:tc>
        <w:tc>
          <w:tcPr>
            <w:tcW w:w="2246" w:type="dxa"/>
          </w:tcPr>
          <w:p w14:paraId="3A46E09A" w14:textId="77777777" w:rsidR="005876F3" w:rsidRPr="00031A49" w:rsidRDefault="005876F3" w:rsidP="0093080E">
            <w:pPr>
              <w:rPr>
                <w:sz w:val="20"/>
                <w:szCs w:val="20"/>
              </w:rPr>
            </w:pPr>
          </w:p>
        </w:tc>
      </w:tr>
      <w:tr w:rsidR="005876F3" w:rsidRPr="00031A49" w14:paraId="52A0B883" w14:textId="77777777" w:rsidTr="0093080E">
        <w:tc>
          <w:tcPr>
            <w:tcW w:w="2355" w:type="dxa"/>
          </w:tcPr>
          <w:p w14:paraId="00F04F42" w14:textId="77777777" w:rsidR="005876F3" w:rsidRPr="00031A49" w:rsidRDefault="005876F3" w:rsidP="0093080E">
            <w:pPr>
              <w:rPr>
                <w:sz w:val="20"/>
                <w:szCs w:val="20"/>
              </w:rPr>
            </w:pPr>
          </w:p>
        </w:tc>
        <w:tc>
          <w:tcPr>
            <w:tcW w:w="783" w:type="dxa"/>
          </w:tcPr>
          <w:p w14:paraId="1E1D3B65" w14:textId="77777777" w:rsidR="005876F3" w:rsidRPr="00031A49" w:rsidRDefault="005876F3" w:rsidP="0093080E">
            <w:pPr>
              <w:rPr>
                <w:sz w:val="20"/>
                <w:szCs w:val="20"/>
              </w:rPr>
            </w:pPr>
          </w:p>
        </w:tc>
        <w:tc>
          <w:tcPr>
            <w:tcW w:w="1156" w:type="dxa"/>
          </w:tcPr>
          <w:p w14:paraId="627C4FCE" w14:textId="77777777" w:rsidR="005876F3" w:rsidRPr="00031A49" w:rsidRDefault="005876F3" w:rsidP="0093080E">
            <w:pPr>
              <w:rPr>
                <w:sz w:val="20"/>
                <w:szCs w:val="20"/>
              </w:rPr>
            </w:pPr>
          </w:p>
        </w:tc>
        <w:tc>
          <w:tcPr>
            <w:tcW w:w="2216" w:type="dxa"/>
          </w:tcPr>
          <w:p w14:paraId="560E8D6E" w14:textId="77777777" w:rsidR="005876F3" w:rsidRPr="00031A49" w:rsidRDefault="005876F3" w:rsidP="0093080E">
            <w:pPr>
              <w:rPr>
                <w:sz w:val="20"/>
                <w:szCs w:val="20"/>
              </w:rPr>
            </w:pPr>
          </w:p>
        </w:tc>
        <w:tc>
          <w:tcPr>
            <w:tcW w:w="2246" w:type="dxa"/>
          </w:tcPr>
          <w:p w14:paraId="07549339" w14:textId="77777777" w:rsidR="005876F3" w:rsidRPr="00031A49" w:rsidRDefault="005876F3" w:rsidP="0093080E">
            <w:pPr>
              <w:rPr>
                <w:sz w:val="20"/>
                <w:szCs w:val="20"/>
              </w:rPr>
            </w:pPr>
          </w:p>
        </w:tc>
      </w:tr>
      <w:tr w:rsidR="005876F3" w:rsidRPr="00031A49" w14:paraId="175A51E4" w14:textId="77777777" w:rsidTr="0093080E">
        <w:tc>
          <w:tcPr>
            <w:tcW w:w="2355" w:type="dxa"/>
          </w:tcPr>
          <w:p w14:paraId="7AD36C60" w14:textId="77777777" w:rsidR="005876F3" w:rsidRPr="00031A49" w:rsidRDefault="005876F3" w:rsidP="0093080E">
            <w:pPr>
              <w:rPr>
                <w:sz w:val="20"/>
                <w:szCs w:val="20"/>
              </w:rPr>
            </w:pPr>
          </w:p>
        </w:tc>
        <w:tc>
          <w:tcPr>
            <w:tcW w:w="783" w:type="dxa"/>
          </w:tcPr>
          <w:p w14:paraId="1BF1A992" w14:textId="77777777" w:rsidR="005876F3" w:rsidRPr="00031A49" w:rsidRDefault="005876F3" w:rsidP="0093080E">
            <w:pPr>
              <w:rPr>
                <w:sz w:val="20"/>
                <w:szCs w:val="20"/>
              </w:rPr>
            </w:pPr>
          </w:p>
        </w:tc>
        <w:tc>
          <w:tcPr>
            <w:tcW w:w="1156" w:type="dxa"/>
          </w:tcPr>
          <w:p w14:paraId="210301E9" w14:textId="77777777" w:rsidR="005876F3" w:rsidRPr="00031A49" w:rsidRDefault="005876F3" w:rsidP="0093080E">
            <w:pPr>
              <w:rPr>
                <w:sz w:val="20"/>
                <w:szCs w:val="20"/>
              </w:rPr>
            </w:pPr>
          </w:p>
        </w:tc>
        <w:tc>
          <w:tcPr>
            <w:tcW w:w="2216" w:type="dxa"/>
          </w:tcPr>
          <w:p w14:paraId="0B6D0025" w14:textId="77777777" w:rsidR="005876F3" w:rsidRPr="00031A49" w:rsidRDefault="005876F3" w:rsidP="0093080E">
            <w:pPr>
              <w:rPr>
                <w:sz w:val="20"/>
                <w:szCs w:val="20"/>
              </w:rPr>
            </w:pPr>
          </w:p>
        </w:tc>
        <w:tc>
          <w:tcPr>
            <w:tcW w:w="2246" w:type="dxa"/>
          </w:tcPr>
          <w:p w14:paraId="6FAB3D44" w14:textId="77777777" w:rsidR="005876F3" w:rsidRPr="00031A49" w:rsidRDefault="005876F3" w:rsidP="0093080E">
            <w:pPr>
              <w:rPr>
                <w:sz w:val="20"/>
                <w:szCs w:val="20"/>
              </w:rPr>
            </w:pPr>
          </w:p>
        </w:tc>
      </w:tr>
      <w:tr w:rsidR="005876F3" w:rsidRPr="00031A49" w14:paraId="072C5F87" w14:textId="77777777" w:rsidTr="0093080E">
        <w:tc>
          <w:tcPr>
            <w:tcW w:w="2355" w:type="dxa"/>
          </w:tcPr>
          <w:p w14:paraId="7F0458CA" w14:textId="77777777" w:rsidR="005876F3" w:rsidRPr="00031A49" w:rsidRDefault="005876F3" w:rsidP="0093080E">
            <w:pPr>
              <w:rPr>
                <w:sz w:val="20"/>
                <w:szCs w:val="20"/>
              </w:rPr>
            </w:pPr>
          </w:p>
        </w:tc>
        <w:tc>
          <w:tcPr>
            <w:tcW w:w="783" w:type="dxa"/>
          </w:tcPr>
          <w:p w14:paraId="64CF29BA" w14:textId="77777777" w:rsidR="005876F3" w:rsidRPr="00031A49" w:rsidRDefault="005876F3" w:rsidP="0093080E">
            <w:pPr>
              <w:rPr>
                <w:sz w:val="20"/>
                <w:szCs w:val="20"/>
              </w:rPr>
            </w:pPr>
          </w:p>
        </w:tc>
        <w:tc>
          <w:tcPr>
            <w:tcW w:w="1156" w:type="dxa"/>
          </w:tcPr>
          <w:p w14:paraId="7A80B795" w14:textId="77777777" w:rsidR="005876F3" w:rsidRPr="00031A49" w:rsidRDefault="005876F3" w:rsidP="0093080E">
            <w:pPr>
              <w:rPr>
                <w:sz w:val="20"/>
                <w:szCs w:val="20"/>
              </w:rPr>
            </w:pPr>
          </w:p>
        </w:tc>
        <w:tc>
          <w:tcPr>
            <w:tcW w:w="2216" w:type="dxa"/>
          </w:tcPr>
          <w:p w14:paraId="370FC85D" w14:textId="77777777" w:rsidR="005876F3" w:rsidRPr="00031A49" w:rsidRDefault="005876F3" w:rsidP="0093080E">
            <w:pPr>
              <w:rPr>
                <w:sz w:val="20"/>
                <w:szCs w:val="20"/>
              </w:rPr>
            </w:pPr>
          </w:p>
        </w:tc>
        <w:tc>
          <w:tcPr>
            <w:tcW w:w="2246" w:type="dxa"/>
          </w:tcPr>
          <w:p w14:paraId="73866DBA" w14:textId="77777777" w:rsidR="005876F3" w:rsidRPr="00031A49" w:rsidRDefault="005876F3" w:rsidP="0093080E">
            <w:pPr>
              <w:rPr>
                <w:sz w:val="20"/>
                <w:szCs w:val="20"/>
              </w:rPr>
            </w:pPr>
          </w:p>
        </w:tc>
      </w:tr>
      <w:tr w:rsidR="005876F3" w:rsidRPr="00031A49" w14:paraId="12A54558" w14:textId="77777777" w:rsidTr="0093080E">
        <w:tc>
          <w:tcPr>
            <w:tcW w:w="2355" w:type="dxa"/>
          </w:tcPr>
          <w:p w14:paraId="4C596155" w14:textId="77777777" w:rsidR="005876F3" w:rsidRPr="00031A49" w:rsidRDefault="005876F3" w:rsidP="0093080E">
            <w:pPr>
              <w:rPr>
                <w:sz w:val="20"/>
                <w:szCs w:val="20"/>
              </w:rPr>
            </w:pPr>
          </w:p>
        </w:tc>
        <w:tc>
          <w:tcPr>
            <w:tcW w:w="783" w:type="dxa"/>
          </w:tcPr>
          <w:p w14:paraId="1BF7E8ED" w14:textId="77777777" w:rsidR="005876F3" w:rsidRPr="00031A49" w:rsidRDefault="005876F3" w:rsidP="0093080E">
            <w:pPr>
              <w:rPr>
                <w:sz w:val="20"/>
                <w:szCs w:val="20"/>
              </w:rPr>
            </w:pPr>
          </w:p>
        </w:tc>
        <w:tc>
          <w:tcPr>
            <w:tcW w:w="1156" w:type="dxa"/>
          </w:tcPr>
          <w:p w14:paraId="10AF86EB" w14:textId="77777777" w:rsidR="005876F3" w:rsidRPr="00031A49" w:rsidRDefault="005876F3" w:rsidP="0093080E">
            <w:pPr>
              <w:rPr>
                <w:sz w:val="20"/>
                <w:szCs w:val="20"/>
              </w:rPr>
            </w:pPr>
          </w:p>
        </w:tc>
        <w:tc>
          <w:tcPr>
            <w:tcW w:w="2216" w:type="dxa"/>
          </w:tcPr>
          <w:p w14:paraId="38D7AF67" w14:textId="77777777" w:rsidR="005876F3" w:rsidRPr="00031A49" w:rsidRDefault="005876F3" w:rsidP="0093080E">
            <w:pPr>
              <w:rPr>
                <w:sz w:val="20"/>
                <w:szCs w:val="20"/>
              </w:rPr>
            </w:pPr>
          </w:p>
        </w:tc>
        <w:tc>
          <w:tcPr>
            <w:tcW w:w="2246" w:type="dxa"/>
          </w:tcPr>
          <w:p w14:paraId="4570C794" w14:textId="77777777" w:rsidR="005876F3" w:rsidRPr="00031A49" w:rsidRDefault="005876F3" w:rsidP="0093080E">
            <w:pPr>
              <w:rPr>
                <w:sz w:val="20"/>
                <w:szCs w:val="20"/>
              </w:rPr>
            </w:pPr>
          </w:p>
        </w:tc>
      </w:tr>
      <w:tr w:rsidR="005876F3" w:rsidRPr="00031A49" w14:paraId="148D77E2" w14:textId="77777777" w:rsidTr="0093080E">
        <w:tc>
          <w:tcPr>
            <w:tcW w:w="2355" w:type="dxa"/>
          </w:tcPr>
          <w:p w14:paraId="69620CDE" w14:textId="77777777" w:rsidR="005876F3" w:rsidRPr="00031A49" w:rsidRDefault="005876F3" w:rsidP="0093080E">
            <w:pPr>
              <w:rPr>
                <w:sz w:val="20"/>
                <w:szCs w:val="20"/>
              </w:rPr>
            </w:pPr>
          </w:p>
        </w:tc>
        <w:tc>
          <w:tcPr>
            <w:tcW w:w="783" w:type="dxa"/>
          </w:tcPr>
          <w:p w14:paraId="7194A0EC" w14:textId="77777777" w:rsidR="005876F3" w:rsidRPr="00031A49" w:rsidRDefault="005876F3" w:rsidP="0093080E">
            <w:pPr>
              <w:rPr>
                <w:sz w:val="20"/>
                <w:szCs w:val="20"/>
              </w:rPr>
            </w:pPr>
          </w:p>
        </w:tc>
        <w:tc>
          <w:tcPr>
            <w:tcW w:w="1156" w:type="dxa"/>
          </w:tcPr>
          <w:p w14:paraId="6DEE7CBC" w14:textId="77777777" w:rsidR="005876F3" w:rsidRPr="00031A49" w:rsidRDefault="005876F3" w:rsidP="0093080E">
            <w:pPr>
              <w:rPr>
                <w:sz w:val="20"/>
                <w:szCs w:val="20"/>
              </w:rPr>
            </w:pPr>
          </w:p>
        </w:tc>
        <w:tc>
          <w:tcPr>
            <w:tcW w:w="2216" w:type="dxa"/>
          </w:tcPr>
          <w:p w14:paraId="71343400" w14:textId="77777777" w:rsidR="005876F3" w:rsidRPr="00031A49" w:rsidRDefault="005876F3" w:rsidP="0093080E">
            <w:pPr>
              <w:rPr>
                <w:sz w:val="20"/>
                <w:szCs w:val="20"/>
              </w:rPr>
            </w:pPr>
          </w:p>
        </w:tc>
        <w:tc>
          <w:tcPr>
            <w:tcW w:w="2246" w:type="dxa"/>
          </w:tcPr>
          <w:p w14:paraId="7ABBE001" w14:textId="77777777" w:rsidR="005876F3" w:rsidRPr="00031A49" w:rsidRDefault="005876F3" w:rsidP="0093080E">
            <w:pPr>
              <w:rPr>
                <w:sz w:val="20"/>
                <w:szCs w:val="20"/>
              </w:rPr>
            </w:pPr>
          </w:p>
        </w:tc>
      </w:tr>
    </w:tbl>
    <w:p w14:paraId="123CD3C6" w14:textId="77777777" w:rsidR="005876F3" w:rsidRPr="00031A49" w:rsidRDefault="005876F3" w:rsidP="005876F3">
      <w:pPr>
        <w:spacing w:line="360" w:lineRule="auto"/>
        <w:jc w:val="both"/>
      </w:pPr>
    </w:p>
    <w:p w14:paraId="42950F06" w14:textId="77777777" w:rsidR="005876F3" w:rsidRPr="00031A49" w:rsidRDefault="005876F3" w:rsidP="005876F3">
      <w:pPr>
        <w:spacing w:line="360" w:lineRule="auto"/>
        <w:jc w:val="both"/>
      </w:pPr>
    </w:p>
    <w:p w14:paraId="6B6E2694" w14:textId="77777777" w:rsidR="005876F3" w:rsidRPr="00031A49" w:rsidRDefault="005876F3" w:rsidP="005876F3">
      <w:pPr>
        <w:spacing w:line="360" w:lineRule="auto"/>
        <w:jc w:val="both"/>
      </w:pPr>
    </w:p>
    <w:p w14:paraId="7BCAEDF4" w14:textId="77777777" w:rsidR="005876F3" w:rsidRPr="00031A49" w:rsidRDefault="005876F3" w:rsidP="005876F3">
      <w:pPr>
        <w:spacing w:line="360" w:lineRule="auto"/>
        <w:jc w:val="both"/>
      </w:pPr>
    </w:p>
    <w:p w14:paraId="3317A2F3" w14:textId="77777777" w:rsidR="005876F3" w:rsidRPr="00031A49" w:rsidRDefault="005876F3" w:rsidP="005876F3">
      <w:pPr>
        <w:spacing w:line="360" w:lineRule="auto"/>
        <w:jc w:val="both"/>
      </w:pPr>
    </w:p>
    <w:p w14:paraId="2CD3211D" w14:textId="77777777" w:rsidR="005876F3" w:rsidRPr="00031A49" w:rsidRDefault="005876F3" w:rsidP="005876F3">
      <w:pPr>
        <w:spacing w:line="360" w:lineRule="auto"/>
        <w:jc w:val="both"/>
      </w:pPr>
    </w:p>
    <w:p w14:paraId="3AAA3166" w14:textId="77777777" w:rsidR="005876F3" w:rsidRPr="00031A49" w:rsidRDefault="005876F3" w:rsidP="005876F3">
      <w:pPr>
        <w:spacing w:line="360" w:lineRule="auto"/>
        <w:jc w:val="both"/>
      </w:pPr>
    </w:p>
    <w:p w14:paraId="2E35E40E" w14:textId="77777777" w:rsidR="005876F3" w:rsidRPr="00031A49" w:rsidRDefault="005876F3" w:rsidP="005876F3">
      <w:pPr>
        <w:spacing w:line="360" w:lineRule="auto"/>
        <w:jc w:val="both"/>
      </w:pPr>
    </w:p>
    <w:p w14:paraId="647ACA4B" w14:textId="77777777" w:rsidR="005876F3" w:rsidRPr="00031A49" w:rsidRDefault="005876F3" w:rsidP="005876F3">
      <w:pPr>
        <w:spacing w:line="360" w:lineRule="auto"/>
        <w:jc w:val="both"/>
      </w:pPr>
    </w:p>
    <w:p w14:paraId="55AF9DF3" w14:textId="77777777" w:rsidR="005876F3" w:rsidRPr="00031A49" w:rsidRDefault="005876F3" w:rsidP="005876F3">
      <w:pPr>
        <w:spacing w:line="360" w:lineRule="auto"/>
        <w:jc w:val="both"/>
      </w:pPr>
    </w:p>
    <w:p w14:paraId="4D4B5309" w14:textId="77777777" w:rsidR="005876F3" w:rsidRPr="00031A49" w:rsidRDefault="005876F3" w:rsidP="005876F3">
      <w:pPr>
        <w:spacing w:line="360" w:lineRule="auto"/>
        <w:jc w:val="both"/>
      </w:pPr>
    </w:p>
    <w:p w14:paraId="5DBD5F5A" w14:textId="77777777" w:rsidR="005876F3" w:rsidRPr="00031A49" w:rsidRDefault="005876F3" w:rsidP="005876F3">
      <w:pPr>
        <w:spacing w:line="360" w:lineRule="auto"/>
        <w:jc w:val="both"/>
      </w:pPr>
    </w:p>
    <w:p w14:paraId="44FFECCA" w14:textId="77777777" w:rsidR="005876F3" w:rsidRPr="00031A49" w:rsidRDefault="005876F3" w:rsidP="005876F3">
      <w:pPr>
        <w:spacing w:line="360" w:lineRule="auto"/>
        <w:jc w:val="both"/>
      </w:pPr>
    </w:p>
    <w:p w14:paraId="292BED35" w14:textId="77777777" w:rsidR="005876F3" w:rsidRPr="00031A49" w:rsidRDefault="005876F3" w:rsidP="005876F3">
      <w:pPr>
        <w:spacing w:line="360" w:lineRule="auto"/>
        <w:jc w:val="both"/>
      </w:pPr>
    </w:p>
    <w:p w14:paraId="1537CC58" w14:textId="77777777" w:rsidR="005876F3" w:rsidRPr="00031A49" w:rsidRDefault="005876F3" w:rsidP="005876F3">
      <w:pPr>
        <w:spacing w:line="360" w:lineRule="auto"/>
        <w:jc w:val="both"/>
      </w:pPr>
    </w:p>
    <w:p w14:paraId="18A70764" w14:textId="77777777" w:rsidR="005876F3" w:rsidRPr="00031A49" w:rsidRDefault="005876F3" w:rsidP="005876F3">
      <w:pPr>
        <w:spacing w:line="360" w:lineRule="auto"/>
        <w:jc w:val="both"/>
      </w:pPr>
    </w:p>
    <w:p w14:paraId="5AD33C60" w14:textId="77777777" w:rsidR="005876F3" w:rsidRPr="00031A49" w:rsidRDefault="005876F3" w:rsidP="005876F3">
      <w:pPr>
        <w:spacing w:line="360" w:lineRule="auto"/>
        <w:jc w:val="both"/>
      </w:pPr>
    </w:p>
    <w:p w14:paraId="74C01FCA" w14:textId="77777777" w:rsidR="005876F3" w:rsidRPr="00031A49" w:rsidRDefault="005876F3" w:rsidP="005876F3">
      <w:pPr>
        <w:spacing w:line="360" w:lineRule="auto"/>
        <w:jc w:val="both"/>
      </w:pPr>
    </w:p>
    <w:p w14:paraId="09907E53" w14:textId="77777777" w:rsidR="005876F3" w:rsidRPr="00031A49" w:rsidRDefault="005876F3" w:rsidP="005876F3">
      <w:pPr>
        <w:spacing w:line="360" w:lineRule="auto"/>
        <w:jc w:val="center"/>
        <w:rPr>
          <w:b/>
          <w:bCs/>
          <w:sz w:val="32"/>
          <w:szCs w:val="32"/>
        </w:rPr>
      </w:pPr>
      <w:r w:rsidRPr="00031A49">
        <w:rPr>
          <w:b/>
          <w:bCs/>
          <w:sz w:val="32"/>
          <w:szCs w:val="32"/>
        </w:rPr>
        <w:t>APPROVAL</w:t>
      </w:r>
    </w:p>
    <w:tbl>
      <w:tblPr>
        <w:tblW w:w="9457" w:type="dxa"/>
        <w:tblLook w:val="01E0" w:firstRow="1" w:lastRow="1" w:firstColumn="1" w:lastColumn="1" w:noHBand="0" w:noVBand="0"/>
      </w:tblPr>
      <w:tblGrid>
        <w:gridCol w:w="4878"/>
        <w:gridCol w:w="4524"/>
        <w:gridCol w:w="55"/>
      </w:tblGrid>
      <w:tr w:rsidR="005876F3" w:rsidRPr="00031A49" w14:paraId="7E8D8A02" w14:textId="77777777" w:rsidTr="0093080E">
        <w:trPr>
          <w:gridAfter w:val="1"/>
          <w:wAfter w:w="55" w:type="dxa"/>
        </w:trPr>
        <w:tc>
          <w:tcPr>
            <w:tcW w:w="9402" w:type="dxa"/>
            <w:gridSpan w:val="2"/>
          </w:tcPr>
          <w:p w14:paraId="074AE609" w14:textId="77777777" w:rsidR="005876F3" w:rsidRPr="00031A49" w:rsidRDefault="005876F3" w:rsidP="0093080E">
            <w:pPr>
              <w:spacing w:line="360" w:lineRule="auto"/>
              <w:jc w:val="both"/>
              <w:rPr>
                <w:b/>
                <w:bCs/>
              </w:rPr>
            </w:pPr>
            <w:r w:rsidRPr="00031A49">
              <w:rPr>
                <w:b/>
                <w:bCs/>
                <w:noProof/>
              </w:rPr>
              <mc:AlternateContent>
                <mc:Choice Requires="wps">
                  <w:drawing>
                    <wp:anchor distT="0" distB="0" distL="114300" distR="114300" simplePos="0" relativeHeight="251659264" behindDoc="0" locked="0" layoutInCell="1" allowOverlap="1" wp14:anchorId="2234650A" wp14:editId="4F1504ED">
                      <wp:simplePos x="0" y="0"/>
                      <wp:positionH relativeFrom="column">
                        <wp:posOffset>0</wp:posOffset>
                      </wp:positionH>
                      <wp:positionV relativeFrom="paragraph">
                        <wp:posOffset>145415</wp:posOffset>
                      </wp:positionV>
                      <wp:extent cx="5829300" cy="0"/>
                      <wp:effectExtent l="9525" t="10160" r="9525" b="8890"/>
                      <wp:wrapNone/>
                      <wp:docPr id="1"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8E0737E" id="Line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45pt" to="459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" strokeweight="1pt"/>
                  </w:pict>
                </mc:Fallback>
              </mc:AlternateContent>
            </w:r>
          </w:p>
          <w:p w14:paraId="5F679D5E" w14:textId="77777777" w:rsidR="005876F3" w:rsidRPr="00031A49" w:rsidRDefault="005876F3" w:rsidP="0093080E">
            <w:pPr>
              <w:spacing w:line="360" w:lineRule="auto"/>
              <w:jc w:val="both"/>
              <w:rPr>
                <w:b/>
                <w:bCs/>
              </w:rPr>
            </w:pPr>
            <w:r w:rsidRPr="00031A49">
              <w:rPr>
                <w:b/>
                <w:bCs/>
              </w:rPr>
              <w:t xml:space="preserve">                         </w:t>
            </w:r>
          </w:p>
          <w:p w14:paraId="250CFE89" w14:textId="77777777" w:rsidR="005876F3" w:rsidRPr="00031A49" w:rsidRDefault="005876F3" w:rsidP="0093080E">
            <w:pPr>
              <w:spacing w:line="360" w:lineRule="auto"/>
              <w:jc w:val="both"/>
              <w:rPr>
                <w:b/>
                <w:bCs/>
                <w:caps/>
                <w:u w:val="single"/>
              </w:rPr>
            </w:pPr>
            <w:r w:rsidRPr="00031A49">
              <w:rPr>
                <w:b/>
                <w:bCs/>
                <w:caps/>
              </w:rPr>
              <w:t>Project Supervisor</w:t>
            </w:r>
          </w:p>
        </w:tc>
      </w:tr>
      <w:tr w:rsidR="005876F3" w:rsidRPr="00031A49" w14:paraId="06040433" w14:textId="77777777" w:rsidTr="0093080E">
        <w:tc>
          <w:tcPr>
            <w:tcW w:w="4878" w:type="dxa"/>
          </w:tcPr>
          <w:p w14:paraId="16F4706E" w14:textId="77777777" w:rsidR="005876F3" w:rsidRPr="00031A49" w:rsidRDefault="005876F3" w:rsidP="0093080E">
            <w:pPr>
              <w:spacing w:line="360" w:lineRule="auto"/>
              <w:jc w:val="both"/>
            </w:pPr>
          </w:p>
          <w:p w14:paraId="3A89EF9F" w14:textId="77777777" w:rsidR="005876F3" w:rsidRPr="00031A49" w:rsidRDefault="005876F3" w:rsidP="0093080E">
            <w:pPr>
              <w:spacing w:line="360" w:lineRule="auto"/>
              <w:jc w:val="both"/>
            </w:pPr>
            <w:r w:rsidRPr="00031A49">
              <w:t>Name:______________________________</w:t>
            </w:r>
          </w:p>
        </w:tc>
        <w:tc>
          <w:tcPr>
            <w:tcW w:w="4579" w:type="dxa"/>
            <w:gridSpan w:val="2"/>
            <w:shd w:val="clear" w:color="auto" w:fill="auto"/>
          </w:tcPr>
          <w:p w14:paraId="58BA816C" w14:textId="77777777" w:rsidR="005876F3" w:rsidRPr="00031A49" w:rsidRDefault="005876F3" w:rsidP="0093080E">
            <w:pPr>
              <w:spacing w:line="360" w:lineRule="auto"/>
              <w:jc w:val="center"/>
            </w:pPr>
          </w:p>
        </w:tc>
      </w:tr>
      <w:tr w:rsidR="005876F3" w:rsidRPr="00031A49" w14:paraId="306CF8FC" w14:textId="77777777" w:rsidTr="0093080E">
        <w:tc>
          <w:tcPr>
            <w:tcW w:w="4878" w:type="dxa"/>
          </w:tcPr>
          <w:p w14:paraId="6321C495" w14:textId="77777777" w:rsidR="005876F3" w:rsidRPr="00031A49" w:rsidRDefault="005876F3" w:rsidP="0093080E">
            <w:pPr>
              <w:spacing w:line="360" w:lineRule="auto"/>
              <w:jc w:val="both"/>
            </w:pPr>
          </w:p>
          <w:p w14:paraId="217F80D7" w14:textId="77777777" w:rsidR="005876F3" w:rsidRPr="00031A49" w:rsidRDefault="005876F3" w:rsidP="0093080E">
            <w:pPr>
              <w:spacing w:line="360" w:lineRule="auto"/>
              <w:jc w:val="both"/>
            </w:pPr>
            <w:r w:rsidRPr="00031A49">
              <w:t>Date:_______________________________</w:t>
            </w:r>
          </w:p>
        </w:tc>
        <w:tc>
          <w:tcPr>
            <w:tcW w:w="4579" w:type="dxa"/>
            <w:gridSpan w:val="2"/>
            <w:shd w:val="clear" w:color="auto" w:fill="auto"/>
          </w:tcPr>
          <w:p w14:paraId="337E837C" w14:textId="77777777" w:rsidR="005876F3" w:rsidRPr="00031A49" w:rsidRDefault="005876F3" w:rsidP="0093080E">
            <w:pPr>
              <w:spacing w:line="360" w:lineRule="auto"/>
              <w:jc w:val="both"/>
            </w:pPr>
          </w:p>
          <w:p w14:paraId="1786FB8C" w14:textId="77777777" w:rsidR="005876F3" w:rsidRPr="00031A49" w:rsidRDefault="005876F3" w:rsidP="0093080E">
            <w:pPr>
              <w:spacing w:line="360" w:lineRule="auto"/>
              <w:jc w:val="both"/>
            </w:pPr>
            <w:r w:rsidRPr="00031A49">
              <w:t>Signature:_________________________</w:t>
            </w:r>
          </w:p>
        </w:tc>
      </w:tr>
    </w:tbl>
    <w:p w14:paraId="708AC087" w14:textId="77777777" w:rsidR="005876F3" w:rsidRPr="00031A49" w:rsidRDefault="005876F3" w:rsidP="005876F3">
      <w:pPr>
        <w:spacing w:line="360" w:lineRule="auto"/>
        <w:jc w:val="both"/>
      </w:pPr>
    </w:p>
    <w:tbl>
      <w:tblPr>
        <w:tblW w:w="9456" w:type="dxa"/>
        <w:tblLook w:val="01E0" w:firstRow="1" w:lastRow="1" w:firstColumn="1" w:lastColumn="1" w:noHBand="0" w:noVBand="0"/>
      </w:tblPr>
      <w:tblGrid>
        <w:gridCol w:w="4799"/>
        <w:gridCol w:w="4657"/>
      </w:tblGrid>
      <w:tr w:rsidR="005876F3" w:rsidRPr="00031A49" w14:paraId="0151E211" w14:textId="77777777" w:rsidTr="0093080E">
        <w:tc>
          <w:tcPr>
            <w:tcW w:w="9456" w:type="dxa"/>
            <w:gridSpan w:val="2"/>
          </w:tcPr>
          <w:p w14:paraId="1608F5C7" w14:textId="77777777" w:rsidR="005876F3" w:rsidRPr="00031A49" w:rsidRDefault="005876F3" w:rsidP="0093080E">
            <w:pPr>
              <w:spacing w:line="360" w:lineRule="auto"/>
              <w:jc w:val="both"/>
              <w:rPr>
                <w:b/>
                <w:bCs/>
                <w:caps/>
              </w:rPr>
            </w:pPr>
          </w:p>
          <w:p w14:paraId="70C99B26" w14:textId="77777777" w:rsidR="005876F3" w:rsidRPr="00031A49" w:rsidRDefault="005876F3" w:rsidP="0093080E">
            <w:pPr>
              <w:spacing w:line="360" w:lineRule="auto"/>
              <w:jc w:val="both"/>
              <w:rPr>
                <w:b/>
                <w:bCs/>
                <w:caps/>
              </w:rPr>
            </w:pPr>
            <w:r w:rsidRPr="00031A49">
              <w:rPr>
                <w:b/>
                <w:bCs/>
                <w:caps/>
              </w:rPr>
              <w:t>Chair Department</w:t>
            </w:r>
          </w:p>
        </w:tc>
      </w:tr>
      <w:tr w:rsidR="005876F3" w:rsidRPr="00031A49" w14:paraId="64A64C24" w14:textId="77777777" w:rsidTr="0093080E">
        <w:tc>
          <w:tcPr>
            <w:tcW w:w="4799" w:type="dxa"/>
          </w:tcPr>
          <w:p w14:paraId="3D5A50F6" w14:textId="77777777" w:rsidR="005876F3" w:rsidRPr="00031A49" w:rsidRDefault="005876F3" w:rsidP="0093080E">
            <w:pPr>
              <w:spacing w:line="360" w:lineRule="auto"/>
              <w:jc w:val="both"/>
            </w:pPr>
          </w:p>
        </w:tc>
        <w:tc>
          <w:tcPr>
            <w:tcW w:w="4657" w:type="dxa"/>
            <w:shd w:val="clear" w:color="auto" w:fill="auto"/>
          </w:tcPr>
          <w:p w14:paraId="4CE0BC58" w14:textId="77777777" w:rsidR="005876F3" w:rsidRPr="00031A49" w:rsidRDefault="005876F3" w:rsidP="0093080E">
            <w:pPr>
              <w:spacing w:line="360" w:lineRule="auto"/>
              <w:jc w:val="center"/>
            </w:pPr>
          </w:p>
        </w:tc>
      </w:tr>
      <w:tr w:rsidR="005876F3" w:rsidRPr="00031A49" w14:paraId="049F367D" w14:textId="77777777" w:rsidTr="0093080E">
        <w:tc>
          <w:tcPr>
            <w:tcW w:w="4799" w:type="dxa"/>
          </w:tcPr>
          <w:p w14:paraId="5AC3E88E" w14:textId="77777777" w:rsidR="005876F3" w:rsidRPr="00031A49" w:rsidRDefault="005876F3" w:rsidP="0093080E">
            <w:pPr>
              <w:spacing w:line="360" w:lineRule="auto"/>
              <w:jc w:val="both"/>
            </w:pPr>
            <w:r w:rsidRPr="00031A49">
              <w:t>Date:_______________________________</w:t>
            </w:r>
          </w:p>
        </w:tc>
        <w:tc>
          <w:tcPr>
            <w:tcW w:w="4657" w:type="dxa"/>
            <w:shd w:val="clear" w:color="auto" w:fill="auto"/>
          </w:tcPr>
          <w:p w14:paraId="28BD6382" w14:textId="77777777" w:rsidR="005876F3" w:rsidRPr="00031A49" w:rsidRDefault="005876F3" w:rsidP="0093080E">
            <w:pPr>
              <w:spacing w:line="360" w:lineRule="auto"/>
              <w:jc w:val="both"/>
            </w:pPr>
            <w:r w:rsidRPr="00031A49">
              <w:t>Signature:__________________________</w:t>
            </w:r>
          </w:p>
        </w:tc>
      </w:tr>
    </w:tbl>
    <w:p w14:paraId="6AFA1F17" w14:textId="77777777" w:rsidR="005876F3" w:rsidRPr="00031A49" w:rsidRDefault="005876F3" w:rsidP="005876F3">
      <w:pPr>
        <w:spacing w:line="360" w:lineRule="auto"/>
        <w:jc w:val="both"/>
      </w:pPr>
    </w:p>
    <w:p w14:paraId="1887B2B7" w14:textId="77777777" w:rsidR="005876F3" w:rsidRPr="00031A49" w:rsidRDefault="005876F3" w:rsidP="005876F3">
      <w:pPr>
        <w:spacing w:line="360" w:lineRule="auto"/>
        <w:jc w:val="both"/>
      </w:pPr>
    </w:p>
    <w:p w14:paraId="28DFC59D" w14:textId="77777777" w:rsidR="005876F3" w:rsidRPr="00031A49" w:rsidRDefault="005876F3" w:rsidP="005876F3">
      <w:pPr>
        <w:spacing w:line="360" w:lineRule="auto"/>
        <w:jc w:val="both"/>
      </w:pPr>
    </w:p>
    <w:p w14:paraId="2BACD52E" w14:textId="77777777" w:rsidR="005876F3" w:rsidRPr="00031A49" w:rsidRDefault="005876F3" w:rsidP="005876F3">
      <w:pPr>
        <w:spacing w:line="360" w:lineRule="auto"/>
        <w:jc w:val="both"/>
      </w:pPr>
    </w:p>
    <w:p w14:paraId="207B0195" w14:textId="77777777" w:rsidR="005876F3" w:rsidRPr="00031A49" w:rsidRDefault="005876F3" w:rsidP="005876F3">
      <w:pPr>
        <w:spacing w:line="360" w:lineRule="auto"/>
        <w:jc w:val="both"/>
      </w:pPr>
    </w:p>
    <w:p w14:paraId="29F869A0" w14:textId="77777777" w:rsidR="005876F3" w:rsidRPr="00031A49" w:rsidRDefault="005876F3" w:rsidP="005876F3">
      <w:pPr>
        <w:spacing w:line="360" w:lineRule="auto"/>
        <w:jc w:val="both"/>
      </w:pPr>
    </w:p>
    <w:p w14:paraId="39F8F751" w14:textId="77777777" w:rsidR="005876F3" w:rsidRPr="00031A49" w:rsidRDefault="005876F3" w:rsidP="005876F3">
      <w:pPr>
        <w:spacing w:line="360" w:lineRule="auto"/>
        <w:jc w:val="both"/>
      </w:pPr>
    </w:p>
    <w:p w14:paraId="1F34B040" w14:textId="77777777" w:rsidR="005876F3" w:rsidRPr="00031A49" w:rsidRDefault="005876F3" w:rsidP="005876F3">
      <w:pPr>
        <w:spacing w:line="360" w:lineRule="auto"/>
        <w:jc w:val="both"/>
      </w:pPr>
    </w:p>
    <w:p w14:paraId="435A4837" w14:textId="77777777" w:rsidR="005876F3" w:rsidRPr="00031A49" w:rsidRDefault="005876F3" w:rsidP="005876F3">
      <w:pPr>
        <w:spacing w:line="360" w:lineRule="auto"/>
        <w:jc w:val="both"/>
      </w:pPr>
    </w:p>
    <w:p w14:paraId="79912BF6" w14:textId="77777777" w:rsidR="005876F3" w:rsidRPr="00031A49" w:rsidRDefault="005876F3" w:rsidP="005876F3">
      <w:pPr>
        <w:spacing w:line="360" w:lineRule="auto"/>
        <w:jc w:val="both"/>
      </w:pPr>
    </w:p>
    <w:p w14:paraId="51506F3B" w14:textId="292EA641" w:rsidR="005876F3" w:rsidRDefault="005876F3" w:rsidP="005876F3">
      <w:pPr>
        <w:spacing w:line="360" w:lineRule="auto"/>
        <w:jc w:val="both"/>
      </w:pPr>
    </w:p>
    <w:p w14:paraId="7DACD890" w14:textId="0CF65525" w:rsidR="0042619F" w:rsidRDefault="0042619F" w:rsidP="005876F3">
      <w:pPr>
        <w:spacing w:line="360" w:lineRule="auto"/>
        <w:jc w:val="both"/>
      </w:pPr>
    </w:p>
    <w:p w14:paraId="612D204A" w14:textId="007CDD5E" w:rsidR="0042619F" w:rsidRDefault="0042619F" w:rsidP="005876F3">
      <w:pPr>
        <w:spacing w:line="360" w:lineRule="auto"/>
        <w:jc w:val="both"/>
      </w:pPr>
    </w:p>
    <w:p w14:paraId="514516D2" w14:textId="2B487341" w:rsidR="0042619F" w:rsidRDefault="0042619F" w:rsidP="005876F3">
      <w:pPr>
        <w:spacing w:line="360" w:lineRule="auto"/>
        <w:jc w:val="both"/>
      </w:pPr>
    </w:p>
    <w:p w14:paraId="157A49B3" w14:textId="77777777" w:rsidR="0042619F" w:rsidRPr="00031A49" w:rsidRDefault="0042619F" w:rsidP="005876F3">
      <w:pPr>
        <w:spacing w:line="360" w:lineRule="auto"/>
        <w:jc w:val="both"/>
      </w:pPr>
    </w:p>
    <w:p w14:paraId="15C815CF" w14:textId="77777777" w:rsidR="005876F3" w:rsidRPr="00031A49" w:rsidRDefault="005876F3" w:rsidP="005876F3">
      <w:pPr>
        <w:spacing w:line="360" w:lineRule="auto"/>
        <w:jc w:val="both"/>
      </w:pPr>
    </w:p>
    <w:p w14:paraId="37F964D7" w14:textId="77777777" w:rsidR="005876F3" w:rsidRPr="00031A49" w:rsidRDefault="005876F3" w:rsidP="005876F3">
      <w:pPr>
        <w:pStyle w:val="Heading1"/>
        <w:spacing w:before="0" w:after="0" w:line="360" w:lineRule="auto"/>
        <w:jc w:val="center"/>
        <w:rPr>
          <w:rFonts w:ascii="Times New Roman" w:hAnsi="Times New Roman"/>
          <w:sz w:val="32"/>
          <w:szCs w:val="28"/>
        </w:rPr>
      </w:pPr>
      <w:bookmarkStart w:id="49" w:name="_Toc87862515"/>
      <w:bookmarkStart w:id="50" w:name="_Toc95217802"/>
      <w:bookmarkStart w:id="51" w:name="_Toc103183945"/>
      <w:r w:rsidRPr="00031A49">
        <w:rPr>
          <w:rFonts w:ascii="Times New Roman" w:hAnsi="Times New Roman"/>
          <w:sz w:val="32"/>
          <w:szCs w:val="28"/>
        </w:rPr>
        <w:t>Dedication</w:t>
      </w:r>
      <w:bookmarkEnd w:id="49"/>
      <w:bookmarkEnd w:id="50"/>
      <w:bookmarkEnd w:id="51"/>
    </w:p>
    <w:p w14:paraId="759E603F" w14:textId="77777777" w:rsidR="005876F3" w:rsidRPr="00031A49" w:rsidRDefault="005876F3" w:rsidP="005876F3">
      <w:pPr>
        <w:spacing w:line="360" w:lineRule="auto"/>
      </w:pPr>
    </w:p>
    <w:p w14:paraId="57DF506A" w14:textId="77777777" w:rsidR="005876F3" w:rsidRPr="00031A49" w:rsidRDefault="005876F3" w:rsidP="005876F3">
      <w:pPr>
        <w:spacing w:line="360" w:lineRule="auto"/>
      </w:pPr>
    </w:p>
    <w:p w14:paraId="7A470CF8" w14:textId="77777777" w:rsidR="0042619F" w:rsidRPr="007D394B" w:rsidRDefault="0042619F" w:rsidP="0042619F">
      <w:pPr>
        <w:jc w:val="center"/>
        <w:rPr>
          <w:i/>
          <w:iCs/>
          <w:sz w:val="28"/>
          <w:szCs w:val="28"/>
        </w:rPr>
      </w:pPr>
      <w:r w:rsidRPr="007D394B">
        <w:rPr>
          <w:i/>
          <w:iCs/>
          <w:sz w:val="28"/>
          <w:szCs w:val="28"/>
        </w:rPr>
        <w:t>This work is dedicated to our parents.</w:t>
      </w:r>
    </w:p>
    <w:p w14:paraId="12C98C71" w14:textId="5ED0A1B7" w:rsidR="0042619F" w:rsidRPr="002E0CB9" w:rsidRDefault="0042619F" w:rsidP="0042619F">
      <w:pPr>
        <w:jc w:val="center"/>
      </w:pPr>
      <w:r w:rsidRPr="007D394B">
        <w:rPr>
          <w:i/>
          <w:iCs/>
          <w:sz w:val="28"/>
          <w:szCs w:val="28"/>
        </w:rPr>
        <w:t xml:space="preserve">For their endless love, </w:t>
      </w:r>
      <w:proofErr w:type="spellStart"/>
      <w:r w:rsidRPr="007D394B">
        <w:rPr>
          <w:i/>
          <w:iCs/>
          <w:sz w:val="28"/>
          <w:szCs w:val="28"/>
        </w:rPr>
        <w:t>sup</w:t>
      </w:r>
      <w:proofErr w:type="gramStart"/>
      <w:r w:rsidR="00E95367">
        <w:rPr>
          <w:i/>
          <w:iCs/>
          <w:sz w:val="28"/>
          <w:szCs w:val="28"/>
        </w:rPr>
        <w:t>,</w:t>
      </w:r>
      <w:r w:rsidRPr="007D394B">
        <w:rPr>
          <w:i/>
          <w:iCs/>
          <w:sz w:val="28"/>
          <w:szCs w:val="28"/>
        </w:rPr>
        <w:t>port</w:t>
      </w:r>
      <w:proofErr w:type="spellEnd"/>
      <w:proofErr w:type="gramEnd"/>
      <w:r w:rsidRPr="007D394B">
        <w:rPr>
          <w:i/>
          <w:iCs/>
          <w:sz w:val="28"/>
          <w:szCs w:val="28"/>
        </w:rPr>
        <w:t xml:space="preserve"> and encouragement</w:t>
      </w:r>
    </w:p>
    <w:p w14:paraId="45BE39A8" w14:textId="77777777" w:rsidR="005876F3" w:rsidRPr="00031A49" w:rsidRDefault="005876F3" w:rsidP="005876F3">
      <w:pPr>
        <w:spacing w:line="360" w:lineRule="auto"/>
      </w:pPr>
    </w:p>
    <w:p w14:paraId="2DB6CB02" w14:textId="77777777" w:rsidR="005876F3" w:rsidRPr="00031A49" w:rsidRDefault="005876F3" w:rsidP="005876F3">
      <w:pPr>
        <w:spacing w:line="360" w:lineRule="auto"/>
      </w:pPr>
    </w:p>
    <w:p w14:paraId="5896D18F" w14:textId="77777777" w:rsidR="005876F3" w:rsidRPr="00031A49" w:rsidRDefault="005876F3" w:rsidP="005876F3">
      <w:pPr>
        <w:spacing w:line="360" w:lineRule="auto"/>
      </w:pPr>
    </w:p>
    <w:p w14:paraId="2CF23FE1" w14:textId="77777777" w:rsidR="005876F3" w:rsidRPr="00031A49" w:rsidRDefault="005876F3" w:rsidP="005876F3">
      <w:pPr>
        <w:spacing w:line="360" w:lineRule="auto"/>
      </w:pPr>
    </w:p>
    <w:p w14:paraId="648967EA" w14:textId="77777777" w:rsidR="005876F3" w:rsidRPr="00031A49" w:rsidRDefault="005876F3" w:rsidP="005876F3">
      <w:pPr>
        <w:spacing w:line="360" w:lineRule="auto"/>
      </w:pPr>
    </w:p>
    <w:p w14:paraId="0664594C" w14:textId="77777777" w:rsidR="005876F3" w:rsidRPr="00031A49" w:rsidRDefault="005876F3" w:rsidP="005876F3">
      <w:pPr>
        <w:spacing w:line="360" w:lineRule="auto"/>
      </w:pPr>
    </w:p>
    <w:p w14:paraId="52C2718E" w14:textId="77777777" w:rsidR="005876F3" w:rsidRPr="00031A49" w:rsidRDefault="005876F3" w:rsidP="005876F3">
      <w:pPr>
        <w:spacing w:line="360" w:lineRule="auto"/>
      </w:pPr>
    </w:p>
    <w:p w14:paraId="088B303A" w14:textId="77777777" w:rsidR="005876F3" w:rsidRPr="00031A49" w:rsidRDefault="005876F3" w:rsidP="005876F3">
      <w:pPr>
        <w:spacing w:line="360" w:lineRule="auto"/>
      </w:pPr>
    </w:p>
    <w:p w14:paraId="5EC5DA2A" w14:textId="77777777" w:rsidR="005876F3" w:rsidRPr="00031A49" w:rsidRDefault="005876F3" w:rsidP="005876F3">
      <w:pPr>
        <w:spacing w:line="360" w:lineRule="auto"/>
      </w:pPr>
    </w:p>
    <w:p w14:paraId="674F66D4" w14:textId="77777777" w:rsidR="005876F3" w:rsidRPr="00031A49" w:rsidRDefault="005876F3" w:rsidP="005876F3">
      <w:pPr>
        <w:spacing w:line="360" w:lineRule="auto"/>
      </w:pPr>
    </w:p>
    <w:p w14:paraId="6C28D098" w14:textId="77777777" w:rsidR="005876F3" w:rsidRPr="00031A49" w:rsidRDefault="005876F3" w:rsidP="005876F3">
      <w:pPr>
        <w:spacing w:line="360" w:lineRule="auto"/>
      </w:pPr>
    </w:p>
    <w:p w14:paraId="74D7418A" w14:textId="77777777" w:rsidR="005876F3" w:rsidRPr="00031A49" w:rsidRDefault="005876F3" w:rsidP="005876F3">
      <w:pPr>
        <w:spacing w:line="360" w:lineRule="auto"/>
      </w:pPr>
    </w:p>
    <w:p w14:paraId="00FA41C0" w14:textId="77777777" w:rsidR="005876F3" w:rsidRPr="00031A49" w:rsidRDefault="005876F3" w:rsidP="005876F3">
      <w:pPr>
        <w:spacing w:line="360" w:lineRule="auto"/>
      </w:pPr>
    </w:p>
    <w:p w14:paraId="1BB9048C" w14:textId="77777777" w:rsidR="005876F3" w:rsidRPr="00031A49" w:rsidRDefault="005876F3" w:rsidP="005876F3">
      <w:pPr>
        <w:spacing w:line="360" w:lineRule="auto"/>
      </w:pPr>
    </w:p>
    <w:p w14:paraId="23F01F44" w14:textId="77777777" w:rsidR="005876F3" w:rsidRPr="00031A49" w:rsidRDefault="005876F3" w:rsidP="005876F3">
      <w:pPr>
        <w:spacing w:line="360" w:lineRule="auto"/>
      </w:pPr>
    </w:p>
    <w:p w14:paraId="4DEC3FB8" w14:textId="77777777" w:rsidR="005876F3" w:rsidRPr="00031A49" w:rsidRDefault="005876F3" w:rsidP="005876F3">
      <w:pPr>
        <w:spacing w:line="360" w:lineRule="auto"/>
      </w:pPr>
    </w:p>
    <w:p w14:paraId="7B554706" w14:textId="77777777" w:rsidR="005876F3" w:rsidRPr="00031A49" w:rsidRDefault="005876F3" w:rsidP="005876F3">
      <w:pPr>
        <w:spacing w:line="360" w:lineRule="auto"/>
      </w:pPr>
    </w:p>
    <w:p w14:paraId="1192BD26" w14:textId="77777777" w:rsidR="005876F3" w:rsidRPr="00031A49" w:rsidRDefault="005876F3" w:rsidP="005876F3">
      <w:pPr>
        <w:spacing w:line="360" w:lineRule="auto"/>
      </w:pPr>
    </w:p>
    <w:p w14:paraId="456F19F8" w14:textId="77777777" w:rsidR="005876F3" w:rsidRPr="00031A49" w:rsidRDefault="005876F3" w:rsidP="005876F3">
      <w:pPr>
        <w:spacing w:line="360" w:lineRule="auto"/>
      </w:pPr>
    </w:p>
    <w:p w14:paraId="52441DA7" w14:textId="77777777" w:rsidR="005876F3" w:rsidRPr="00031A49" w:rsidRDefault="005876F3" w:rsidP="005876F3">
      <w:pPr>
        <w:spacing w:line="360" w:lineRule="auto"/>
      </w:pPr>
    </w:p>
    <w:p w14:paraId="1A32725A" w14:textId="77777777" w:rsidR="005876F3" w:rsidRPr="00031A49" w:rsidRDefault="005876F3" w:rsidP="005876F3">
      <w:pPr>
        <w:spacing w:line="360" w:lineRule="auto"/>
      </w:pPr>
    </w:p>
    <w:p w14:paraId="1C59A2A4" w14:textId="77777777" w:rsidR="005876F3" w:rsidRPr="00031A49" w:rsidRDefault="005876F3" w:rsidP="005876F3">
      <w:pPr>
        <w:spacing w:line="360" w:lineRule="auto"/>
      </w:pPr>
    </w:p>
    <w:p w14:paraId="35C12D0B" w14:textId="77777777" w:rsidR="005876F3" w:rsidRPr="00031A49" w:rsidRDefault="005876F3" w:rsidP="005876F3">
      <w:pPr>
        <w:spacing w:line="360" w:lineRule="auto"/>
      </w:pPr>
    </w:p>
    <w:p w14:paraId="4EE9D311" w14:textId="77777777" w:rsidR="005876F3" w:rsidRPr="00031A49" w:rsidRDefault="005876F3" w:rsidP="005876F3">
      <w:pPr>
        <w:spacing w:line="360" w:lineRule="auto"/>
      </w:pPr>
    </w:p>
    <w:p w14:paraId="7B53055E" w14:textId="77777777" w:rsidR="005876F3" w:rsidRPr="00031A49" w:rsidRDefault="005876F3" w:rsidP="005876F3">
      <w:pPr>
        <w:spacing w:line="360" w:lineRule="auto"/>
      </w:pPr>
    </w:p>
    <w:p w14:paraId="3B01F151" w14:textId="77777777" w:rsidR="005876F3" w:rsidRPr="00031A49" w:rsidRDefault="005876F3" w:rsidP="005876F3">
      <w:pPr>
        <w:pStyle w:val="Heading1"/>
        <w:spacing w:before="0" w:after="0" w:line="360" w:lineRule="auto"/>
        <w:jc w:val="center"/>
        <w:rPr>
          <w:rFonts w:ascii="Times New Roman" w:hAnsi="Times New Roman"/>
          <w:sz w:val="32"/>
          <w:szCs w:val="28"/>
        </w:rPr>
      </w:pPr>
    </w:p>
    <w:p w14:paraId="5493882A" w14:textId="4933A0E3" w:rsidR="005876F3" w:rsidRPr="00031A49" w:rsidRDefault="00E95367" w:rsidP="005876F3">
      <w:pPr>
        <w:pStyle w:val="Heading1"/>
        <w:spacing w:before="0" w:after="0" w:line="360" w:lineRule="auto"/>
        <w:jc w:val="center"/>
        <w:rPr>
          <w:rFonts w:ascii="Times New Roman" w:hAnsi="Times New Roman"/>
          <w:sz w:val="32"/>
          <w:szCs w:val="28"/>
        </w:rPr>
      </w:pPr>
      <w:r>
        <w:rPr>
          <w:rFonts w:ascii="Times New Roman" w:hAnsi="Times New Roman"/>
          <w:sz w:val="32"/>
          <w:szCs w:val="28"/>
        </w:rPr>
        <w:t>Acknowledgments</w:t>
      </w:r>
    </w:p>
    <w:p w14:paraId="3ADBA7FF" w14:textId="77777777" w:rsidR="005876F3" w:rsidRPr="00031A49" w:rsidRDefault="005876F3" w:rsidP="0042619F">
      <w:pPr>
        <w:spacing w:line="360" w:lineRule="auto"/>
      </w:pPr>
    </w:p>
    <w:p w14:paraId="3F77362D" w14:textId="77777777" w:rsidR="0042619F" w:rsidRPr="00F7236A" w:rsidRDefault="0042619F" w:rsidP="0042619F">
      <w:pPr>
        <w:spacing w:line="360" w:lineRule="auto"/>
        <w:jc w:val="center"/>
        <w:rPr>
          <w:sz w:val="26"/>
          <w:szCs w:val="26"/>
        </w:rPr>
      </w:pPr>
      <w:r w:rsidRPr="00F7236A">
        <w:rPr>
          <w:sz w:val="26"/>
          <w:szCs w:val="26"/>
        </w:rPr>
        <w:t>We would like to express our gratitude to our supervisor, Sir Saud Arshad whose expertise and understanding, added considerably to our experience. We would also like to thank our families for their support and our friends, who also helped us in this project.</w:t>
      </w:r>
    </w:p>
    <w:p w14:paraId="1A51FDE2" w14:textId="77777777" w:rsidR="005876F3" w:rsidRPr="00031A49" w:rsidRDefault="005876F3" w:rsidP="005876F3">
      <w:pPr>
        <w:spacing w:line="360" w:lineRule="auto"/>
      </w:pPr>
    </w:p>
    <w:p w14:paraId="56859494" w14:textId="77777777" w:rsidR="005876F3" w:rsidRPr="00031A49" w:rsidRDefault="005876F3" w:rsidP="005876F3">
      <w:pPr>
        <w:spacing w:line="360" w:lineRule="auto"/>
      </w:pPr>
    </w:p>
    <w:p w14:paraId="5DA1C48F" w14:textId="77777777" w:rsidR="005876F3" w:rsidRPr="00031A49" w:rsidRDefault="005876F3" w:rsidP="005876F3">
      <w:pPr>
        <w:spacing w:line="360" w:lineRule="auto"/>
      </w:pPr>
    </w:p>
    <w:p w14:paraId="21FE9724" w14:textId="77777777" w:rsidR="005876F3" w:rsidRPr="00031A49" w:rsidRDefault="005876F3" w:rsidP="005876F3">
      <w:pPr>
        <w:spacing w:line="360" w:lineRule="auto"/>
      </w:pPr>
    </w:p>
    <w:p w14:paraId="3EF8F6DA" w14:textId="77777777" w:rsidR="005876F3" w:rsidRPr="00031A49" w:rsidRDefault="005876F3" w:rsidP="005876F3">
      <w:pPr>
        <w:spacing w:line="360" w:lineRule="auto"/>
      </w:pPr>
    </w:p>
    <w:p w14:paraId="7022DA91" w14:textId="77777777" w:rsidR="005876F3" w:rsidRPr="00031A49" w:rsidRDefault="005876F3" w:rsidP="005876F3">
      <w:pPr>
        <w:spacing w:line="360" w:lineRule="auto"/>
      </w:pPr>
    </w:p>
    <w:p w14:paraId="0427D08F" w14:textId="77777777" w:rsidR="005876F3" w:rsidRPr="00031A49" w:rsidRDefault="005876F3" w:rsidP="005876F3">
      <w:pPr>
        <w:spacing w:line="360" w:lineRule="auto"/>
      </w:pPr>
    </w:p>
    <w:p w14:paraId="0678B660" w14:textId="77777777" w:rsidR="005876F3" w:rsidRPr="00031A49" w:rsidRDefault="005876F3" w:rsidP="005876F3">
      <w:pPr>
        <w:spacing w:line="360" w:lineRule="auto"/>
      </w:pPr>
    </w:p>
    <w:p w14:paraId="5FF92BBB" w14:textId="77777777" w:rsidR="005876F3" w:rsidRPr="00031A49" w:rsidRDefault="005876F3" w:rsidP="005876F3">
      <w:pPr>
        <w:spacing w:line="360" w:lineRule="auto"/>
      </w:pPr>
    </w:p>
    <w:p w14:paraId="750FA13D" w14:textId="77777777" w:rsidR="005876F3" w:rsidRPr="00031A49" w:rsidRDefault="005876F3" w:rsidP="005876F3">
      <w:pPr>
        <w:spacing w:line="360" w:lineRule="auto"/>
      </w:pPr>
    </w:p>
    <w:p w14:paraId="73A9881C" w14:textId="77777777" w:rsidR="005876F3" w:rsidRPr="00031A49" w:rsidRDefault="005876F3" w:rsidP="005876F3">
      <w:pPr>
        <w:spacing w:line="360" w:lineRule="auto"/>
      </w:pPr>
    </w:p>
    <w:p w14:paraId="49D78A30" w14:textId="77777777" w:rsidR="005876F3" w:rsidRPr="00031A49" w:rsidRDefault="005876F3" w:rsidP="005876F3">
      <w:pPr>
        <w:spacing w:line="360" w:lineRule="auto"/>
      </w:pPr>
    </w:p>
    <w:p w14:paraId="6CDD428E" w14:textId="77777777" w:rsidR="005876F3" w:rsidRPr="00031A49" w:rsidRDefault="005876F3" w:rsidP="005876F3">
      <w:pPr>
        <w:spacing w:line="360" w:lineRule="auto"/>
      </w:pPr>
    </w:p>
    <w:p w14:paraId="7F4F29BC" w14:textId="77777777" w:rsidR="005876F3" w:rsidRPr="00031A49" w:rsidRDefault="005876F3" w:rsidP="005876F3">
      <w:pPr>
        <w:spacing w:line="360" w:lineRule="auto"/>
      </w:pPr>
    </w:p>
    <w:p w14:paraId="1B00FDB8" w14:textId="77777777" w:rsidR="005876F3" w:rsidRPr="00031A49" w:rsidRDefault="005876F3" w:rsidP="005876F3">
      <w:pPr>
        <w:spacing w:line="360" w:lineRule="auto"/>
      </w:pPr>
    </w:p>
    <w:p w14:paraId="10124F64" w14:textId="77777777" w:rsidR="005876F3" w:rsidRPr="00031A49" w:rsidRDefault="005876F3" w:rsidP="005876F3">
      <w:pPr>
        <w:spacing w:line="360" w:lineRule="auto"/>
      </w:pPr>
    </w:p>
    <w:p w14:paraId="297C771C" w14:textId="77777777" w:rsidR="005876F3" w:rsidRPr="00031A49" w:rsidRDefault="005876F3" w:rsidP="005876F3">
      <w:pPr>
        <w:spacing w:line="360" w:lineRule="auto"/>
      </w:pPr>
    </w:p>
    <w:p w14:paraId="26F24776" w14:textId="77777777" w:rsidR="005876F3" w:rsidRPr="00031A49" w:rsidRDefault="005876F3" w:rsidP="005876F3">
      <w:pPr>
        <w:spacing w:line="360" w:lineRule="auto"/>
      </w:pPr>
    </w:p>
    <w:p w14:paraId="37AC4EFD" w14:textId="77777777" w:rsidR="005876F3" w:rsidRPr="00031A49" w:rsidRDefault="005876F3" w:rsidP="005876F3">
      <w:pPr>
        <w:spacing w:line="360" w:lineRule="auto"/>
      </w:pPr>
    </w:p>
    <w:p w14:paraId="685F0092" w14:textId="77777777" w:rsidR="005876F3" w:rsidRPr="00031A49" w:rsidRDefault="005876F3" w:rsidP="005876F3">
      <w:pPr>
        <w:spacing w:line="360" w:lineRule="auto"/>
      </w:pPr>
    </w:p>
    <w:p w14:paraId="1FA5D7E1" w14:textId="77777777" w:rsidR="005876F3" w:rsidRPr="00031A49" w:rsidRDefault="005876F3" w:rsidP="005876F3">
      <w:pPr>
        <w:spacing w:line="360" w:lineRule="auto"/>
      </w:pPr>
    </w:p>
    <w:p w14:paraId="3857895D" w14:textId="77777777" w:rsidR="005876F3" w:rsidRPr="00031A49" w:rsidRDefault="005876F3" w:rsidP="005876F3">
      <w:pPr>
        <w:spacing w:line="360" w:lineRule="auto"/>
      </w:pPr>
    </w:p>
    <w:p w14:paraId="113D7839" w14:textId="77777777" w:rsidR="005876F3" w:rsidRPr="00031A49" w:rsidRDefault="005876F3" w:rsidP="005876F3">
      <w:pPr>
        <w:spacing w:line="360" w:lineRule="auto"/>
      </w:pPr>
    </w:p>
    <w:p w14:paraId="7E39E876" w14:textId="77777777" w:rsidR="005876F3" w:rsidRPr="00031A49" w:rsidRDefault="005876F3" w:rsidP="005876F3">
      <w:pPr>
        <w:spacing w:line="360" w:lineRule="auto"/>
      </w:pPr>
    </w:p>
    <w:p w14:paraId="1A94E575" w14:textId="2BBD97AB" w:rsidR="001541A8" w:rsidRPr="00031A49" w:rsidRDefault="001541A8" w:rsidP="001541A8">
      <w:pPr>
        <w:pStyle w:val="NamesonTitle"/>
        <w:rPr>
          <w:rFonts w:cs="Times New Roman"/>
        </w:rPr>
      </w:pPr>
      <w:r w:rsidRPr="00031A49">
        <w:rPr>
          <w:rFonts w:cs="Times New Roman"/>
        </w:rPr>
        <w:lastRenderedPageBreak/>
        <w:t>Abstract</w:t>
      </w:r>
      <w:r w:rsidR="00322060">
        <w:rPr>
          <w:rFonts w:cs="Times New Roman"/>
          <w:sz w:val="32"/>
          <w:szCs w:val="28"/>
        </w:rPr>
        <w:t xml:space="preserve"> </w:t>
      </w:r>
    </w:p>
    <w:p w14:paraId="3D39E7D6" w14:textId="41B3A703" w:rsidR="005876F3" w:rsidRPr="00031A49" w:rsidRDefault="0042619F" w:rsidP="00BE1577">
      <w:pPr>
        <w:spacing w:line="360" w:lineRule="auto"/>
        <w:jc w:val="both"/>
      </w:pPr>
      <w:r w:rsidRPr="00477102">
        <w:rPr>
          <w:sz w:val="26"/>
          <w:szCs w:val="26"/>
        </w:rPr>
        <w:t xml:space="preserve">In the realm of multimodal communication, sign language is and continues to be, one of the most understudied areas. In line with recent advances in the field of deep learning, there are far-reaching implications and applications that neural networks can have for sign language interpretation. Sign language is not enough for communication </w:t>
      </w:r>
      <w:r w:rsidR="00E95367">
        <w:rPr>
          <w:sz w:val="26"/>
          <w:szCs w:val="26"/>
        </w:rPr>
        <w:t>between</w:t>
      </w:r>
      <w:r w:rsidRPr="00477102">
        <w:rPr>
          <w:sz w:val="26"/>
          <w:szCs w:val="26"/>
        </w:rPr>
        <w:t xml:space="preserve"> people with hearing ability or people with speech disabilities. The gestures made by the people with </w:t>
      </w:r>
      <w:r w:rsidR="00E95367">
        <w:rPr>
          <w:sz w:val="26"/>
          <w:szCs w:val="26"/>
        </w:rPr>
        <w:t xml:space="preserve">a </w:t>
      </w:r>
      <w:r w:rsidRPr="00477102">
        <w:rPr>
          <w:sz w:val="26"/>
          <w:szCs w:val="26"/>
        </w:rPr>
        <w:t xml:space="preserve">disability gets mixed or disordered for someone who has never </w:t>
      </w:r>
      <w:r w:rsidR="00E95367">
        <w:rPr>
          <w:sz w:val="26"/>
          <w:szCs w:val="26"/>
        </w:rPr>
        <w:t>learned</w:t>
      </w:r>
      <w:r w:rsidRPr="00477102">
        <w:rPr>
          <w:sz w:val="26"/>
          <w:szCs w:val="26"/>
        </w:rPr>
        <w:t xml:space="preserve"> this language. In this project, we are using a convolutional neural network</w:t>
      </w:r>
      <w:r w:rsidR="009A20B5">
        <w:rPr>
          <w:sz w:val="26"/>
          <w:szCs w:val="26"/>
        </w:rPr>
        <w:t>s</w:t>
      </w:r>
      <w:r w:rsidRPr="00477102">
        <w:rPr>
          <w:sz w:val="26"/>
          <w:szCs w:val="26"/>
        </w:rPr>
        <w:t xml:space="preserve"> to classify static images of gestures. While the translation process between signs and a spoken or written language is formally called ‘interpretation,’ the function that interpreting plays is the same as that of translation for a spoken language. The work presented in this project is an extension </w:t>
      </w:r>
      <w:r w:rsidR="00E95367">
        <w:rPr>
          <w:sz w:val="26"/>
          <w:szCs w:val="26"/>
        </w:rPr>
        <w:t>of</w:t>
      </w:r>
      <w:r w:rsidRPr="00477102">
        <w:rPr>
          <w:sz w:val="26"/>
          <w:szCs w:val="26"/>
        </w:rPr>
        <w:t xml:space="preserve"> examining the difficulties in </w:t>
      </w:r>
      <w:r w:rsidR="00E95367">
        <w:rPr>
          <w:sz w:val="26"/>
          <w:szCs w:val="26"/>
        </w:rPr>
        <w:t xml:space="preserve">the </w:t>
      </w:r>
      <w:r w:rsidRPr="00477102">
        <w:rPr>
          <w:sz w:val="26"/>
          <w:szCs w:val="26"/>
        </w:rPr>
        <w:t>classification of words in Sign Language. The user must be able to capture images of hand gestures using a web camera, the system must predict and show the name of the captured image. The captured image undergoes</w:t>
      </w:r>
      <w:r w:rsidR="00E95367">
        <w:rPr>
          <w:sz w:val="26"/>
          <w:szCs w:val="26"/>
        </w:rPr>
        <w:t xml:space="preserve"> a</w:t>
      </w:r>
      <w:r w:rsidRPr="00477102">
        <w:rPr>
          <w:sz w:val="26"/>
          <w:szCs w:val="26"/>
        </w:rPr>
        <w:t xml:space="preserve"> series of </w:t>
      </w:r>
      <w:r w:rsidR="009A20B5">
        <w:rPr>
          <w:sz w:val="26"/>
          <w:szCs w:val="26"/>
        </w:rPr>
        <w:t>pre</w:t>
      </w:r>
      <w:r w:rsidRPr="00477102">
        <w:rPr>
          <w:sz w:val="26"/>
          <w:szCs w:val="26"/>
        </w:rPr>
        <w:t>processi</w:t>
      </w:r>
      <w:r>
        <w:rPr>
          <w:sz w:val="26"/>
          <w:szCs w:val="26"/>
        </w:rPr>
        <w:t>ng steps which include various c</w:t>
      </w:r>
      <w:r w:rsidRPr="00477102">
        <w:rPr>
          <w:sz w:val="26"/>
          <w:szCs w:val="26"/>
        </w:rPr>
        <w:t>omputer vision techniques</w:t>
      </w:r>
      <w:r w:rsidR="009A20B5">
        <w:rPr>
          <w:sz w:val="26"/>
          <w:szCs w:val="26"/>
        </w:rPr>
        <w:t xml:space="preserve">, </w:t>
      </w:r>
      <w:r w:rsidRPr="00477102">
        <w:rPr>
          <w:sz w:val="26"/>
          <w:szCs w:val="26"/>
        </w:rPr>
        <w:t>Convolutional Neural Network</w:t>
      </w:r>
      <w:r w:rsidR="00D5693B">
        <w:rPr>
          <w:sz w:val="26"/>
          <w:szCs w:val="26"/>
        </w:rPr>
        <w:t>s (CNN) are</w:t>
      </w:r>
      <w:r w:rsidRPr="00477102">
        <w:rPr>
          <w:sz w:val="26"/>
          <w:szCs w:val="26"/>
        </w:rPr>
        <w:t xml:space="preserve"> used for feature extraction and to train our model</w:t>
      </w:r>
      <w:r w:rsidR="009A20B5">
        <w:rPr>
          <w:sz w:val="26"/>
          <w:szCs w:val="26"/>
        </w:rPr>
        <w:t>s</w:t>
      </w:r>
      <w:r w:rsidRPr="00477102">
        <w:rPr>
          <w:sz w:val="26"/>
          <w:szCs w:val="26"/>
        </w:rPr>
        <w:t xml:space="preserve"> and identify the pictures.</w:t>
      </w:r>
      <w:r w:rsidR="009A20B5">
        <w:rPr>
          <w:sz w:val="26"/>
          <w:szCs w:val="26"/>
        </w:rPr>
        <w:t xml:space="preserve"> 2D CNN, Inceptionresnetv2, and VGG modes were trained and a web-based </w:t>
      </w:r>
      <w:proofErr w:type="gramStart"/>
      <w:r w:rsidR="009A20B5">
        <w:rPr>
          <w:sz w:val="26"/>
          <w:szCs w:val="26"/>
        </w:rPr>
        <w:t>Gui</w:t>
      </w:r>
      <w:proofErr w:type="gramEnd"/>
      <w:r w:rsidR="009A20B5">
        <w:rPr>
          <w:sz w:val="26"/>
          <w:szCs w:val="26"/>
        </w:rPr>
        <w:t xml:space="preserve"> was implemented using flask to get images from live camera feed and display the predictions.</w:t>
      </w:r>
    </w:p>
    <w:p w14:paraId="610D33B9" w14:textId="78CD5BA5" w:rsidR="00324885" w:rsidRPr="00031A49" w:rsidRDefault="00815D00" w:rsidP="005876F3">
      <w:pPr>
        <w:spacing w:line="360" w:lineRule="auto"/>
      </w:pPr>
      <w:r>
        <w:t xml:space="preserve">      </w:t>
      </w:r>
    </w:p>
    <w:p w14:paraId="00D82B0C" w14:textId="7FF82906" w:rsidR="00324885" w:rsidRPr="00031A49" w:rsidRDefault="00324885" w:rsidP="005876F3">
      <w:pPr>
        <w:spacing w:line="360" w:lineRule="auto"/>
      </w:pPr>
    </w:p>
    <w:p w14:paraId="6E4AB7D3" w14:textId="437B0D91" w:rsidR="00324885" w:rsidRPr="00031A49" w:rsidRDefault="00324885" w:rsidP="005876F3">
      <w:pPr>
        <w:spacing w:line="360" w:lineRule="auto"/>
      </w:pPr>
    </w:p>
    <w:p w14:paraId="62C44D83" w14:textId="1FDE92A1" w:rsidR="00324885" w:rsidRPr="00031A49" w:rsidRDefault="00324885" w:rsidP="005876F3">
      <w:pPr>
        <w:spacing w:line="360" w:lineRule="auto"/>
      </w:pPr>
    </w:p>
    <w:p w14:paraId="38ABDD84" w14:textId="345DDF2E" w:rsidR="00324885" w:rsidRPr="00031A49" w:rsidRDefault="00324885" w:rsidP="005876F3">
      <w:pPr>
        <w:spacing w:line="360" w:lineRule="auto"/>
      </w:pPr>
    </w:p>
    <w:p w14:paraId="1047B377" w14:textId="29BCA836" w:rsidR="00324885" w:rsidRPr="00031A49" w:rsidRDefault="00324885" w:rsidP="005876F3">
      <w:pPr>
        <w:spacing w:line="360" w:lineRule="auto"/>
      </w:pPr>
    </w:p>
    <w:p w14:paraId="458DDA23" w14:textId="6DF6453B" w:rsidR="00324885" w:rsidRPr="00031A49" w:rsidRDefault="00324885" w:rsidP="005876F3">
      <w:pPr>
        <w:spacing w:line="360" w:lineRule="auto"/>
      </w:pPr>
    </w:p>
    <w:p w14:paraId="1BCAE471" w14:textId="51AA8E34" w:rsidR="00324885" w:rsidRPr="00031A49" w:rsidRDefault="00324885" w:rsidP="005876F3">
      <w:pPr>
        <w:spacing w:line="360" w:lineRule="auto"/>
      </w:pPr>
    </w:p>
    <w:p w14:paraId="171E41DA" w14:textId="7ED0FD51" w:rsidR="00324885" w:rsidRPr="00031A49" w:rsidRDefault="00324885" w:rsidP="005876F3">
      <w:pPr>
        <w:spacing w:line="360" w:lineRule="auto"/>
      </w:pPr>
    </w:p>
    <w:p w14:paraId="32930450" w14:textId="4D193C84" w:rsidR="00324885" w:rsidRPr="00031A49" w:rsidRDefault="00324885" w:rsidP="005876F3">
      <w:pPr>
        <w:spacing w:line="360" w:lineRule="auto"/>
      </w:pPr>
    </w:p>
    <w:p w14:paraId="730CD4D1" w14:textId="77777777" w:rsidR="005876F3" w:rsidRPr="00031A49" w:rsidRDefault="005876F3" w:rsidP="005876F3">
      <w:pPr>
        <w:spacing w:line="360" w:lineRule="auto"/>
      </w:pPr>
    </w:p>
    <w:p w14:paraId="4E4D4139" w14:textId="7FC86E84" w:rsidR="005876F3" w:rsidRPr="00031A49" w:rsidRDefault="005876F3" w:rsidP="005876F3">
      <w:pPr>
        <w:pStyle w:val="Heading1"/>
        <w:spacing w:before="0" w:after="0" w:line="360" w:lineRule="auto"/>
        <w:jc w:val="center"/>
        <w:rPr>
          <w:rFonts w:ascii="Times New Roman" w:hAnsi="Times New Roman"/>
          <w:sz w:val="32"/>
          <w:szCs w:val="28"/>
        </w:rPr>
      </w:pPr>
      <w:bookmarkStart w:id="52" w:name="_Toc505635093"/>
      <w:bookmarkStart w:id="53" w:name="_Toc505635192"/>
      <w:bookmarkStart w:id="54" w:name="_Toc505635291"/>
      <w:bookmarkStart w:id="55" w:name="_Toc505635396"/>
      <w:bookmarkStart w:id="56" w:name="_Toc505635600"/>
      <w:bookmarkStart w:id="57" w:name="_Toc87862518"/>
      <w:bookmarkStart w:id="58" w:name="_Toc95217805"/>
      <w:bookmarkStart w:id="59" w:name="_Toc103183947"/>
      <w:r w:rsidRPr="00031A49">
        <w:rPr>
          <w:rFonts w:ascii="Times New Roman" w:hAnsi="Times New Roman"/>
          <w:sz w:val="32"/>
          <w:szCs w:val="28"/>
        </w:rPr>
        <w:t>Table of Contents</w:t>
      </w:r>
      <w:bookmarkEnd w:id="52"/>
      <w:bookmarkEnd w:id="53"/>
      <w:bookmarkEnd w:id="54"/>
      <w:bookmarkEnd w:id="55"/>
      <w:bookmarkEnd w:id="56"/>
      <w:bookmarkEnd w:id="57"/>
      <w:bookmarkEnd w:id="58"/>
      <w:bookmarkEnd w:id="59"/>
    </w:p>
    <w:sdt>
      <w:sdtPr>
        <w:id w:val="1344213704"/>
        <w:docPartObj>
          <w:docPartGallery w:val="Table of Contents"/>
          <w:docPartUnique/>
        </w:docPartObj>
      </w:sdtPr>
      <w:sdtEndPr>
        <w:rPr>
          <w:b/>
          <w:bCs/>
          <w:noProof/>
        </w:rPr>
      </w:sdtEndPr>
      <w:sdtContent>
        <w:p w14:paraId="0ED61815" w14:textId="07B2AA06" w:rsidR="00E46DE1" w:rsidRPr="00364F87" w:rsidRDefault="00324885" w:rsidP="00BE1577">
          <w:pPr>
            <w:pStyle w:val="TOC2"/>
            <w:tabs>
              <w:tab w:val="right" w:leader="dot" w:pos="9350"/>
            </w:tabs>
            <w:ind w:left="0"/>
            <w:rPr>
              <w:rFonts w:asciiTheme="minorHAnsi" w:eastAsiaTheme="minorEastAsia" w:hAnsiTheme="minorHAnsi" w:cstheme="minorBidi"/>
              <w:noProof/>
              <w:sz w:val="22"/>
              <w:szCs w:val="22"/>
            </w:rPr>
          </w:pPr>
          <w:r w:rsidRPr="00364F87">
            <w:fldChar w:fldCharType="begin"/>
          </w:r>
          <w:r w:rsidRPr="00364F87">
            <w:instrText xml:space="preserve"> TOC \o "1-3" \h \z \u </w:instrText>
          </w:r>
          <w:r w:rsidRPr="00364F87">
            <w:fldChar w:fldCharType="separate"/>
          </w:r>
          <w:hyperlink w:anchor="_Toc103183942" w:history="1">
            <w:r w:rsidR="00E46DE1" w:rsidRPr="00364F87">
              <w:rPr>
                <w:rStyle w:val="Hyperlink"/>
                <w:noProof/>
              </w:rPr>
              <w:t xml:space="preserve">Final Year Project  </w:t>
            </w:r>
            <w:r w:rsidR="00E46DE1" w:rsidRPr="00364F87">
              <w:rPr>
                <w:rStyle w:val="Hyperlink"/>
                <w:caps/>
                <w:noProof/>
              </w:rPr>
              <w:t>2018-2022</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42 \h </w:instrText>
            </w:r>
            <w:r w:rsidR="00E46DE1" w:rsidRPr="00364F87">
              <w:rPr>
                <w:noProof/>
                <w:webHidden/>
              </w:rPr>
            </w:r>
            <w:r w:rsidR="00E46DE1" w:rsidRPr="00364F87">
              <w:rPr>
                <w:noProof/>
                <w:webHidden/>
              </w:rPr>
              <w:fldChar w:fldCharType="separate"/>
            </w:r>
            <w:r w:rsidR="00E46DE1" w:rsidRPr="00364F87">
              <w:rPr>
                <w:noProof/>
                <w:webHidden/>
              </w:rPr>
              <w:t>i</w:t>
            </w:r>
            <w:r w:rsidR="00E46DE1" w:rsidRPr="00364F87">
              <w:rPr>
                <w:noProof/>
                <w:webHidden/>
              </w:rPr>
              <w:fldChar w:fldCharType="end"/>
            </w:r>
          </w:hyperlink>
        </w:p>
        <w:p w14:paraId="46669035" w14:textId="07B2AA06" w:rsidR="00E46DE1" w:rsidRPr="00364F87" w:rsidRDefault="00FC625B" w:rsidP="00BE1577">
          <w:pPr>
            <w:pStyle w:val="TOC2"/>
            <w:tabs>
              <w:tab w:val="right" w:leader="dot" w:pos="9350"/>
            </w:tabs>
            <w:ind w:left="0"/>
            <w:rPr>
              <w:rFonts w:asciiTheme="minorHAnsi" w:eastAsiaTheme="minorEastAsia" w:hAnsiTheme="minorHAnsi" w:cstheme="minorBidi"/>
              <w:noProof/>
              <w:sz w:val="22"/>
              <w:szCs w:val="22"/>
            </w:rPr>
          </w:pPr>
          <w:hyperlink w:anchor="_Toc103183943" w:history="1">
            <w:r w:rsidR="00E46DE1" w:rsidRPr="00364F87">
              <w:rPr>
                <w:rStyle w:val="Hyperlink"/>
                <w:rFonts w:eastAsia="Calibri"/>
                <w:noProof/>
              </w:rPr>
              <w:t>BS in Computer Science</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43 \h </w:instrText>
            </w:r>
            <w:r w:rsidR="00E46DE1" w:rsidRPr="00364F87">
              <w:rPr>
                <w:noProof/>
                <w:webHidden/>
              </w:rPr>
            </w:r>
            <w:r w:rsidR="00E46DE1" w:rsidRPr="00364F87">
              <w:rPr>
                <w:noProof/>
                <w:webHidden/>
              </w:rPr>
              <w:fldChar w:fldCharType="separate"/>
            </w:r>
            <w:r w:rsidR="00E46DE1" w:rsidRPr="00364F87">
              <w:rPr>
                <w:noProof/>
                <w:webHidden/>
              </w:rPr>
              <w:t>i</w:t>
            </w:r>
            <w:r w:rsidR="00E46DE1" w:rsidRPr="00364F87">
              <w:rPr>
                <w:noProof/>
                <w:webHidden/>
              </w:rPr>
              <w:fldChar w:fldCharType="end"/>
            </w:r>
          </w:hyperlink>
        </w:p>
        <w:p w14:paraId="67B70C08" w14:textId="4E4241C1"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44" w:history="1">
            <w:r w:rsidR="00E46DE1" w:rsidRPr="00364F87">
              <w:rPr>
                <w:rStyle w:val="Hyperlink"/>
                <w:noProof/>
              </w:rPr>
              <w:t>Plagiarism Certificate</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44 \h </w:instrText>
            </w:r>
            <w:r w:rsidR="00E46DE1" w:rsidRPr="00364F87">
              <w:rPr>
                <w:noProof/>
                <w:webHidden/>
              </w:rPr>
            </w:r>
            <w:r w:rsidR="00E46DE1" w:rsidRPr="00364F87">
              <w:rPr>
                <w:noProof/>
                <w:webHidden/>
              </w:rPr>
              <w:fldChar w:fldCharType="separate"/>
            </w:r>
            <w:r w:rsidR="00E46DE1" w:rsidRPr="00364F87">
              <w:rPr>
                <w:noProof/>
                <w:webHidden/>
              </w:rPr>
              <w:t>iii</w:t>
            </w:r>
            <w:r w:rsidR="00E46DE1" w:rsidRPr="00364F87">
              <w:rPr>
                <w:noProof/>
                <w:webHidden/>
              </w:rPr>
              <w:fldChar w:fldCharType="end"/>
            </w:r>
          </w:hyperlink>
        </w:p>
        <w:p w14:paraId="74557362" w14:textId="0A498D26" w:rsidR="00E46DE1" w:rsidRPr="00364F87" w:rsidRDefault="00BE1577">
          <w:pPr>
            <w:pStyle w:val="TOC1"/>
            <w:tabs>
              <w:tab w:val="right" w:leader="dot" w:pos="9350"/>
            </w:tabs>
            <w:rPr>
              <w:rFonts w:asciiTheme="minorHAnsi" w:eastAsiaTheme="minorEastAsia" w:hAnsiTheme="minorHAnsi" w:cstheme="minorBidi"/>
              <w:noProof/>
              <w:sz w:val="22"/>
              <w:szCs w:val="22"/>
            </w:rPr>
          </w:pPr>
          <w:r>
            <w:t xml:space="preserve"> </w:t>
          </w:r>
          <w:hyperlink w:anchor="_Toc103183945" w:history="1">
            <w:r w:rsidR="00E46DE1" w:rsidRPr="00364F87">
              <w:rPr>
                <w:rStyle w:val="Hyperlink"/>
                <w:noProof/>
              </w:rPr>
              <w:t>Dedicati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45 \h </w:instrText>
            </w:r>
            <w:r w:rsidR="00E46DE1" w:rsidRPr="00364F87">
              <w:rPr>
                <w:noProof/>
                <w:webHidden/>
              </w:rPr>
            </w:r>
            <w:r w:rsidR="00E46DE1" w:rsidRPr="00364F87">
              <w:rPr>
                <w:noProof/>
                <w:webHidden/>
              </w:rPr>
              <w:fldChar w:fldCharType="separate"/>
            </w:r>
            <w:r w:rsidR="00E46DE1" w:rsidRPr="00364F87">
              <w:rPr>
                <w:noProof/>
                <w:webHidden/>
              </w:rPr>
              <w:t>vi</w:t>
            </w:r>
            <w:r w:rsidR="00E46DE1" w:rsidRPr="00364F87">
              <w:rPr>
                <w:noProof/>
                <w:webHidden/>
              </w:rPr>
              <w:fldChar w:fldCharType="end"/>
            </w:r>
          </w:hyperlink>
        </w:p>
        <w:p w14:paraId="0D3866B3"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46" w:history="1">
            <w:r w:rsidR="00E46DE1" w:rsidRPr="00364F87">
              <w:rPr>
                <w:rStyle w:val="Hyperlink"/>
                <w:noProof/>
              </w:rPr>
              <w:t>Acknowledg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46 \h </w:instrText>
            </w:r>
            <w:r w:rsidR="00E46DE1" w:rsidRPr="00364F87">
              <w:rPr>
                <w:noProof/>
                <w:webHidden/>
              </w:rPr>
            </w:r>
            <w:r w:rsidR="00E46DE1" w:rsidRPr="00364F87">
              <w:rPr>
                <w:noProof/>
                <w:webHidden/>
              </w:rPr>
              <w:fldChar w:fldCharType="separate"/>
            </w:r>
            <w:r w:rsidR="00E46DE1" w:rsidRPr="00364F87">
              <w:rPr>
                <w:noProof/>
                <w:webHidden/>
              </w:rPr>
              <w:t>vii</w:t>
            </w:r>
            <w:r w:rsidR="00E46DE1" w:rsidRPr="00364F87">
              <w:rPr>
                <w:noProof/>
                <w:webHidden/>
              </w:rPr>
              <w:fldChar w:fldCharType="end"/>
            </w:r>
          </w:hyperlink>
        </w:p>
        <w:p w14:paraId="47C88A50"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47" w:history="1">
            <w:r w:rsidR="00E46DE1" w:rsidRPr="00364F87">
              <w:rPr>
                <w:rStyle w:val="Hyperlink"/>
                <w:noProof/>
              </w:rPr>
              <w:t>Table of Cont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47 \h </w:instrText>
            </w:r>
            <w:r w:rsidR="00E46DE1" w:rsidRPr="00364F87">
              <w:rPr>
                <w:noProof/>
                <w:webHidden/>
              </w:rPr>
            </w:r>
            <w:r w:rsidR="00E46DE1" w:rsidRPr="00364F87">
              <w:rPr>
                <w:noProof/>
                <w:webHidden/>
              </w:rPr>
              <w:fldChar w:fldCharType="separate"/>
            </w:r>
            <w:r w:rsidR="00E46DE1" w:rsidRPr="00364F87">
              <w:rPr>
                <w:noProof/>
                <w:webHidden/>
              </w:rPr>
              <w:t>ix</w:t>
            </w:r>
            <w:r w:rsidR="00E46DE1" w:rsidRPr="00364F87">
              <w:rPr>
                <w:noProof/>
                <w:webHidden/>
              </w:rPr>
              <w:fldChar w:fldCharType="end"/>
            </w:r>
          </w:hyperlink>
        </w:p>
        <w:p w14:paraId="736EFC1F"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48" w:history="1">
            <w:r w:rsidR="00E46DE1" w:rsidRPr="00364F87">
              <w:rPr>
                <w:rStyle w:val="Hyperlink"/>
                <w:noProof/>
              </w:rPr>
              <w:t>List of Figur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48 \h </w:instrText>
            </w:r>
            <w:r w:rsidR="00E46DE1" w:rsidRPr="00364F87">
              <w:rPr>
                <w:noProof/>
                <w:webHidden/>
              </w:rPr>
            </w:r>
            <w:r w:rsidR="00E46DE1" w:rsidRPr="00364F87">
              <w:rPr>
                <w:noProof/>
                <w:webHidden/>
              </w:rPr>
              <w:fldChar w:fldCharType="separate"/>
            </w:r>
            <w:r w:rsidR="00E46DE1" w:rsidRPr="00364F87">
              <w:rPr>
                <w:noProof/>
                <w:webHidden/>
              </w:rPr>
              <w:t>xii</w:t>
            </w:r>
            <w:r w:rsidR="00E46DE1" w:rsidRPr="00364F87">
              <w:rPr>
                <w:noProof/>
                <w:webHidden/>
              </w:rPr>
              <w:fldChar w:fldCharType="end"/>
            </w:r>
          </w:hyperlink>
        </w:p>
        <w:p w14:paraId="03CB2208"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49" w:history="1">
            <w:r w:rsidR="00E46DE1" w:rsidRPr="00364F87">
              <w:rPr>
                <w:rStyle w:val="Hyperlink"/>
                <w:noProof/>
              </w:rPr>
              <w:t>List of Tabl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49 \h </w:instrText>
            </w:r>
            <w:r w:rsidR="00E46DE1" w:rsidRPr="00364F87">
              <w:rPr>
                <w:noProof/>
                <w:webHidden/>
              </w:rPr>
            </w:r>
            <w:r w:rsidR="00E46DE1" w:rsidRPr="00364F87">
              <w:rPr>
                <w:noProof/>
                <w:webHidden/>
              </w:rPr>
              <w:fldChar w:fldCharType="separate"/>
            </w:r>
            <w:r w:rsidR="00E46DE1" w:rsidRPr="00364F87">
              <w:rPr>
                <w:noProof/>
                <w:webHidden/>
              </w:rPr>
              <w:t>xiii</w:t>
            </w:r>
            <w:r w:rsidR="00E46DE1" w:rsidRPr="00364F87">
              <w:rPr>
                <w:noProof/>
                <w:webHidden/>
              </w:rPr>
              <w:fldChar w:fldCharType="end"/>
            </w:r>
          </w:hyperlink>
        </w:p>
        <w:p w14:paraId="22E54E9F"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50" w:history="1">
            <w:r w:rsidR="00E46DE1" w:rsidRPr="00364F87">
              <w:rPr>
                <w:rStyle w:val="Hyperlink"/>
                <w:noProof/>
              </w:rPr>
              <w:t>List of Abbreviation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0 \h </w:instrText>
            </w:r>
            <w:r w:rsidR="00E46DE1" w:rsidRPr="00364F87">
              <w:rPr>
                <w:noProof/>
                <w:webHidden/>
              </w:rPr>
            </w:r>
            <w:r w:rsidR="00E46DE1" w:rsidRPr="00364F87">
              <w:rPr>
                <w:noProof/>
                <w:webHidden/>
              </w:rPr>
              <w:fldChar w:fldCharType="separate"/>
            </w:r>
            <w:r w:rsidR="00E46DE1" w:rsidRPr="00364F87">
              <w:rPr>
                <w:noProof/>
                <w:webHidden/>
              </w:rPr>
              <w:t>xiv</w:t>
            </w:r>
            <w:r w:rsidR="00E46DE1" w:rsidRPr="00364F87">
              <w:rPr>
                <w:noProof/>
                <w:webHidden/>
              </w:rPr>
              <w:fldChar w:fldCharType="end"/>
            </w:r>
          </w:hyperlink>
        </w:p>
        <w:p w14:paraId="5205E8B3"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51" w:history="1">
            <w:r w:rsidR="00E46DE1" w:rsidRPr="00364F87">
              <w:rPr>
                <w:rStyle w:val="Hyperlink"/>
                <w:noProof/>
              </w:rPr>
              <w:t>Chapter 1</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1 \h </w:instrText>
            </w:r>
            <w:r w:rsidR="00E46DE1" w:rsidRPr="00364F87">
              <w:rPr>
                <w:noProof/>
                <w:webHidden/>
              </w:rPr>
            </w:r>
            <w:r w:rsidR="00E46DE1" w:rsidRPr="00364F87">
              <w:rPr>
                <w:noProof/>
                <w:webHidden/>
              </w:rPr>
              <w:fldChar w:fldCharType="separate"/>
            </w:r>
            <w:r w:rsidR="00E46DE1" w:rsidRPr="00364F87">
              <w:rPr>
                <w:noProof/>
                <w:webHidden/>
              </w:rPr>
              <w:t>1</w:t>
            </w:r>
            <w:r w:rsidR="00E46DE1" w:rsidRPr="00364F87">
              <w:rPr>
                <w:noProof/>
                <w:webHidden/>
              </w:rPr>
              <w:fldChar w:fldCharType="end"/>
            </w:r>
          </w:hyperlink>
        </w:p>
        <w:p w14:paraId="47BD0B0C"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52" w:history="1">
            <w:r w:rsidR="00E46DE1" w:rsidRPr="00364F87">
              <w:rPr>
                <w:rStyle w:val="Hyperlink"/>
                <w:noProof/>
              </w:rPr>
              <w:t>Introduction &amp; Background</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2 \h </w:instrText>
            </w:r>
            <w:r w:rsidR="00E46DE1" w:rsidRPr="00364F87">
              <w:rPr>
                <w:noProof/>
                <w:webHidden/>
              </w:rPr>
            </w:r>
            <w:r w:rsidR="00E46DE1" w:rsidRPr="00364F87">
              <w:rPr>
                <w:noProof/>
                <w:webHidden/>
              </w:rPr>
              <w:fldChar w:fldCharType="separate"/>
            </w:r>
            <w:r w:rsidR="00E46DE1" w:rsidRPr="00364F87">
              <w:rPr>
                <w:noProof/>
                <w:webHidden/>
              </w:rPr>
              <w:t>1</w:t>
            </w:r>
            <w:r w:rsidR="00E46DE1" w:rsidRPr="00364F87">
              <w:rPr>
                <w:noProof/>
                <w:webHidden/>
              </w:rPr>
              <w:fldChar w:fldCharType="end"/>
            </w:r>
          </w:hyperlink>
        </w:p>
        <w:p w14:paraId="3A5D940A"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53" w:history="1">
            <w:r w:rsidR="00E46DE1" w:rsidRPr="00364F87">
              <w:rPr>
                <w:rStyle w:val="Hyperlink"/>
                <w:noProof/>
              </w:rPr>
              <w:t>1.1.</w:t>
            </w:r>
            <w:r w:rsidR="00E46DE1" w:rsidRPr="00364F87">
              <w:rPr>
                <w:rFonts w:asciiTheme="minorHAnsi" w:eastAsiaTheme="minorEastAsia" w:hAnsiTheme="minorHAnsi" w:cstheme="minorBidi"/>
                <w:noProof/>
                <w:sz w:val="22"/>
                <w:szCs w:val="22"/>
              </w:rPr>
              <w:tab/>
            </w:r>
            <w:r w:rsidR="00E46DE1" w:rsidRPr="00364F87">
              <w:rPr>
                <w:rStyle w:val="Hyperlink"/>
                <w:noProof/>
              </w:rPr>
              <w:t>Background</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3 \h </w:instrText>
            </w:r>
            <w:r w:rsidR="00E46DE1" w:rsidRPr="00364F87">
              <w:rPr>
                <w:noProof/>
                <w:webHidden/>
              </w:rPr>
            </w:r>
            <w:r w:rsidR="00E46DE1" w:rsidRPr="00364F87">
              <w:rPr>
                <w:noProof/>
                <w:webHidden/>
              </w:rPr>
              <w:fldChar w:fldCharType="separate"/>
            </w:r>
            <w:r w:rsidR="00E46DE1" w:rsidRPr="00364F87">
              <w:rPr>
                <w:noProof/>
                <w:webHidden/>
              </w:rPr>
              <w:t>2</w:t>
            </w:r>
            <w:r w:rsidR="00E46DE1" w:rsidRPr="00364F87">
              <w:rPr>
                <w:noProof/>
                <w:webHidden/>
              </w:rPr>
              <w:fldChar w:fldCharType="end"/>
            </w:r>
          </w:hyperlink>
        </w:p>
        <w:p w14:paraId="330524D1"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54" w:history="1">
            <w:r w:rsidR="00E46DE1" w:rsidRPr="00364F87">
              <w:rPr>
                <w:rStyle w:val="Hyperlink"/>
                <w:noProof/>
              </w:rPr>
              <w:t>1.2.</w:t>
            </w:r>
            <w:r w:rsidR="00E46DE1" w:rsidRPr="00364F87">
              <w:rPr>
                <w:rFonts w:asciiTheme="minorHAnsi" w:eastAsiaTheme="minorEastAsia" w:hAnsiTheme="minorHAnsi" w:cstheme="minorBidi"/>
                <w:noProof/>
                <w:sz w:val="22"/>
                <w:szCs w:val="22"/>
              </w:rPr>
              <w:tab/>
            </w:r>
            <w:r w:rsidR="00E46DE1" w:rsidRPr="00364F87">
              <w:rPr>
                <w:rStyle w:val="Hyperlink"/>
                <w:noProof/>
              </w:rPr>
              <w:t>Motivations and Challeng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4 \h </w:instrText>
            </w:r>
            <w:r w:rsidR="00E46DE1" w:rsidRPr="00364F87">
              <w:rPr>
                <w:noProof/>
                <w:webHidden/>
              </w:rPr>
            </w:r>
            <w:r w:rsidR="00E46DE1" w:rsidRPr="00364F87">
              <w:rPr>
                <w:noProof/>
                <w:webHidden/>
              </w:rPr>
              <w:fldChar w:fldCharType="separate"/>
            </w:r>
            <w:r w:rsidR="00E46DE1" w:rsidRPr="00364F87">
              <w:rPr>
                <w:noProof/>
                <w:webHidden/>
              </w:rPr>
              <w:t>2</w:t>
            </w:r>
            <w:r w:rsidR="00E46DE1" w:rsidRPr="00364F87">
              <w:rPr>
                <w:noProof/>
                <w:webHidden/>
              </w:rPr>
              <w:fldChar w:fldCharType="end"/>
            </w:r>
          </w:hyperlink>
        </w:p>
        <w:p w14:paraId="67622FF4"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55" w:history="1">
            <w:r w:rsidR="00E46DE1" w:rsidRPr="00364F87">
              <w:rPr>
                <w:rStyle w:val="Hyperlink"/>
                <w:noProof/>
              </w:rPr>
              <w:t>1.3.</w:t>
            </w:r>
            <w:r w:rsidR="00E46DE1" w:rsidRPr="00364F87">
              <w:rPr>
                <w:rFonts w:asciiTheme="minorHAnsi" w:eastAsiaTheme="minorEastAsia" w:hAnsiTheme="minorHAnsi" w:cstheme="minorBidi"/>
                <w:noProof/>
                <w:sz w:val="22"/>
                <w:szCs w:val="22"/>
              </w:rPr>
              <w:tab/>
            </w:r>
            <w:r w:rsidR="00E46DE1" w:rsidRPr="00364F87">
              <w:rPr>
                <w:rStyle w:val="Hyperlink"/>
                <w:noProof/>
              </w:rPr>
              <w:t>Goals and Objectiv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5 \h </w:instrText>
            </w:r>
            <w:r w:rsidR="00E46DE1" w:rsidRPr="00364F87">
              <w:rPr>
                <w:noProof/>
                <w:webHidden/>
              </w:rPr>
            </w:r>
            <w:r w:rsidR="00E46DE1" w:rsidRPr="00364F87">
              <w:rPr>
                <w:noProof/>
                <w:webHidden/>
              </w:rPr>
              <w:fldChar w:fldCharType="separate"/>
            </w:r>
            <w:r w:rsidR="00E46DE1" w:rsidRPr="00364F87">
              <w:rPr>
                <w:noProof/>
                <w:webHidden/>
              </w:rPr>
              <w:t>3</w:t>
            </w:r>
            <w:r w:rsidR="00E46DE1" w:rsidRPr="00364F87">
              <w:rPr>
                <w:noProof/>
                <w:webHidden/>
              </w:rPr>
              <w:fldChar w:fldCharType="end"/>
            </w:r>
          </w:hyperlink>
        </w:p>
        <w:p w14:paraId="3CD68F2A"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56" w:history="1">
            <w:r w:rsidR="00E46DE1" w:rsidRPr="00364F87">
              <w:rPr>
                <w:rStyle w:val="Hyperlink"/>
                <w:noProof/>
              </w:rPr>
              <w:t>1.4.</w:t>
            </w:r>
            <w:r w:rsidR="00E46DE1" w:rsidRPr="00364F87">
              <w:rPr>
                <w:rFonts w:asciiTheme="minorHAnsi" w:eastAsiaTheme="minorEastAsia" w:hAnsiTheme="minorHAnsi" w:cstheme="minorBidi"/>
                <w:noProof/>
                <w:sz w:val="22"/>
                <w:szCs w:val="22"/>
              </w:rPr>
              <w:tab/>
            </w:r>
            <w:r w:rsidR="00E46DE1" w:rsidRPr="00364F87">
              <w:rPr>
                <w:rStyle w:val="Hyperlink"/>
                <w:noProof/>
              </w:rPr>
              <w:t>Literature Review/Existing Solution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6 \h </w:instrText>
            </w:r>
            <w:r w:rsidR="00E46DE1" w:rsidRPr="00364F87">
              <w:rPr>
                <w:noProof/>
                <w:webHidden/>
              </w:rPr>
            </w:r>
            <w:r w:rsidR="00E46DE1" w:rsidRPr="00364F87">
              <w:rPr>
                <w:noProof/>
                <w:webHidden/>
              </w:rPr>
              <w:fldChar w:fldCharType="separate"/>
            </w:r>
            <w:r w:rsidR="00E46DE1" w:rsidRPr="00364F87">
              <w:rPr>
                <w:noProof/>
                <w:webHidden/>
              </w:rPr>
              <w:t>3</w:t>
            </w:r>
            <w:r w:rsidR="00E46DE1" w:rsidRPr="00364F87">
              <w:rPr>
                <w:noProof/>
                <w:webHidden/>
              </w:rPr>
              <w:fldChar w:fldCharType="end"/>
            </w:r>
          </w:hyperlink>
        </w:p>
        <w:p w14:paraId="0E3F0AD7"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57" w:history="1">
            <w:r w:rsidR="00E46DE1" w:rsidRPr="00364F87">
              <w:rPr>
                <w:rStyle w:val="Hyperlink"/>
                <w:noProof/>
              </w:rPr>
              <w:t>1.5.</w:t>
            </w:r>
            <w:r w:rsidR="00E46DE1" w:rsidRPr="00364F87">
              <w:rPr>
                <w:rFonts w:asciiTheme="minorHAnsi" w:eastAsiaTheme="minorEastAsia" w:hAnsiTheme="minorHAnsi" w:cstheme="minorBidi"/>
                <w:noProof/>
                <w:sz w:val="22"/>
                <w:szCs w:val="22"/>
              </w:rPr>
              <w:tab/>
            </w:r>
            <w:r w:rsidR="00E46DE1" w:rsidRPr="00364F87">
              <w:rPr>
                <w:rStyle w:val="Hyperlink"/>
                <w:noProof/>
              </w:rPr>
              <w:t>Gap Analysi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7 \h </w:instrText>
            </w:r>
            <w:r w:rsidR="00E46DE1" w:rsidRPr="00364F87">
              <w:rPr>
                <w:noProof/>
                <w:webHidden/>
              </w:rPr>
            </w:r>
            <w:r w:rsidR="00E46DE1" w:rsidRPr="00364F87">
              <w:rPr>
                <w:noProof/>
                <w:webHidden/>
              </w:rPr>
              <w:fldChar w:fldCharType="separate"/>
            </w:r>
            <w:r w:rsidR="00E46DE1" w:rsidRPr="00364F87">
              <w:rPr>
                <w:noProof/>
                <w:webHidden/>
              </w:rPr>
              <w:t>3</w:t>
            </w:r>
            <w:r w:rsidR="00E46DE1" w:rsidRPr="00364F87">
              <w:rPr>
                <w:noProof/>
                <w:webHidden/>
              </w:rPr>
              <w:fldChar w:fldCharType="end"/>
            </w:r>
          </w:hyperlink>
        </w:p>
        <w:p w14:paraId="238F7FA6"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58" w:history="1">
            <w:r w:rsidR="00E46DE1" w:rsidRPr="00364F87">
              <w:rPr>
                <w:rStyle w:val="Hyperlink"/>
                <w:noProof/>
              </w:rPr>
              <w:t>1.6.</w:t>
            </w:r>
            <w:r w:rsidR="00E46DE1" w:rsidRPr="00364F87">
              <w:rPr>
                <w:rFonts w:asciiTheme="minorHAnsi" w:eastAsiaTheme="minorEastAsia" w:hAnsiTheme="minorHAnsi" w:cstheme="minorBidi"/>
                <w:noProof/>
                <w:sz w:val="22"/>
                <w:szCs w:val="22"/>
              </w:rPr>
              <w:tab/>
            </w:r>
            <w:r w:rsidR="00E46DE1" w:rsidRPr="00364F87">
              <w:rPr>
                <w:rStyle w:val="Hyperlink"/>
                <w:noProof/>
              </w:rPr>
              <w:t>Proposed Soluti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8 \h </w:instrText>
            </w:r>
            <w:r w:rsidR="00E46DE1" w:rsidRPr="00364F87">
              <w:rPr>
                <w:noProof/>
                <w:webHidden/>
              </w:rPr>
            </w:r>
            <w:r w:rsidR="00E46DE1" w:rsidRPr="00364F87">
              <w:rPr>
                <w:noProof/>
                <w:webHidden/>
              </w:rPr>
              <w:fldChar w:fldCharType="separate"/>
            </w:r>
            <w:r w:rsidR="00E46DE1" w:rsidRPr="00364F87">
              <w:rPr>
                <w:noProof/>
                <w:webHidden/>
              </w:rPr>
              <w:t>3</w:t>
            </w:r>
            <w:r w:rsidR="00E46DE1" w:rsidRPr="00364F87">
              <w:rPr>
                <w:noProof/>
                <w:webHidden/>
              </w:rPr>
              <w:fldChar w:fldCharType="end"/>
            </w:r>
          </w:hyperlink>
        </w:p>
        <w:p w14:paraId="5320B6DB"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59" w:history="1">
            <w:r w:rsidR="00E46DE1" w:rsidRPr="00364F87">
              <w:rPr>
                <w:rStyle w:val="Hyperlink"/>
                <w:noProof/>
              </w:rPr>
              <w:t>1.7.</w:t>
            </w:r>
            <w:r w:rsidR="00E46DE1" w:rsidRPr="00364F87">
              <w:rPr>
                <w:rFonts w:asciiTheme="minorHAnsi" w:eastAsiaTheme="minorEastAsia" w:hAnsiTheme="minorHAnsi" w:cstheme="minorBidi"/>
                <w:noProof/>
                <w:sz w:val="22"/>
                <w:szCs w:val="22"/>
              </w:rPr>
              <w:tab/>
            </w:r>
            <w:r w:rsidR="00E46DE1" w:rsidRPr="00364F87">
              <w:rPr>
                <w:rStyle w:val="Hyperlink"/>
                <w:noProof/>
              </w:rPr>
              <w:t>Project Pla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59 \h </w:instrText>
            </w:r>
            <w:r w:rsidR="00E46DE1" w:rsidRPr="00364F87">
              <w:rPr>
                <w:noProof/>
                <w:webHidden/>
              </w:rPr>
            </w:r>
            <w:r w:rsidR="00E46DE1" w:rsidRPr="00364F87">
              <w:rPr>
                <w:noProof/>
                <w:webHidden/>
              </w:rPr>
              <w:fldChar w:fldCharType="separate"/>
            </w:r>
            <w:r w:rsidR="00E46DE1" w:rsidRPr="00364F87">
              <w:rPr>
                <w:noProof/>
                <w:webHidden/>
              </w:rPr>
              <w:t>3</w:t>
            </w:r>
            <w:r w:rsidR="00E46DE1" w:rsidRPr="00364F87">
              <w:rPr>
                <w:noProof/>
                <w:webHidden/>
              </w:rPr>
              <w:fldChar w:fldCharType="end"/>
            </w:r>
          </w:hyperlink>
        </w:p>
        <w:p w14:paraId="2913C833"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60" w:history="1">
            <w:r w:rsidR="00E46DE1" w:rsidRPr="00364F87">
              <w:rPr>
                <w:rStyle w:val="Hyperlink"/>
                <w:noProof/>
              </w:rPr>
              <w:t>1.7.1.</w:t>
            </w:r>
            <w:r w:rsidR="00E46DE1" w:rsidRPr="00364F87">
              <w:rPr>
                <w:rFonts w:asciiTheme="minorHAnsi" w:eastAsiaTheme="minorEastAsia" w:hAnsiTheme="minorHAnsi" w:cstheme="minorBidi"/>
                <w:noProof/>
                <w:sz w:val="22"/>
                <w:szCs w:val="22"/>
              </w:rPr>
              <w:tab/>
            </w:r>
            <w:r w:rsidR="00E46DE1" w:rsidRPr="00364F87">
              <w:rPr>
                <w:rStyle w:val="Hyperlink"/>
                <w:noProof/>
              </w:rPr>
              <w:t>Work Breakdown Structure</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60 \h </w:instrText>
            </w:r>
            <w:r w:rsidR="00E46DE1" w:rsidRPr="00364F87">
              <w:rPr>
                <w:noProof/>
                <w:webHidden/>
              </w:rPr>
            </w:r>
            <w:r w:rsidR="00E46DE1" w:rsidRPr="00364F87">
              <w:rPr>
                <w:noProof/>
                <w:webHidden/>
              </w:rPr>
              <w:fldChar w:fldCharType="separate"/>
            </w:r>
            <w:r w:rsidR="00E46DE1" w:rsidRPr="00364F87">
              <w:rPr>
                <w:noProof/>
                <w:webHidden/>
              </w:rPr>
              <w:t>4</w:t>
            </w:r>
            <w:r w:rsidR="00E46DE1" w:rsidRPr="00364F87">
              <w:rPr>
                <w:noProof/>
                <w:webHidden/>
              </w:rPr>
              <w:fldChar w:fldCharType="end"/>
            </w:r>
          </w:hyperlink>
        </w:p>
        <w:p w14:paraId="76F421CB"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61" w:history="1">
            <w:r w:rsidR="00E46DE1" w:rsidRPr="00364F87">
              <w:rPr>
                <w:rStyle w:val="Hyperlink"/>
                <w:noProof/>
              </w:rPr>
              <w:t>1.7.2.</w:t>
            </w:r>
            <w:r w:rsidR="00E46DE1" w:rsidRPr="00364F87">
              <w:rPr>
                <w:rFonts w:asciiTheme="minorHAnsi" w:eastAsiaTheme="minorEastAsia" w:hAnsiTheme="minorHAnsi" w:cstheme="minorBidi"/>
                <w:noProof/>
                <w:sz w:val="22"/>
                <w:szCs w:val="22"/>
              </w:rPr>
              <w:tab/>
            </w:r>
            <w:r w:rsidR="00E46DE1" w:rsidRPr="00364F87">
              <w:rPr>
                <w:rStyle w:val="Hyperlink"/>
                <w:noProof/>
              </w:rPr>
              <w:t>Roles &amp; Responsibility Matrix</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61 \h </w:instrText>
            </w:r>
            <w:r w:rsidR="00E46DE1" w:rsidRPr="00364F87">
              <w:rPr>
                <w:noProof/>
                <w:webHidden/>
              </w:rPr>
            </w:r>
            <w:r w:rsidR="00E46DE1" w:rsidRPr="00364F87">
              <w:rPr>
                <w:noProof/>
                <w:webHidden/>
              </w:rPr>
              <w:fldChar w:fldCharType="separate"/>
            </w:r>
            <w:r w:rsidR="00E46DE1" w:rsidRPr="00364F87">
              <w:rPr>
                <w:noProof/>
                <w:webHidden/>
              </w:rPr>
              <w:t>4</w:t>
            </w:r>
            <w:r w:rsidR="00E46DE1" w:rsidRPr="00364F87">
              <w:rPr>
                <w:noProof/>
                <w:webHidden/>
              </w:rPr>
              <w:fldChar w:fldCharType="end"/>
            </w:r>
          </w:hyperlink>
        </w:p>
        <w:p w14:paraId="0EC15DB6"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62" w:history="1">
            <w:r w:rsidR="00E46DE1" w:rsidRPr="00364F87">
              <w:rPr>
                <w:rStyle w:val="Hyperlink"/>
                <w:noProof/>
              </w:rPr>
              <w:t>1.7.3.</w:t>
            </w:r>
            <w:r w:rsidR="00E46DE1" w:rsidRPr="00364F87">
              <w:rPr>
                <w:rFonts w:asciiTheme="minorHAnsi" w:eastAsiaTheme="minorEastAsia" w:hAnsiTheme="minorHAnsi" w:cstheme="minorBidi"/>
                <w:noProof/>
                <w:sz w:val="22"/>
                <w:szCs w:val="22"/>
              </w:rPr>
              <w:tab/>
            </w:r>
            <w:r w:rsidR="00E46DE1" w:rsidRPr="00364F87">
              <w:rPr>
                <w:rStyle w:val="Hyperlink"/>
                <w:noProof/>
              </w:rPr>
              <w:t>Gantt Chart</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62 \h </w:instrText>
            </w:r>
            <w:r w:rsidR="00E46DE1" w:rsidRPr="00364F87">
              <w:rPr>
                <w:noProof/>
                <w:webHidden/>
              </w:rPr>
            </w:r>
            <w:r w:rsidR="00E46DE1" w:rsidRPr="00364F87">
              <w:rPr>
                <w:noProof/>
                <w:webHidden/>
              </w:rPr>
              <w:fldChar w:fldCharType="separate"/>
            </w:r>
            <w:r w:rsidR="00E46DE1" w:rsidRPr="00364F87">
              <w:rPr>
                <w:noProof/>
                <w:webHidden/>
              </w:rPr>
              <w:t>5</w:t>
            </w:r>
            <w:r w:rsidR="00E46DE1" w:rsidRPr="00364F87">
              <w:rPr>
                <w:noProof/>
                <w:webHidden/>
              </w:rPr>
              <w:fldChar w:fldCharType="end"/>
            </w:r>
          </w:hyperlink>
        </w:p>
        <w:p w14:paraId="2B34D76D"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63" w:history="1">
            <w:r w:rsidR="00E46DE1" w:rsidRPr="00364F87">
              <w:rPr>
                <w:rStyle w:val="Hyperlink"/>
                <w:noProof/>
              </w:rPr>
              <w:t>Chapter 2</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63 \h </w:instrText>
            </w:r>
            <w:r w:rsidR="00E46DE1" w:rsidRPr="00364F87">
              <w:rPr>
                <w:noProof/>
                <w:webHidden/>
              </w:rPr>
            </w:r>
            <w:r w:rsidR="00E46DE1" w:rsidRPr="00364F87">
              <w:rPr>
                <w:noProof/>
                <w:webHidden/>
              </w:rPr>
              <w:fldChar w:fldCharType="separate"/>
            </w:r>
            <w:r w:rsidR="00E46DE1" w:rsidRPr="00364F87">
              <w:rPr>
                <w:noProof/>
                <w:webHidden/>
              </w:rPr>
              <w:t>6</w:t>
            </w:r>
            <w:r w:rsidR="00E46DE1" w:rsidRPr="00364F87">
              <w:rPr>
                <w:noProof/>
                <w:webHidden/>
              </w:rPr>
              <w:fldChar w:fldCharType="end"/>
            </w:r>
          </w:hyperlink>
        </w:p>
        <w:p w14:paraId="25392EF1"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3964" w:history="1">
            <w:r w:rsidR="00E46DE1" w:rsidRPr="00364F87">
              <w:rPr>
                <w:rStyle w:val="Hyperlink"/>
                <w:noProof/>
              </w:rPr>
              <w:t>Software Requirement Specification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64 \h </w:instrText>
            </w:r>
            <w:r w:rsidR="00E46DE1" w:rsidRPr="00364F87">
              <w:rPr>
                <w:noProof/>
                <w:webHidden/>
              </w:rPr>
            </w:r>
            <w:r w:rsidR="00E46DE1" w:rsidRPr="00364F87">
              <w:rPr>
                <w:noProof/>
                <w:webHidden/>
              </w:rPr>
              <w:fldChar w:fldCharType="separate"/>
            </w:r>
            <w:r w:rsidR="00E46DE1" w:rsidRPr="00364F87">
              <w:rPr>
                <w:noProof/>
                <w:webHidden/>
              </w:rPr>
              <w:t>6</w:t>
            </w:r>
            <w:r w:rsidR="00E46DE1" w:rsidRPr="00364F87">
              <w:rPr>
                <w:noProof/>
                <w:webHidden/>
              </w:rPr>
              <w:fldChar w:fldCharType="end"/>
            </w:r>
          </w:hyperlink>
        </w:p>
        <w:p w14:paraId="1DCA8BD3"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66" w:history="1">
            <w:r w:rsidR="00E46DE1" w:rsidRPr="00364F87">
              <w:rPr>
                <w:rStyle w:val="Hyperlink"/>
                <w:rFonts w:asciiTheme="majorBidi" w:hAnsiTheme="majorBidi" w:cstheme="majorBidi"/>
                <w:noProof/>
              </w:rPr>
              <w:t>2.1</w:t>
            </w:r>
            <w:r w:rsidR="00E46DE1" w:rsidRPr="00364F87">
              <w:rPr>
                <w:rFonts w:asciiTheme="minorHAnsi" w:eastAsiaTheme="minorEastAsia" w:hAnsiTheme="minorHAnsi" w:cstheme="minorBidi"/>
                <w:noProof/>
                <w:sz w:val="22"/>
                <w:szCs w:val="22"/>
              </w:rPr>
              <w:tab/>
            </w:r>
            <w:r w:rsidR="00E46DE1" w:rsidRPr="00364F87">
              <w:rPr>
                <w:rStyle w:val="Hyperlink"/>
                <w:rFonts w:asciiTheme="majorBidi" w:hAnsiTheme="majorBidi" w:cstheme="majorBidi"/>
                <w:noProof/>
              </w:rPr>
              <w:t>Introducti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66 \h </w:instrText>
            </w:r>
            <w:r w:rsidR="00E46DE1" w:rsidRPr="00364F87">
              <w:rPr>
                <w:noProof/>
                <w:webHidden/>
              </w:rPr>
            </w:r>
            <w:r w:rsidR="00E46DE1" w:rsidRPr="00364F87">
              <w:rPr>
                <w:noProof/>
                <w:webHidden/>
              </w:rPr>
              <w:fldChar w:fldCharType="separate"/>
            </w:r>
            <w:r w:rsidR="00E46DE1" w:rsidRPr="00364F87">
              <w:rPr>
                <w:noProof/>
                <w:webHidden/>
              </w:rPr>
              <w:t>7</w:t>
            </w:r>
            <w:r w:rsidR="00E46DE1" w:rsidRPr="00364F87">
              <w:rPr>
                <w:noProof/>
                <w:webHidden/>
              </w:rPr>
              <w:fldChar w:fldCharType="end"/>
            </w:r>
          </w:hyperlink>
        </w:p>
        <w:p w14:paraId="7E62E0EF"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67" w:history="1">
            <w:r w:rsidR="00E46DE1" w:rsidRPr="00364F87">
              <w:rPr>
                <w:rStyle w:val="Hyperlink"/>
                <w:noProof/>
              </w:rPr>
              <w:t>2.1.1</w:t>
            </w:r>
            <w:r w:rsidR="00E46DE1" w:rsidRPr="00364F87">
              <w:rPr>
                <w:rFonts w:asciiTheme="minorHAnsi" w:eastAsiaTheme="minorEastAsia" w:hAnsiTheme="minorHAnsi" w:cstheme="minorBidi"/>
                <w:noProof/>
                <w:sz w:val="22"/>
                <w:szCs w:val="22"/>
              </w:rPr>
              <w:tab/>
            </w:r>
            <w:r w:rsidR="00E46DE1" w:rsidRPr="00364F87">
              <w:rPr>
                <w:rStyle w:val="Hyperlink"/>
                <w:noProof/>
              </w:rPr>
              <w:t>Purpose</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67 \h </w:instrText>
            </w:r>
            <w:r w:rsidR="00E46DE1" w:rsidRPr="00364F87">
              <w:rPr>
                <w:noProof/>
                <w:webHidden/>
              </w:rPr>
            </w:r>
            <w:r w:rsidR="00E46DE1" w:rsidRPr="00364F87">
              <w:rPr>
                <w:noProof/>
                <w:webHidden/>
              </w:rPr>
              <w:fldChar w:fldCharType="separate"/>
            </w:r>
            <w:r w:rsidR="00E46DE1" w:rsidRPr="00364F87">
              <w:rPr>
                <w:noProof/>
                <w:webHidden/>
              </w:rPr>
              <w:t>7</w:t>
            </w:r>
            <w:r w:rsidR="00E46DE1" w:rsidRPr="00364F87">
              <w:rPr>
                <w:noProof/>
                <w:webHidden/>
              </w:rPr>
              <w:fldChar w:fldCharType="end"/>
            </w:r>
          </w:hyperlink>
        </w:p>
        <w:p w14:paraId="325C3560"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68" w:history="1">
            <w:r w:rsidR="00E46DE1" w:rsidRPr="00364F87">
              <w:rPr>
                <w:rStyle w:val="Hyperlink"/>
                <w:noProof/>
              </w:rPr>
              <w:t>2.1.2</w:t>
            </w:r>
            <w:r w:rsidR="00E46DE1" w:rsidRPr="00364F87">
              <w:rPr>
                <w:rFonts w:asciiTheme="minorHAnsi" w:eastAsiaTheme="minorEastAsia" w:hAnsiTheme="minorHAnsi" w:cstheme="minorBidi"/>
                <w:noProof/>
                <w:sz w:val="22"/>
                <w:szCs w:val="22"/>
              </w:rPr>
              <w:tab/>
            </w:r>
            <w:r w:rsidR="00E46DE1" w:rsidRPr="00364F87">
              <w:rPr>
                <w:rStyle w:val="Hyperlink"/>
                <w:noProof/>
              </w:rPr>
              <w:t>Document Convention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68 \h </w:instrText>
            </w:r>
            <w:r w:rsidR="00E46DE1" w:rsidRPr="00364F87">
              <w:rPr>
                <w:noProof/>
                <w:webHidden/>
              </w:rPr>
            </w:r>
            <w:r w:rsidR="00E46DE1" w:rsidRPr="00364F87">
              <w:rPr>
                <w:noProof/>
                <w:webHidden/>
              </w:rPr>
              <w:fldChar w:fldCharType="separate"/>
            </w:r>
            <w:r w:rsidR="00E46DE1" w:rsidRPr="00364F87">
              <w:rPr>
                <w:noProof/>
                <w:webHidden/>
              </w:rPr>
              <w:t>7</w:t>
            </w:r>
            <w:r w:rsidR="00E46DE1" w:rsidRPr="00364F87">
              <w:rPr>
                <w:noProof/>
                <w:webHidden/>
              </w:rPr>
              <w:fldChar w:fldCharType="end"/>
            </w:r>
          </w:hyperlink>
        </w:p>
        <w:p w14:paraId="167863CB"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69" w:history="1">
            <w:r w:rsidR="00E46DE1" w:rsidRPr="00364F87">
              <w:rPr>
                <w:rStyle w:val="Hyperlink"/>
                <w:noProof/>
              </w:rPr>
              <w:t>2.1.3</w:t>
            </w:r>
            <w:r w:rsidR="00E46DE1" w:rsidRPr="00364F87">
              <w:rPr>
                <w:rFonts w:asciiTheme="minorHAnsi" w:eastAsiaTheme="minorEastAsia" w:hAnsiTheme="minorHAnsi" w:cstheme="minorBidi"/>
                <w:noProof/>
                <w:sz w:val="22"/>
                <w:szCs w:val="22"/>
              </w:rPr>
              <w:tab/>
            </w:r>
            <w:r w:rsidR="00E46DE1" w:rsidRPr="00364F87">
              <w:rPr>
                <w:rStyle w:val="Hyperlink"/>
                <w:noProof/>
              </w:rPr>
              <w:t>Intended Audience and Reading Suggestion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69 \h </w:instrText>
            </w:r>
            <w:r w:rsidR="00E46DE1" w:rsidRPr="00364F87">
              <w:rPr>
                <w:noProof/>
                <w:webHidden/>
              </w:rPr>
            </w:r>
            <w:r w:rsidR="00E46DE1" w:rsidRPr="00364F87">
              <w:rPr>
                <w:noProof/>
                <w:webHidden/>
              </w:rPr>
              <w:fldChar w:fldCharType="separate"/>
            </w:r>
            <w:r w:rsidR="00E46DE1" w:rsidRPr="00364F87">
              <w:rPr>
                <w:noProof/>
                <w:webHidden/>
              </w:rPr>
              <w:t>7</w:t>
            </w:r>
            <w:r w:rsidR="00E46DE1" w:rsidRPr="00364F87">
              <w:rPr>
                <w:noProof/>
                <w:webHidden/>
              </w:rPr>
              <w:fldChar w:fldCharType="end"/>
            </w:r>
          </w:hyperlink>
        </w:p>
        <w:p w14:paraId="239913E7"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70" w:history="1">
            <w:r w:rsidR="00E46DE1" w:rsidRPr="00364F87">
              <w:rPr>
                <w:rStyle w:val="Hyperlink"/>
                <w:noProof/>
              </w:rPr>
              <w:t>2.1.4</w:t>
            </w:r>
            <w:r w:rsidR="00E46DE1" w:rsidRPr="00364F87">
              <w:rPr>
                <w:rFonts w:asciiTheme="minorHAnsi" w:eastAsiaTheme="minorEastAsia" w:hAnsiTheme="minorHAnsi" w:cstheme="minorBidi"/>
                <w:noProof/>
                <w:sz w:val="22"/>
                <w:szCs w:val="22"/>
              </w:rPr>
              <w:tab/>
            </w:r>
            <w:r w:rsidR="00E46DE1" w:rsidRPr="00364F87">
              <w:rPr>
                <w:rStyle w:val="Hyperlink"/>
                <w:noProof/>
              </w:rPr>
              <w:t>Product Scope</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0 \h </w:instrText>
            </w:r>
            <w:r w:rsidR="00E46DE1" w:rsidRPr="00364F87">
              <w:rPr>
                <w:noProof/>
                <w:webHidden/>
              </w:rPr>
            </w:r>
            <w:r w:rsidR="00E46DE1" w:rsidRPr="00364F87">
              <w:rPr>
                <w:noProof/>
                <w:webHidden/>
              </w:rPr>
              <w:fldChar w:fldCharType="separate"/>
            </w:r>
            <w:r w:rsidR="00E46DE1" w:rsidRPr="00364F87">
              <w:rPr>
                <w:noProof/>
                <w:webHidden/>
              </w:rPr>
              <w:t>8</w:t>
            </w:r>
            <w:r w:rsidR="00E46DE1" w:rsidRPr="00364F87">
              <w:rPr>
                <w:noProof/>
                <w:webHidden/>
              </w:rPr>
              <w:fldChar w:fldCharType="end"/>
            </w:r>
          </w:hyperlink>
        </w:p>
        <w:p w14:paraId="429D3E63"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71" w:history="1">
            <w:r w:rsidR="00E46DE1" w:rsidRPr="00364F87">
              <w:rPr>
                <w:rStyle w:val="Hyperlink"/>
                <w:noProof/>
              </w:rPr>
              <w:t>2.2</w:t>
            </w:r>
            <w:r w:rsidR="00E46DE1" w:rsidRPr="00364F87">
              <w:rPr>
                <w:rFonts w:asciiTheme="minorHAnsi" w:eastAsiaTheme="minorEastAsia" w:hAnsiTheme="minorHAnsi" w:cstheme="minorBidi"/>
                <w:noProof/>
                <w:sz w:val="22"/>
                <w:szCs w:val="22"/>
              </w:rPr>
              <w:tab/>
            </w:r>
            <w:r w:rsidR="00E46DE1" w:rsidRPr="00364F87">
              <w:rPr>
                <w:rStyle w:val="Hyperlink"/>
                <w:noProof/>
              </w:rPr>
              <w:t>Overall Descripti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1 \h </w:instrText>
            </w:r>
            <w:r w:rsidR="00E46DE1" w:rsidRPr="00364F87">
              <w:rPr>
                <w:noProof/>
                <w:webHidden/>
              </w:rPr>
            </w:r>
            <w:r w:rsidR="00E46DE1" w:rsidRPr="00364F87">
              <w:rPr>
                <w:noProof/>
                <w:webHidden/>
              </w:rPr>
              <w:fldChar w:fldCharType="separate"/>
            </w:r>
            <w:r w:rsidR="00E46DE1" w:rsidRPr="00364F87">
              <w:rPr>
                <w:noProof/>
                <w:webHidden/>
              </w:rPr>
              <w:t>8</w:t>
            </w:r>
            <w:r w:rsidR="00E46DE1" w:rsidRPr="00364F87">
              <w:rPr>
                <w:noProof/>
                <w:webHidden/>
              </w:rPr>
              <w:fldChar w:fldCharType="end"/>
            </w:r>
          </w:hyperlink>
        </w:p>
        <w:p w14:paraId="256F4205"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72" w:history="1">
            <w:r w:rsidR="00E46DE1" w:rsidRPr="00364F87">
              <w:rPr>
                <w:rStyle w:val="Hyperlink"/>
                <w:noProof/>
              </w:rPr>
              <w:t>2.2.1</w:t>
            </w:r>
            <w:r w:rsidR="00E46DE1" w:rsidRPr="00364F87">
              <w:rPr>
                <w:rFonts w:asciiTheme="minorHAnsi" w:eastAsiaTheme="minorEastAsia" w:hAnsiTheme="minorHAnsi" w:cstheme="minorBidi"/>
                <w:noProof/>
                <w:sz w:val="22"/>
                <w:szCs w:val="22"/>
              </w:rPr>
              <w:tab/>
            </w:r>
            <w:r w:rsidR="00E46DE1" w:rsidRPr="00364F87">
              <w:rPr>
                <w:rStyle w:val="Hyperlink"/>
                <w:noProof/>
              </w:rPr>
              <w:t>Product Perspective</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2 \h </w:instrText>
            </w:r>
            <w:r w:rsidR="00E46DE1" w:rsidRPr="00364F87">
              <w:rPr>
                <w:noProof/>
                <w:webHidden/>
              </w:rPr>
            </w:r>
            <w:r w:rsidR="00E46DE1" w:rsidRPr="00364F87">
              <w:rPr>
                <w:noProof/>
                <w:webHidden/>
              </w:rPr>
              <w:fldChar w:fldCharType="separate"/>
            </w:r>
            <w:r w:rsidR="00E46DE1" w:rsidRPr="00364F87">
              <w:rPr>
                <w:noProof/>
                <w:webHidden/>
              </w:rPr>
              <w:t>8</w:t>
            </w:r>
            <w:r w:rsidR="00E46DE1" w:rsidRPr="00364F87">
              <w:rPr>
                <w:noProof/>
                <w:webHidden/>
              </w:rPr>
              <w:fldChar w:fldCharType="end"/>
            </w:r>
          </w:hyperlink>
        </w:p>
        <w:p w14:paraId="38447C6E"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73" w:history="1">
            <w:r w:rsidR="00E46DE1" w:rsidRPr="00364F87">
              <w:rPr>
                <w:rStyle w:val="Hyperlink"/>
                <w:noProof/>
              </w:rPr>
              <w:t>2.2.2</w:t>
            </w:r>
            <w:r w:rsidR="00E46DE1" w:rsidRPr="00364F87">
              <w:rPr>
                <w:rFonts w:asciiTheme="minorHAnsi" w:eastAsiaTheme="minorEastAsia" w:hAnsiTheme="minorHAnsi" w:cstheme="minorBidi"/>
                <w:noProof/>
                <w:sz w:val="22"/>
                <w:szCs w:val="22"/>
              </w:rPr>
              <w:tab/>
            </w:r>
            <w:r w:rsidR="00E46DE1" w:rsidRPr="00364F87">
              <w:rPr>
                <w:rStyle w:val="Hyperlink"/>
                <w:noProof/>
              </w:rPr>
              <w:t>User Classes and Characteristic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3 \h </w:instrText>
            </w:r>
            <w:r w:rsidR="00E46DE1" w:rsidRPr="00364F87">
              <w:rPr>
                <w:noProof/>
                <w:webHidden/>
              </w:rPr>
            </w:r>
            <w:r w:rsidR="00E46DE1" w:rsidRPr="00364F87">
              <w:rPr>
                <w:noProof/>
                <w:webHidden/>
              </w:rPr>
              <w:fldChar w:fldCharType="separate"/>
            </w:r>
            <w:r w:rsidR="00E46DE1" w:rsidRPr="00364F87">
              <w:rPr>
                <w:noProof/>
                <w:webHidden/>
              </w:rPr>
              <w:t>8</w:t>
            </w:r>
            <w:r w:rsidR="00E46DE1" w:rsidRPr="00364F87">
              <w:rPr>
                <w:noProof/>
                <w:webHidden/>
              </w:rPr>
              <w:fldChar w:fldCharType="end"/>
            </w:r>
          </w:hyperlink>
        </w:p>
        <w:p w14:paraId="36664DCC"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74" w:history="1">
            <w:r w:rsidR="00E46DE1" w:rsidRPr="00364F87">
              <w:rPr>
                <w:rStyle w:val="Hyperlink"/>
                <w:noProof/>
              </w:rPr>
              <w:t>2.2.3</w:t>
            </w:r>
            <w:r w:rsidR="00E46DE1" w:rsidRPr="00364F87">
              <w:rPr>
                <w:rFonts w:asciiTheme="minorHAnsi" w:eastAsiaTheme="minorEastAsia" w:hAnsiTheme="minorHAnsi" w:cstheme="minorBidi"/>
                <w:noProof/>
                <w:sz w:val="22"/>
                <w:szCs w:val="22"/>
              </w:rPr>
              <w:tab/>
            </w:r>
            <w:r w:rsidR="00E46DE1" w:rsidRPr="00364F87">
              <w:rPr>
                <w:rStyle w:val="Hyperlink"/>
                <w:noProof/>
              </w:rPr>
              <w:t>Operating Environment</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4 \h </w:instrText>
            </w:r>
            <w:r w:rsidR="00E46DE1" w:rsidRPr="00364F87">
              <w:rPr>
                <w:noProof/>
                <w:webHidden/>
              </w:rPr>
            </w:r>
            <w:r w:rsidR="00E46DE1" w:rsidRPr="00364F87">
              <w:rPr>
                <w:noProof/>
                <w:webHidden/>
              </w:rPr>
              <w:fldChar w:fldCharType="separate"/>
            </w:r>
            <w:r w:rsidR="00E46DE1" w:rsidRPr="00364F87">
              <w:rPr>
                <w:noProof/>
                <w:webHidden/>
              </w:rPr>
              <w:t>9</w:t>
            </w:r>
            <w:r w:rsidR="00E46DE1" w:rsidRPr="00364F87">
              <w:rPr>
                <w:noProof/>
                <w:webHidden/>
              </w:rPr>
              <w:fldChar w:fldCharType="end"/>
            </w:r>
          </w:hyperlink>
        </w:p>
        <w:p w14:paraId="0DC349AE"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75" w:history="1">
            <w:r w:rsidR="00E46DE1" w:rsidRPr="00364F87">
              <w:rPr>
                <w:rStyle w:val="Hyperlink"/>
                <w:noProof/>
              </w:rPr>
              <w:t>2.2.4</w:t>
            </w:r>
            <w:r w:rsidR="00E46DE1" w:rsidRPr="00364F87">
              <w:rPr>
                <w:rFonts w:asciiTheme="minorHAnsi" w:eastAsiaTheme="minorEastAsia" w:hAnsiTheme="minorHAnsi" w:cstheme="minorBidi"/>
                <w:noProof/>
                <w:sz w:val="22"/>
                <w:szCs w:val="22"/>
              </w:rPr>
              <w:tab/>
            </w:r>
            <w:r w:rsidR="00E46DE1" w:rsidRPr="00364F87">
              <w:rPr>
                <w:rStyle w:val="Hyperlink"/>
                <w:noProof/>
              </w:rPr>
              <w:t>Design and Implementation Constrai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5 \h </w:instrText>
            </w:r>
            <w:r w:rsidR="00E46DE1" w:rsidRPr="00364F87">
              <w:rPr>
                <w:noProof/>
                <w:webHidden/>
              </w:rPr>
            </w:r>
            <w:r w:rsidR="00E46DE1" w:rsidRPr="00364F87">
              <w:rPr>
                <w:noProof/>
                <w:webHidden/>
              </w:rPr>
              <w:fldChar w:fldCharType="separate"/>
            </w:r>
            <w:r w:rsidR="00E46DE1" w:rsidRPr="00364F87">
              <w:rPr>
                <w:noProof/>
                <w:webHidden/>
              </w:rPr>
              <w:t>9</w:t>
            </w:r>
            <w:r w:rsidR="00E46DE1" w:rsidRPr="00364F87">
              <w:rPr>
                <w:noProof/>
                <w:webHidden/>
              </w:rPr>
              <w:fldChar w:fldCharType="end"/>
            </w:r>
          </w:hyperlink>
        </w:p>
        <w:p w14:paraId="17EE3F07"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76" w:history="1">
            <w:r w:rsidR="00E46DE1" w:rsidRPr="00364F87">
              <w:rPr>
                <w:rStyle w:val="Hyperlink"/>
                <w:noProof/>
              </w:rPr>
              <w:t>2.2.5</w:t>
            </w:r>
            <w:r w:rsidR="00E46DE1" w:rsidRPr="00364F87">
              <w:rPr>
                <w:rFonts w:asciiTheme="minorHAnsi" w:eastAsiaTheme="minorEastAsia" w:hAnsiTheme="minorHAnsi" w:cstheme="minorBidi"/>
                <w:noProof/>
                <w:sz w:val="22"/>
                <w:szCs w:val="22"/>
              </w:rPr>
              <w:tab/>
            </w:r>
            <w:r w:rsidR="00E46DE1" w:rsidRPr="00364F87">
              <w:rPr>
                <w:rStyle w:val="Hyperlink"/>
                <w:noProof/>
              </w:rPr>
              <w:t>Assumptions and Dependenci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6 \h </w:instrText>
            </w:r>
            <w:r w:rsidR="00E46DE1" w:rsidRPr="00364F87">
              <w:rPr>
                <w:noProof/>
                <w:webHidden/>
              </w:rPr>
            </w:r>
            <w:r w:rsidR="00E46DE1" w:rsidRPr="00364F87">
              <w:rPr>
                <w:noProof/>
                <w:webHidden/>
              </w:rPr>
              <w:fldChar w:fldCharType="separate"/>
            </w:r>
            <w:r w:rsidR="00E46DE1" w:rsidRPr="00364F87">
              <w:rPr>
                <w:noProof/>
                <w:webHidden/>
              </w:rPr>
              <w:t>9</w:t>
            </w:r>
            <w:r w:rsidR="00E46DE1" w:rsidRPr="00364F87">
              <w:rPr>
                <w:noProof/>
                <w:webHidden/>
              </w:rPr>
              <w:fldChar w:fldCharType="end"/>
            </w:r>
          </w:hyperlink>
        </w:p>
        <w:p w14:paraId="29F4A678"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77" w:history="1">
            <w:r w:rsidR="00E46DE1" w:rsidRPr="00364F87">
              <w:rPr>
                <w:rStyle w:val="Hyperlink"/>
                <w:noProof/>
              </w:rPr>
              <w:t>2.3</w:t>
            </w:r>
            <w:r w:rsidR="00E46DE1" w:rsidRPr="00364F87">
              <w:rPr>
                <w:rFonts w:asciiTheme="minorHAnsi" w:eastAsiaTheme="minorEastAsia" w:hAnsiTheme="minorHAnsi" w:cstheme="minorBidi"/>
                <w:noProof/>
                <w:sz w:val="22"/>
                <w:szCs w:val="22"/>
              </w:rPr>
              <w:tab/>
            </w:r>
            <w:r w:rsidR="00E46DE1" w:rsidRPr="00364F87">
              <w:rPr>
                <w:rStyle w:val="Hyperlink"/>
                <w:noProof/>
              </w:rPr>
              <w:t>External Interface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7 \h </w:instrText>
            </w:r>
            <w:r w:rsidR="00E46DE1" w:rsidRPr="00364F87">
              <w:rPr>
                <w:noProof/>
                <w:webHidden/>
              </w:rPr>
            </w:r>
            <w:r w:rsidR="00E46DE1" w:rsidRPr="00364F87">
              <w:rPr>
                <w:noProof/>
                <w:webHidden/>
              </w:rPr>
              <w:fldChar w:fldCharType="separate"/>
            </w:r>
            <w:r w:rsidR="00E46DE1" w:rsidRPr="00364F87">
              <w:rPr>
                <w:noProof/>
                <w:webHidden/>
              </w:rPr>
              <w:t>9</w:t>
            </w:r>
            <w:r w:rsidR="00E46DE1" w:rsidRPr="00364F87">
              <w:rPr>
                <w:noProof/>
                <w:webHidden/>
              </w:rPr>
              <w:fldChar w:fldCharType="end"/>
            </w:r>
          </w:hyperlink>
        </w:p>
        <w:p w14:paraId="29A3028A"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78" w:history="1">
            <w:r w:rsidR="00E46DE1" w:rsidRPr="00364F87">
              <w:rPr>
                <w:rStyle w:val="Hyperlink"/>
                <w:noProof/>
              </w:rPr>
              <w:t>2.3.1</w:t>
            </w:r>
            <w:r w:rsidR="00E46DE1" w:rsidRPr="00364F87">
              <w:rPr>
                <w:rFonts w:asciiTheme="minorHAnsi" w:eastAsiaTheme="minorEastAsia" w:hAnsiTheme="minorHAnsi" w:cstheme="minorBidi"/>
                <w:noProof/>
                <w:sz w:val="22"/>
                <w:szCs w:val="22"/>
              </w:rPr>
              <w:tab/>
            </w:r>
            <w:r w:rsidR="00E46DE1" w:rsidRPr="00364F87">
              <w:rPr>
                <w:rStyle w:val="Hyperlink"/>
                <w:noProof/>
              </w:rPr>
              <w:t>User Interfac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8 \h </w:instrText>
            </w:r>
            <w:r w:rsidR="00E46DE1" w:rsidRPr="00364F87">
              <w:rPr>
                <w:noProof/>
                <w:webHidden/>
              </w:rPr>
            </w:r>
            <w:r w:rsidR="00E46DE1" w:rsidRPr="00364F87">
              <w:rPr>
                <w:noProof/>
                <w:webHidden/>
              </w:rPr>
              <w:fldChar w:fldCharType="separate"/>
            </w:r>
            <w:r w:rsidR="00E46DE1" w:rsidRPr="00364F87">
              <w:rPr>
                <w:noProof/>
                <w:webHidden/>
              </w:rPr>
              <w:t>9</w:t>
            </w:r>
            <w:r w:rsidR="00E46DE1" w:rsidRPr="00364F87">
              <w:rPr>
                <w:noProof/>
                <w:webHidden/>
              </w:rPr>
              <w:fldChar w:fldCharType="end"/>
            </w:r>
          </w:hyperlink>
        </w:p>
        <w:p w14:paraId="6DA543C5"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79" w:history="1">
            <w:r w:rsidR="00E46DE1" w:rsidRPr="00364F87">
              <w:rPr>
                <w:rStyle w:val="Hyperlink"/>
                <w:noProof/>
              </w:rPr>
              <w:t>2.3.2</w:t>
            </w:r>
            <w:r w:rsidR="00E46DE1" w:rsidRPr="00364F87">
              <w:rPr>
                <w:rFonts w:asciiTheme="minorHAnsi" w:eastAsiaTheme="minorEastAsia" w:hAnsiTheme="minorHAnsi" w:cstheme="minorBidi"/>
                <w:noProof/>
                <w:sz w:val="22"/>
                <w:szCs w:val="22"/>
              </w:rPr>
              <w:tab/>
            </w:r>
            <w:r w:rsidR="00E46DE1" w:rsidRPr="00364F87">
              <w:rPr>
                <w:rStyle w:val="Hyperlink"/>
                <w:noProof/>
              </w:rPr>
              <w:t>Hardware Interfac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79 \h </w:instrText>
            </w:r>
            <w:r w:rsidR="00E46DE1" w:rsidRPr="00364F87">
              <w:rPr>
                <w:noProof/>
                <w:webHidden/>
              </w:rPr>
            </w:r>
            <w:r w:rsidR="00E46DE1" w:rsidRPr="00364F87">
              <w:rPr>
                <w:noProof/>
                <w:webHidden/>
              </w:rPr>
              <w:fldChar w:fldCharType="separate"/>
            </w:r>
            <w:r w:rsidR="00E46DE1" w:rsidRPr="00364F87">
              <w:rPr>
                <w:noProof/>
                <w:webHidden/>
              </w:rPr>
              <w:t>9</w:t>
            </w:r>
            <w:r w:rsidR="00E46DE1" w:rsidRPr="00364F87">
              <w:rPr>
                <w:noProof/>
                <w:webHidden/>
              </w:rPr>
              <w:fldChar w:fldCharType="end"/>
            </w:r>
          </w:hyperlink>
        </w:p>
        <w:p w14:paraId="7825BC06"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80" w:history="1">
            <w:r w:rsidR="00E46DE1" w:rsidRPr="00364F87">
              <w:rPr>
                <w:rStyle w:val="Hyperlink"/>
                <w:noProof/>
              </w:rPr>
              <w:t>2.3.3</w:t>
            </w:r>
            <w:r w:rsidR="00E46DE1" w:rsidRPr="00364F87">
              <w:rPr>
                <w:rFonts w:asciiTheme="minorHAnsi" w:eastAsiaTheme="minorEastAsia" w:hAnsiTheme="minorHAnsi" w:cstheme="minorBidi"/>
                <w:noProof/>
                <w:sz w:val="22"/>
                <w:szCs w:val="22"/>
              </w:rPr>
              <w:tab/>
            </w:r>
            <w:r w:rsidR="00E46DE1" w:rsidRPr="00364F87">
              <w:rPr>
                <w:rStyle w:val="Hyperlink"/>
                <w:noProof/>
              </w:rPr>
              <w:t>Software Interfac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0 \h </w:instrText>
            </w:r>
            <w:r w:rsidR="00E46DE1" w:rsidRPr="00364F87">
              <w:rPr>
                <w:noProof/>
                <w:webHidden/>
              </w:rPr>
            </w:r>
            <w:r w:rsidR="00E46DE1" w:rsidRPr="00364F87">
              <w:rPr>
                <w:noProof/>
                <w:webHidden/>
              </w:rPr>
              <w:fldChar w:fldCharType="separate"/>
            </w:r>
            <w:r w:rsidR="00E46DE1" w:rsidRPr="00364F87">
              <w:rPr>
                <w:noProof/>
                <w:webHidden/>
              </w:rPr>
              <w:t>10</w:t>
            </w:r>
            <w:r w:rsidR="00E46DE1" w:rsidRPr="00364F87">
              <w:rPr>
                <w:noProof/>
                <w:webHidden/>
              </w:rPr>
              <w:fldChar w:fldCharType="end"/>
            </w:r>
          </w:hyperlink>
        </w:p>
        <w:p w14:paraId="5AAB1BE7"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81" w:history="1">
            <w:r w:rsidR="00E46DE1" w:rsidRPr="00364F87">
              <w:rPr>
                <w:rStyle w:val="Hyperlink"/>
                <w:noProof/>
              </w:rPr>
              <w:t>2.3.4</w:t>
            </w:r>
            <w:r w:rsidR="00E46DE1" w:rsidRPr="00364F87">
              <w:rPr>
                <w:rFonts w:asciiTheme="minorHAnsi" w:eastAsiaTheme="minorEastAsia" w:hAnsiTheme="minorHAnsi" w:cstheme="minorBidi"/>
                <w:noProof/>
                <w:sz w:val="22"/>
                <w:szCs w:val="22"/>
              </w:rPr>
              <w:tab/>
            </w:r>
            <w:r w:rsidR="00E46DE1" w:rsidRPr="00364F87">
              <w:rPr>
                <w:rStyle w:val="Hyperlink"/>
                <w:noProof/>
              </w:rPr>
              <w:t>Communications Interfac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1 \h </w:instrText>
            </w:r>
            <w:r w:rsidR="00E46DE1" w:rsidRPr="00364F87">
              <w:rPr>
                <w:noProof/>
                <w:webHidden/>
              </w:rPr>
            </w:r>
            <w:r w:rsidR="00E46DE1" w:rsidRPr="00364F87">
              <w:rPr>
                <w:noProof/>
                <w:webHidden/>
              </w:rPr>
              <w:fldChar w:fldCharType="separate"/>
            </w:r>
            <w:r w:rsidR="00E46DE1" w:rsidRPr="00364F87">
              <w:rPr>
                <w:noProof/>
                <w:webHidden/>
              </w:rPr>
              <w:t>10</w:t>
            </w:r>
            <w:r w:rsidR="00E46DE1" w:rsidRPr="00364F87">
              <w:rPr>
                <w:noProof/>
                <w:webHidden/>
              </w:rPr>
              <w:fldChar w:fldCharType="end"/>
            </w:r>
          </w:hyperlink>
        </w:p>
        <w:p w14:paraId="715A5225"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82" w:history="1">
            <w:r w:rsidR="00E46DE1" w:rsidRPr="00364F87">
              <w:rPr>
                <w:rStyle w:val="Hyperlink"/>
                <w:noProof/>
              </w:rPr>
              <w:t>2.4</w:t>
            </w:r>
            <w:r w:rsidR="00E46DE1" w:rsidRPr="00364F87">
              <w:rPr>
                <w:rFonts w:asciiTheme="minorHAnsi" w:eastAsiaTheme="minorEastAsia" w:hAnsiTheme="minorHAnsi" w:cstheme="minorBidi"/>
                <w:noProof/>
                <w:sz w:val="22"/>
                <w:szCs w:val="22"/>
              </w:rPr>
              <w:tab/>
            </w:r>
            <w:r w:rsidR="00E46DE1" w:rsidRPr="00364F87">
              <w:rPr>
                <w:rStyle w:val="Hyperlink"/>
                <w:noProof/>
              </w:rPr>
              <w:t>System Featur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2 \h </w:instrText>
            </w:r>
            <w:r w:rsidR="00E46DE1" w:rsidRPr="00364F87">
              <w:rPr>
                <w:noProof/>
                <w:webHidden/>
              </w:rPr>
            </w:r>
            <w:r w:rsidR="00E46DE1" w:rsidRPr="00364F87">
              <w:rPr>
                <w:noProof/>
                <w:webHidden/>
              </w:rPr>
              <w:fldChar w:fldCharType="separate"/>
            </w:r>
            <w:r w:rsidR="00E46DE1" w:rsidRPr="00364F87">
              <w:rPr>
                <w:noProof/>
                <w:webHidden/>
              </w:rPr>
              <w:t>10</w:t>
            </w:r>
            <w:r w:rsidR="00E46DE1" w:rsidRPr="00364F87">
              <w:rPr>
                <w:noProof/>
                <w:webHidden/>
              </w:rPr>
              <w:fldChar w:fldCharType="end"/>
            </w:r>
          </w:hyperlink>
        </w:p>
        <w:p w14:paraId="310E3E7E"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83" w:history="1">
            <w:r w:rsidR="00E46DE1" w:rsidRPr="00364F87">
              <w:rPr>
                <w:rStyle w:val="Hyperlink"/>
                <w:noProof/>
              </w:rPr>
              <w:t>2.4.1</w:t>
            </w:r>
            <w:r w:rsidR="00E46DE1" w:rsidRPr="00364F87">
              <w:rPr>
                <w:rFonts w:asciiTheme="minorHAnsi" w:eastAsiaTheme="minorEastAsia" w:hAnsiTheme="minorHAnsi" w:cstheme="minorBidi"/>
                <w:noProof/>
                <w:sz w:val="22"/>
                <w:szCs w:val="22"/>
              </w:rPr>
              <w:tab/>
            </w:r>
            <w:r w:rsidR="00E46DE1" w:rsidRPr="00364F87">
              <w:rPr>
                <w:rStyle w:val="Hyperlink"/>
                <w:noProof/>
              </w:rPr>
              <w:t>System Feature 1</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3 \h </w:instrText>
            </w:r>
            <w:r w:rsidR="00E46DE1" w:rsidRPr="00364F87">
              <w:rPr>
                <w:noProof/>
                <w:webHidden/>
              </w:rPr>
            </w:r>
            <w:r w:rsidR="00E46DE1" w:rsidRPr="00364F87">
              <w:rPr>
                <w:noProof/>
                <w:webHidden/>
              </w:rPr>
              <w:fldChar w:fldCharType="separate"/>
            </w:r>
            <w:r w:rsidR="00E46DE1" w:rsidRPr="00364F87">
              <w:rPr>
                <w:noProof/>
                <w:webHidden/>
              </w:rPr>
              <w:t>10</w:t>
            </w:r>
            <w:r w:rsidR="00E46DE1" w:rsidRPr="00364F87">
              <w:rPr>
                <w:noProof/>
                <w:webHidden/>
              </w:rPr>
              <w:fldChar w:fldCharType="end"/>
            </w:r>
          </w:hyperlink>
        </w:p>
        <w:p w14:paraId="0A8034BA" w14:textId="77777777" w:rsidR="00E46DE1" w:rsidRPr="00364F87" w:rsidRDefault="00FC625B">
          <w:pPr>
            <w:pStyle w:val="TOC2"/>
            <w:tabs>
              <w:tab w:val="left" w:pos="1320"/>
              <w:tab w:val="right" w:leader="dot" w:pos="9350"/>
            </w:tabs>
            <w:rPr>
              <w:rFonts w:asciiTheme="minorHAnsi" w:eastAsiaTheme="minorEastAsia" w:hAnsiTheme="minorHAnsi" w:cstheme="minorBidi"/>
              <w:noProof/>
              <w:sz w:val="22"/>
              <w:szCs w:val="22"/>
            </w:rPr>
          </w:pPr>
          <w:hyperlink w:anchor="_Toc103183984" w:history="1">
            <w:r w:rsidR="00E46DE1" w:rsidRPr="00364F87">
              <w:rPr>
                <w:rStyle w:val="Hyperlink"/>
                <w:noProof/>
              </w:rPr>
              <w:t>2.4.1.1</w:t>
            </w:r>
            <w:r w:rsidR="00E46DE1" w:rsidRPr="00364F87">
              <w:rPr>
                <w:rFonts w:asciiTheme="minorHAnsi" w:eastAsiaTheme="minorEastAsia" w:hAnsiTheme="minorHAnsi" w:cstheme="minorBidi"/>
                <w:noProof/>
                <w:sz w:val="22"/>
                <w:szCs w:val="22"/>
              </w:rPr>
              <w:tab/>
            </w:r>
            <w:r w:rsidR="00E46DE1" w:rsidRPr="00364F87">
              <w:rPr>
                <w:rStyle w:val="Hyperlink"/>
                <w:noProof/>
              </w:rPr>
              <w:t>Description and Priority</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4 \h </w:instrText>
            </w:r>
            <w:r w:rsidR="00E46DE1" w:rsidRPr="00364F87">
              <w:rPr>
                <w:noProof/>
                <w:webHidden/>
              </w:rPr>
            </w:r>
            <w:r w:rsidR="00E46DE1" w:rsidRPr="00364F87">
              <w:rPr>
                <w:noProof/>
                <w:webHidden/>
              </w:rPr>
              <w:fldChar w:fldCharType="separate"/>
            </w:r>
            <w:r w:rsidR="00E46DE1" w:rsidRPr="00364F87">
              <w:rPr>
                <w:noProof/>
                <w:webHidden/>
              </w:rPr>
              <w:t>10</w:t>
            </w:r>
            <w:r w:rsidR="00E46DE1" w:rsidRPr="00364F87">
              <w:rPr>
                <w:noProof/>
                <w:webHidden/>
              </w:rPr>
              <w:fldChar w:fldCharType="end"/>
            </w:r>
          </w:hyperlink>
        </w:p>
        <w:p w14:paraId="73738BF3" w14:textId="77777777" w:rsidR="00E46DE1" w:rsidRPr="00364F87" w:rsidRDefault="00FC625B">
          <w:pPr>
            <w:pStyle w:val="TOC2"/>
            <w:tabs>
              <w:tab w:val="left" w:pos="1320"/>
              <w:tab w:val="right" w:leader="dot" w:pos="9350"/>
            </w:tabs>
            <w:rPr>
              <w:rFonts w:asciiTheme="minorHAnsi" w:eastAsiaTheme="minorEastAsia" w:hAnsiTheme="minorHAnsi" w:cstheme="minorBidi"/>
              <w:noProof/>
              <w:sz w:val="22"/>
              <w:szCs w:val="22"/>
            </w:rPr>
          </w:pPr>
          <w:hyperlink w:anchor="_Toc103183985" w:history="1">
            <w:r w:rsidR="00E46DE1" w:rsidRPr="00364F87">
              <w:rPr>
                <w:rStyle w:val="Hyperlink"/>
                <w:noProof/>
              </w:rPr>
              <w:t>2.4.1.2</w:t>
            </w:r>
            <w:r w:rsidR="00E46DE1" w:rsidRPr="00364F87">
              <w:rPr>
                <w:rFonts w:asciiTheme="minorHAnsi" w:eastAsiaTheme="minorEastAsia" w:hAnsiTheme="minorHAnsi" w:cstheme="minorBidi"/>
                <w:noProof/>
                <w:sz w:val="22"/>
                <w:szCs w:val="22"/>
              </w:rPr>
              <w:tab/>
            </w:r>
            <w:r w:rsidR="00E46DE1" w:rsidRPr="00364F87">
              <w:rPr>
                <w:rStyle w:val="Hyperlink"/>
                <w:noProof/>
              </w:rPr>
              <w:t>Stimulus/Response Sequenc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5 \h </w:instrText>
            </w:r>
            <w:r w:rsidR="00E46DE1" w:rsidRPr="00364F87">
              <w:rPr>
                <w:noProof/>
                <w:webHidden/>
              </w:rPr>
            </w:r>
            <w:r w:rsidR="00E46DE1" w:rsidRPr="00364F87">
              <w:rPr>
                <w:noProof/>
                <w:webHidden/>
              </w:rPr>
              <w:fldChar w:fldCharType="separate"/>
            </w:r>
            <w:r w:rsidR="00E46DE1" w:rsidRPr="00364F87">
              <w:rPr>
                <w:noProof/>
                <w:webHidden/>
              </w:rPr>
              <w:t>10</w:t>
            </w:r>
            <w:r w:rsidR="00E46DE1" w:rsidRPr="00364F87">
              <w:rPr>
                <w:noProof/>
                <w:webHidden/>
              </w:rPr>
              <w:fldChar w:fldCharType="end"/>
            </w:r>
          </w:hyperlink>
        </w:p>
        <w:p w14:paraId="32CCD4F3" w14:textId="77777777" w:rsidR="00E46DE1" w:rsidRPr="00364F87" w:rsidRDefault="00FC625B">
          <w:pPr>
            <w:pStyle w:val="TOC2"/>
            <w:tabs>
              <w:tab w:val="left" w:pos="1320"/>
              <w:tab w:val="right" w:leader="dot" w:pos="9350"/>
            </w:tabs>
            <w:rPr>
              <w:rFonts w:asciiTheme="minorHAnsi" w:eastAsiaTheme="minorEastAsia" w:hAnsiTheme="minorHAnsi" w:cstheme="minorBidi"/>
              <w:noProof/>
              <w:sz w:val="22"/>
              <w:szCs w:val="22"/>
            </w:rPr>
          </w:pPr>
          <w:hyperlink w:anchor="_Toc103183986" w:history="1">
            <w:r w:rsidR="00E46DE1" w:rsidRPr="00364F87">
              <w:rPr>
                <w:rStyle w:val="Hyperlink"/>
                <w:noProof/>
              </w:rPr>
              <w:t>2.4.1.3</w:t>
            </w:r>
            <w:r w:rsidR="00E46DE1" w:rsidRPr="00364F87">
              <w:rPr>
                <w:rFonts w:asciiTheme="minorHAnsi" w:eastAsiaTheme="minorEastAsia" w:hAnsiTheme="minorHAnsi" w:cstheme="minorBidi"/>
                <w:noProof/>
                <w:sz w:val="22"/>
                <w:szCs w:val="22"/>
              </w:rPr>
              <w:tab/>
            </w:r>
            <w:r w:rsidR="00E46DE1" w:rsidRPr="00364F87">
              <w:rPr>
                <w:rStyle w:val="Hyperlink"/>
                <w:noProof/>
              </w:rPr>
              <w:t>Functional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6 \h </w:instrText>
            </w:r>
            <w:r w:rsidR="00E46DE1" w:rsidRPr="00364F87">
              <w:rPr>
                <w:noProof/>
                <w:webHidden/>
              </w:rPr>
            </w:r>
            <w:r w:rsidR="00E46DE1" w:rsidRPr="00364F87">
              <w:rPr>
                <w:noProof/>
                <w:webHidden/>
              </w:rPr>
              <w:fldChar w:fldCharType="separate"/>
            </w:r>
            <w:r w:rsidR="00E46DE1" w:rsidRPr="00364F87">
              <w:rPr>
                <w:noProof/>
                <w:webHidden/>
              </w:rPr>
              <w:t>11</w:t>
            </w:r>
            <w:r w:rsidR="00E46DE1" w:rsidRPr="00364F87">
              <w:rPr>
                <w:noProof/>
                <w:webHidden/>
              </w:rPr>
              <w:fldChar w:fldCharType="end"/>
            </w:r>
          </w:hyperlink>
        </w:p>
        <w:p w14:paraId="771248DD"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87" w:history="1">
            <w:r w:rsidR="00E46DE1" w:rsidRPr="00364F87">
              <w:rPr>
                <w:rStyle w:val="Hyperlink"/>
                <w:noProof/>
              </w:rPr>
              <w:t>2.4.2</w:t>
            </w:r>
            <w:r w:rsidR="00E46DE1" w:rsidRPr="00364F87">
              <w:rPr>
                <w:rFonts w:asciiTheme="minorHAnsi" w:eastAsiaTheme="minorEastAsia" w:hAnsiTheme="minorHAnsi" w:cstheme="minorBidi"/>
                <w:noProof/>
                <w:sz w:val="22"/>
                <w:szCs w:val="22"/>
              </w:rPr>
              <w:tab/>
            </w:r>
            <w:r w:rsidR="00E46DE1" w:rsidRPr="00364F87">
              <w:rPr>
                <w:rStyle w:val="Hyperlink"/>
                <w:noProof/>
              </w:rPr>
              <w:t>System Feature 2</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7 \h </w:instrText>
            </w:r>
            <w:r w:rsidR="00E46DE1" w:rsidRPr="00364F87">
              <w:rPr>
                <w:noProof/>
                <w:webHidden/>
              </w:rPr>
            </w:r>
            <w:r w:rsidR="00E46DE1" w:rsidRPr="00364F87">
              <w:rPr>
                <w:noProof/>
                <w:webHidden/>
              </w:rPr>
              <w:fldChar w:fldCharType="separate"/>
            </w:r>
            <w:r w:rsidR="00E46DE1" w:rsidRPr="00364F87">
              <w:rPr>
                <w:noProof/>
                <w:webHidden/>
              </w:rPr>
              <w:t>11</w:t>
            </w:r>
            <w:r w:rsidR="00E46DE1" w:rsidRPr="00364F87">
              <w:rPr>
                <w:noProof/>
                <w:webHidden/>
              </w:rPr>
              <w:fldChar w:fldCharType="end"/>
            </w:r>
          </w:hyperlink>
        </w:p>
        <w:p w14:paraId="13823748" w14:textId="77777777" w:rsidR="00E46DE1" w:rsidRPr="00364F87" w:rsidRDefault="00FC625B">
          <w:pPr>
            <w:pStyle w:val="TOC2"/>
            <w:tabs>
              <w:tab w:val="left" w:pos="1320"/>
              <w:tab w:val="right" w:leader="dot" w:pos="9350"/>
            </w:tabs>
            <w:rPr>
              <w:rFonts w:asciiTheme="minorHAnsi" w:eastAsiaTheme="minorEastAsia" w:hAnsiTheme="minorHAnsi" w:cstheme="minorBidi"/>
              <w:noProof/>
              <w:sz w:val="22"/>
              <w:szCs w:val="22"/>
            </w:rPr>
          </w:pPr>
          <w:hyperlink w:anchor="_Toc103183988" w:history="1">
            <w:r w:rsidR="00E46DE1" w:rsidRPr="00364F87">
              <w:rPr>
                <w:rStyle w:val="Hyperlink"/>
                <w:noProof/>
              </w:rPr>
              <w:t>2.4.2.1</w:t>
            </w:r>
            <w:r w:rsidR="00E46DE1" w:rsidRPr="00364F87">
              <w:rPr>
                <w:rFonts w:asciiTheme="minorHAnsi" w:eastAsiaTheme="minorEastAsia" w:hAnsiTheme="minorHAnsi" w:cstheme="minorBidi"/>
                <w:noProof/>
                <w:sz w:val="22"/>
                <w:szCs w:val="22"/>
              </w:rPr>
              <w:tab/>
            </w:r>
            <w:r w:rsidR="00E46DE1" w:rsidRPr="00364F87">
              <w:rPr>
                <w:rStyle w:val="Hyperlink"/>
                <w:noProof/>
              </w:rPr>
              <w:t>Description and Priority</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8 \h </w:instrText>
            </w:r>
            <w:r w:rsidR="00E46DE1" w:rsidRPr="00364F87">
              <w:rPr>
                <w:noProof/>
                <w:webHidden/>
              </w:rPr>
            </w:r>
            <w:r w:rsidR="00E46DE1" w:rsidRPr="00364F87">
              <w:rPr>
                <w:noProof/>
                <w:webHidden/>
              </w:rPr>
              <w:fldChar w:fldCharType="separate"/>
            </w:r>
            <w:r w:rsidR="00E46DE1" w:rsidRPr="00364F87">
              <w:rPr>
                <w:noProof/>
                <w:webHidden/>
              </w:rPr>
              <w:t>11</w:t>
            </w:r>
            <w:r w:rsidR="00E46DE1" w:rsidRPr="00364F87">
              <w:rPr>
                <w:noProof/>
                <w:webHidden/>
              </w:rPr>
              <w:fldChar w:fldCharType="end"/>
            </w:r>
          </w:hyperlink>
        </w:p>
        <w:p w14:paraId="058F7557" w14:textId="77777777" w:rsidR="00E46DE1" w:rsidRPr="00364F87" w:rsidRDefault="00FC625B">
          <w:pPr>
            <w:pStyle w:val="TOC2"/>
            <w:tabs>
              <w:tab w:val="left" w:pos="1320"/>
              <w:tab w:val="right" w:leader="dot" w:pos="9350"/>
            </w:tabs>
            <w:rPr>
              <w:rFonts w:asciiTheme="minorHAnsi" w:eastAsiaTheme="minorEastAsia" w:hAnsiTheme="minorHAnsi" w:cstheme="minorBidi"/>
              <w:noProof/>
              <w:sz w:val="22"/>
              <w:szCs w:val="22"/>
            </w:rPr>
          </w:pPr>
          <w:hyperlink w:anchor="_Toc103183989" w:history="1">
            <w:r w:rsidR="00E46DE1" w:rsidRPr="00364F87">
              <w:rPr>
                <w:rStyle w:val="Hyperlink"/>
                <w:noProof/>
              </w:rPr>
              <w:t>2.4.2.2</w:t>
            </w:r>
            <w:r w:rsidR="00E46DE1" w:rsidRPr="00364F87">
              <w:rPr>
                <w:rFonts w:asciiTheme="minorHAnsi" w:eastAsiaTheme="minorEastAsia" w:hAnsiTheme="minorHAnsi" w:cstheme="minorBidi"/>
                <w:noProof/>
                <w:sz w:val="22"/>
                <w:szCs w:val="22"/>
              </w:rPr>
              <w:tab/>
            </w:r>
            <w:r w:rsidR="00E46DE1" w:rsidRPr="00364F87">
              <w:rPr>
                <w:rStyle w:val="Hyperlink"/>
                <w:noProof/>
              </w:rPr>
              <w:t>Stimulus/Response Sequenc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89 \h </w:instrText>
            </w:r>
            <w:r w:rsidR="00E46DE1" w:rsidRPr="00364F87">
              <w:rPr>
                <w:noProof/>
                <w:webHidden/>
              </w:rPr>
            </w:r>
            <w:r w:rsidR="00E46DE1" w:rsidRPr="00364F87">
              <w:rPr>
                <w:noProof/>
                <w:webHidden/>
              </w:rPr>
              <w:fldChar w:fldCharType="separate"/>
            </w:r>
            <w:r w:rsidR="00E46DE1" w:rsidRPr="00364F87">
              <w:rPr>
                <w:noProof/>
                <w:webHidden/>
              </w:rPr>
              <w:t>11</w:t>
            </w:r>
            <w:r w:rsidR="00E46DE1" w:rsidRPr="00364F87">
              <w:rPr>
                <w:noProof/>
                <w:webHidden/>
              </w:rPr>
              <w:fldChar w:fldCharType="end"/>
            </w:r>
          </w:hyperlink>
        </w:p>
        <w:p w14:paraId="6B953636" w14:textId="77777777" w:rsidR="00E46DE1" w:rsidRPr="00364F87" w:rsidRDefault="00FC625B">
          <w:pPr>
            <w:pStyle w:val="TOC2"/>
            <w:tabs>
              <w:tab w:val="left" w:pos="1320"/>
              <w:tab w:val="right" w:leader="dot" w:pos="9350"/>
            </w:tabs>
            <w:rPr>
              <w:rFonts w:asciiTheme="minorHAnsi" w:eastAsiaTheme="minorEastAsia" w:hAnsiTheme="minorHAnsi" w:cstheme="minorBidi"/>
              <w:noProof/>
              <w:sz w:val="22"/>
              <w:szCs w:val="22"/>
            </w:rPr>
          </w:pPr>
          <w:hyperlink w:anchor="_Toc103183990" w:history="1">
            <w:r w:rsidR="00E46DE1" w:rsidRPr="00364F87">
              <w:rPr>
                <w:rStyle w:val="Hyperlink"/>
                <w:noProof/>
              </w:rPr>
              <w:t>2.4.2.3</w:t>
            </w:r>
            <w:r w:rsidR="00E46DE1" w:rsidRPr="00364F87">
              <w:rPr>
                <w:rFonts w:asciiTheme="minorHAnsi" w:eastAsiaTheme="minorEastAsia" w:hAnsiTheme="minorHAnsi" w:cstheme="minorBidi"/>
                <w:noProof/>
                <w:sz w:val="22"/>
                <w:szCs w:val="22"/>
              </w:rPr>
              <w:tab/>
            </w:r>
            <w:r w:rsidR="00E46DE1" w:rsidRPr="00364F87">
              <w:rPr>
                <w:rStyle w:val="Hyperlink"/>
                <w:noProof/>
              </w:rPr>
              <w:t>Functional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0 \h </w:instrText>
            </w:r>
            <w:r w:rsidR="00E46DE1" w:rsidRPr="00364F87">
              <w:rPr>
                <w:noProof/>
                <w:webHidden/>
              </w:rPr>
            </w:r>
            <w:r w:rsidR="00E46DE1" w:rsidRPr="00364F87">
              <w:rPr>
                <w:noProof/>
                <w:webHidden/>
              </w:rPr>
              <w:fldChar w:fldCharType="separate"/>
            </w:r>
            <w:r w:rsidR="00E46DE1" w:rsidRPr="00364F87">
              <w:rPr>
                <w:noProof/>
                <w:webHidden/>
              </w:rPr>
              <w:t>11</w:t>
            </w:r>
            <w:r w:rsidR="00E46DE1" w:rsidRPr="00364F87">
              <w:rPr>
                <w:noProof/>
                <w:webHidden/>
              </w:rPr>
              <w:fldChar w:fldCharType="end"/>
            </w:r>
          </w:hyperlink>
        </w:p>
        <w:p w14:paraId="564DAAE1"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91" w:history="1">
            <w:r w:rsidR="00E46DE1" w:rsidRPr="00364F87">
              <w:rPr>
                <w:rStyle w:val="Hyperlink"/>
                <w:noProof/>
              </w:rPr>
              <w:t>2.4.3</w:t>
            </w:r>
            <w:r w:rsidR="00E46DE1" w:rsidRPr="00364F87">
              <w:rPr>
                <w:rFonts w:asciiTheme="minorHAnsi" w:eastAsiaTheme="minorEastAsia" w:hAnsiTheme="minorHAnsi" w:cstheme="minorBidi"/>
                <w:noProof/>
                <w:sz w:val="22"/>
                <w:szCs w:val="22"/>
              </w:rPr>
              <w:tab/>
            </w:r>
            <w:r w:rsidR="00E46DE1" w:rsidRPr="00364F87">
              <w:rPr>
                <w:rStyle w:val="Hyperlink"/>
                <w:noProof/>
              </w:rPr>
              <w:t>System Feature 3 (and so 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1 \h </w:instrText>
            </w:r>
            <w:r w:rsidR="00E46DE1" w:rsidRPr="00364F87">
              <w:rPr>
                <w:noProof/>
                <w:webHidden/>
              </w:rPr>
            </w:r>
            <w:r w:rsidR="00E46DE1" w:rsidRPr="00364F87">
              <w:rPr>
                <w:noProof/>
                <w:webHidden/>
              </w:rPr>
              <w:fldChar w:fldCharType="separate"/>
            </w:r>
            <w:r w:rsidR="00E46DE1" w:rsidRPr="00364F87">
              <w:rPr>
                <w:noProof/>
                <w:webHidden/>
              </w:rPr>
              <w:t>12</w:t>
            </w:r>
            <w:r w:rsidR="00E46DE1" w:rsidRPr="00364F87">
              <w:rPr>
                <w:noProof/>
                <w:webHidden/>
              </w:rPr>
              <w:fldChar w:fldCharType="end"/>
            </w:r>
          </w:hyperlink>
        </w:p>
        <w:p w14:paraId="7CA15DEA"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3992" w:history="1">
            <w:r w:rsidR="00E46DE1" w:rsidRPr="00364F87">
              <w:rPr>
                <w:rStyle w:val="Hyperlink"/>
                <w:noProof/>
              </w:rPr>
              <w:t>2.5</w:t>
            </w:r>
            <w:r w:rsidR="00E46DE1" w:rsidRPr="00364F87">
              <w:rPr>
                <w:rFonts w:asciiTheme="minorHAnsi" w:eastAsiaTheme="minorEastAsia" w:hAnsiTheme="minorHAnsi" w:cstheme="minorBidi"/>
                <w:noProof/>
                <w:sz w:val="22"/>
                <w:szCs w:val="22"/>
              </w:rPr>
              <w:tab/>
            </w:r>
            <w:r w:rsidR="00E46DE1" w:rsidRPr="00364F87">
              <w:rPr>
                <w:rStyle w:val="Hyperlink"/>
                <w:noProof/>
              </w:rPr>
              <w:t>Nonfunctional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2 \h </w:instrText>
            </w:r>
            <w:r w:rsidR="00E46DE1" w:rsidRPr="00364F87">
              <w:rPr>
                <w:noProof/>
                <w:webHidden/>
              </w:rPr>
            </w:r>
            <w:r w:rsidR="00E46DE1" w:rsidRPr="00364F87">
              <w:rPr>
                <w:noProof/>
                <w:webHidden/>
              </w:rPr>
              <w:fldChar w:fldCharType="separate"/>
            </w:r>
            <w:r w:rsidR="00E46DE1" w:rsidRPr="00364F87">
              <w:rPr>
                <w:noProof/>
                <w:webHidden/>
              </w:rPr>
              <w:t>12</w:t>
            </w:r>
            <w:r w:rsidR="00E46DE1" w:rsidRPr="00364F87">
              <w:rPr>
                <w:noProof/>
                <w:webHidden/>
              </w:rPr>
              <w:fldChar w:fldCharType="end"/>
            </w:r>
          </w:hyperlink>
        </w:p>
        <w:p w14:paraId="559CD497"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93" w:history="1">
            <w:r w:rsidR="00E46DE1" w:rsidRPr="00364F87">
              <w:rPr>
                <w:rStyle w:val="Hyperlink"/>
                <w:noProof/>
              </w:rPr>
              <w:t>2.5.1</w:t>
            </w:r>
            <w:r w:rsidR="00E46DE1" w:rsidRPr="00364F87">
              <w:rPr>
                <w:rFonts w:asciiTheme="minorHAnsi" w:eastAsiaTheme="minorEastAsia" w:hAnsiTheme="minorHAnsi" w:cstheme="minorBidi"/>
                <w:noProof/>
                <w:sz w:val="22"/>
                <w:szCs w:val="22"/>
              </w:rPr>
              <w:tab/>
            </w:r>
            <w:r w:rsidR="00E46DE1" w:rsidRPr="00364F87">
              <w:rPr>
                <w:rStyle w:val="Hyperlink"/>
                <w:noProof/>
              </w:rPr>
              <w:t>Performance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3 \h </w:instrText>
            </w:r>
            <w:r w:rsidR="00E46DE1" w:rsidRPr="00364F87">
              <w:rPr>
                <w:noProof/>
                <w:webHidden/>
              </w:rPr>
            </w:r>
            <w:r w:rsidR="00E46DE1" w:rsidRPr="00364F87">
              <w:rPr>
                <w:noProof/>
                <w:webHidden/>
              </w:rPr>
              <w:fldChar w:fldCharType="separate"/>
            </w:r>
            <w:r w:rsidR="00E46DE1" w:rsidRPr="00364F87">
              <w:rPr>
                <w:noProof/>
                <w:webHidden/>
              </w:rPr>
              <w:t>12</w:t>
            </w:r>
            <w:r w:rsidR="00E46DE1" w:rsidRPr="00364F87">
              <w:rPr>
                <w:noProof/>
                <w:webHidden/>
              </w:rPr>
              <w:fldChar w:fldCharType="end"/>
            </w:r>
          </w:hyperlink>
        </w:p>
        <w:p w14:paraId="7C9484FC"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94" w:history="1">
            <w:r w:rsidR="00E46DE1" w:rsidRPr="00364F87">
              <w:rPr>
                <w:rStyle w:val="Hyperlink"/>
                <w:noProof/>
              </w:rPr>
              <w:t>2.5.2</w:t>
            </w:r>
            <w:r w:rsidR="00E46DE1" w:rsidRPr="00364F87">
              <w:rPr>
                <w:rFonts w:asciiTheme="minorHAnsi" w:eastAsiaTheme="minorEastAsia" w:hAnsiTheme="minorHAnsi" w:cstheme="minorBidi"/>
                <w:noProof/>
                <w:sz w:val="22"/>
                <w:szCs w:val="22"/>
              </w:rPr>
              <w:tab/>
            </w:r>
            <w:r w:rsidR="00E46DE1" w:rsidRPr="00364F87">
              <w:rPr>
                <w:rStyle w:val="Hyperlink"/>
                <w:noProof/>
              </w:rPr>
              <w:t>Safety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4 \h </w:instrText>
            </w:r>
            <w:r w:rsidR="00E46DE1" w:rsidRPr="00364F87">
              <w:rPr>
                <w:noProof/>
                <w:webHidden/>
              </w:rPr>
            </w:r>
            <w:r w:rsidR="00E46DE1" w:rsidRPr="00364F87">
              <w:rPr>
                <w:noProof/>
                <w:webHidden/>
              </w:rPr>
              <w:fldChar w:fldCharType="separate"/>
            </w:r>
            <w:r w:rsidR="00E46DE1" w:rsidRPr="00364F87">
              <w:rPr>
                <w:noProof/>
                <w:webHidden/>
              </w:rPr>
              <w:t>12</w:t>
            </w:r>
            <w:r w:rsidR="00E46DE1" w:rsidRPr="00364F87">
              <w:rPr>
                <w:noProof/>
                <w:webHidden/>
              </w:rPr>
              <w:fldChar w:fldCharType="end"/>
            </w:r>
          </w:hyperlink>
        </w:p>
        <w:p w14:paraId="68BEB978"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95" w:history="1">
            <w:r w:rsidR="00E46DE1" w:rsidRPr="00364F87">
              <w:rPr>
                <w:rStyle w:val="Hyperlink"/>
                <w:noProof/>
              </w:rPr>
              <w:t>2.5.3</w:t>
            </w:r>
            <w:r w:rsidR="00E46DE1" w:rsidRPr="00364F87">
              <w:rPr>
                <w:rFonts w:asciiTheme="minorHAnsi" w:eastAsiaTheme="minorEastAsia" w:hAnsiTheme="minorHAnsi" w:cstheme="minorBidi"/>
                <w:noProof/>
                <w:sz w:val="22"/>
                <w:szCs w:val="22"/>
              </w:rPr>
              <w:tab/>
            </w:r>
            <w:r w:rsidR="00E46DE1" w:rsidRPr="00364F87">
              <w:rPr>
                <w:rStyle w:val="Hyperlink"/>
                <w:noProof/>
              </w:rPr>
              <w:t>Security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5 \h </w:instrText>
            </w:r>
            <w:r w:rsidR="00E46DE1" w:rsidRPr="00364F87">
              <w:rPr>
                <w:noProof/>
                <w:webHidden/>
              </w:rPr>
            </w:r>
            <w:r w:rsidR="00E46DE1" w:rsidRPr="00364F87">
              <w:rPr>
                <w:noProof/>
                <w:webHidden/>
              </w:rPr>
              <w:fldChar w:fldCharType="separate"/>
            </w:r>
            <w:r w:rsidR="00E46DE1" w:rsidRPr="00364F87">
              <w:rPr>
                <w:noProof/>
                <w:webHidden/>
              </w:rPr>
              <w:t>12</w:t>
            </w:r>
            <w:r w:rsidR="00E46DE1" w:rsidRPr="00364F87">
              <w:rPr>
                <w:noProof/>
                <w:webHidden/>
              </w:rPr>
              <w:fldChar w:fldCharType="end"/>
            </w:r>
          </w:hyperlink>
        </w:p>
        <w:p w14:paraId="77DE2F98"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96" w:history="1">
            <w:r w:rsidR="00E46DE1" w:rsidRPr="00364F87">
              <w:rPr>
                <w:rStyle w:val="Hyperlink"/>
                <w:noProof/>
              </w:rPr>
              <w:t>2.5.4</w:t>
            </w:r>
            <w:r w:rsidR="00E46DE1" w:rsidRPr="00364F87">
              <w:rPr>
                <w:rFonts w:asciiTheme="minorHAnsi" w:eastAsiaTheme="minorEastAsia" w:hAnsiTheme="minorHAnsi" w:cstheme="minorBidi"/>
                <w:noProof/>
                <w:sz w:val="22"/>
                <w:szCs w:val="22"/>
              </w:rPr>
              <w:tab/>
            </w:r>
            <w:r w:rsidR="00E46DE1" w:rsidRPr="00364F87">
              <w:rPr>
                <w:rStyle w:val="Hyperlink"/>
                <w:noProof/>
              </w:rPr>
              <w:t>Usability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6 \h </w:instrText>
            </w:r>
            <w:r w:rsidR="00E46DE1" w:rsidRPr="00364F87">
              <w:rPr>
                <w:noProof/>
                <w:webHidden/>
              </w:rPr>
            </w:r>
            <w:r w:rsidR="00E46DE1" w:rsidRPr="00364F87">
              <w:rPr>
                <w:noProof/>
                <w:webHidden/>
              </w:rPr>
              <w:fldChar w:fldCharType="separate"/>
            </w:r>
            <w:r w:rsidR="00E46DE1" w:rsidRPr="00364F87">
              <w:rPr>
                <w:noProof/>
                <w:webHidden/>
              </w:rPr>
              <w:t>12</w:t>
            </w:r>
            <w:r w:rsidR="00E46DE1" w:rsidRPr="00364F87">
              <w:rPr>
                <w:noProof/>
                <w:webHidden/>
              </w:rPr>
              <w:fldChar w:fldCharType="end"/>
            </w:r>
          </w:hyperlink>
        </w:p>
        <w:p w14:paraId="21D4D5DA"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97" w:history="1">
            <w:r w:rsidR="00E46DE1" w:rsidRPr="00364F87">
              <w:rPr>
                <w:rStyle w:val="Hyperlink"/>
                <w:noProof/>
              </w:rPr>
              <w:t>2.5.5</w:t>
            </w:r>
            <w:r w:rsidR="00E46DE1" w:rsidRPr="00364F87">
              <w:rPr>
                <w:rFonts w:asciiTheme="minorHAnsi" w:eastAsiaTheme="minorEastAsia" w:hAnsiTheme="minorHAnsi" w:cstheme="minorBidi"/>
                <w:noProof/>
                <w:sz w:val="22"/>
                <w:szCs w:val="22"/>
              </w:rPr>
              <w:tab/>
            </w:r>
            <w:r w:rsidR="00E46DE1" w:rsidRPr="00364F87">
              <w:rPr>
                <w:rStyle w:val="Hyperlink"/>
                <w:noProof/>
              </w:rPr>
              <w:t>Reliability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7 \h </w:instrText>
            </w:r>
            <w:r w:rsidR="00E46DE1" w:rsidRPr="00364F87">
              <w:rPr>
                <w:noProof/>
                <w:webHidden/>
              </w:rPr>
            </w:r>
            <w:r w:rsidR="00E46DE1" w:rsidRPr="00364F87">
              <w:rPr>
                <w:noProof/>
                <w:webHidden/>
              </w:rPr>
              <w:fldChar w:fldCharType="separate"/>
            </w:r>
            <w:r w:rsidR="00E46DE1" w:rsidRPr="00364F87">
              <w:rPr>
                <w:noProof/>
                <w:webHidden/>
              </w:rPr>
              <w:t>13</w:t>
            </w:r>
            <w:r w:rsidR="00E46DE1" w:rsidRPr="00364F87">
              <w:rPr>
                <w:noProof/>
                <w:webHidden/>
              </w:rPr>
              <w:fldChar w:fldCharType="end"/>
            </w:r>
          </w:hyperlink>
        </w:p>
        <w:p w14:paraId="7D1CDAF1"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98" w:history="1">
            <w:r w:rsidR="00E46DE1" w:rsidRPr="00364F87">
              <w:rPr>
                <w:rStyle w:val="Hyperlink"/>
                <w:noProof/>
              </w:rPr>
              <w:t>2.5.6</w:t>
            </w:r>
            <w:r w:rsidR="00E46DE1" w:rsidRPr="00364F87">
              <w:rPr>
                <w:rFonts w:asciiTheme="minorHAnsi" w:eastAsiaTheme="minorEastAsia" w:hAnsiTheme="minorHAnsi" w:cstheme="minorBidi"/>
                <w:noProof/>
                <w:sz w:val="22"/>
                <w:szCs w:val="22"/>
              </w:rPr>
              <w:tab/>
            </w:r>
            <w:r w:rsidR="00E46DE1" w:rsidRPr="00364F87">
              <w:rPr>
                <w:rStyle w:val="Hyperlink"/>
                <w:noProof/>
              </w:rPr>
              <w:t>Maintainability/Supportability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8 \h </w:instrText>
            </w:r>
            <w:r w:rsidR="00E46DE1" w:rsidRPr="00364F87">
              <w:rPr>
                <w:noProof/>
                <w:webHidden/>
              </w:rPr>
            </w:r>
            <w:r w:rsidR="00E46DE1" w:rsidRPr="00364F87">
              <w:rPr>
                <w:noProof/>
                <w:webHidden/>
              </w:rPr>
              <w:fldChar w:fldCharType="separate"/>
            </w:r>
            <w:r w:rsidR="00E46DE1" w:rsidRPr="00364F87">
              <w:rPr>
                <w:noProof/>
                <w:webHidden/>
              </w:rPr>
              <w:t>13</w:t>
            </w:r>
            <w:r w:rsidR="00E46DE1" w:rsidRPr="00364F87">
              <w:rPr>
                <w:noProof/>
                <w:webHidden/>
              </w:rPr>
              <w:fldChar w:fldCharType="end"/>
            </w:r>
          </w:hyperlink>
        </w:p>
        <w:p w14:paraId="57084C15"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3999" w:history="1">
            <w:r w:rsidR="00E46DE1" w:rsidRPr="00364F87">
              <w:rPr>
                <w:rStyle w:val="Hyperlink"/>
                <w:noProof/>
              </w:rPr>
              <w:t>2.5.7</w:t>
            </w:r>
            <w:r w:rsidR="00E46DE1" w:rsidRPr="00364F87">
              <w:rPr>
                <w:rFonts w:asciiTheme="minorHAnsi" w:eastAsiaTheme="minorEastAsia" w:hAnsiTheme="minorHAnsi" w:cstheme="minorBidi"/>
                <w:noProof/>
                <w:sz w:val="22"/>
                <w:szCs w:val="22"/>
              </w:rPr>
              <w:tab/>
            </w:r>
            <w:r w:rsidR="00E46DE1" w:rsidRPr="00364F87">
              <w:rPr>
                <w:rStyle w:val="Hyperlink"/>
                <w:noProof/>
              </w:rPr>
              <w:t>Portability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3999 \h </w:instrText>
            </w:r>
            <w:r w:rsidR="00E46DE1" w:rsidRPr="00364F87">
              <w:rPr>
                <w:noProof/>
                <w:webHidden/>
              </w:rPr>
            </w:r>
            <w:r w:rsidR="00E46DE1" w:rsidRPr="00364F87">
              <w:rPr>
                <w:noProof/>
                <w:webHidden/>
              </w:rPr>
              <w:fldChar w:fldCharType="separate"/>
            </w:r>
            <w:r w:rsidR="00E46DE1" w:rsidRPr="00364F87">
              <w:rPr>
                <w:noProof/>
                <w:webHidden/>
              </w:rPr>
              <w:t>13</w:t>
            </w:r>
            <w:r w:rsidR="00E46DE1" w:rsidRPr="00364F87">
              <w:rPr>
                <w:noProof/>
                <w:webHidden/>
              </w:rPr>
              <w:fldChar w:fldCharType="end"/>
            </w:r>
          </w:hyperlink>
        </w:p>
        <w:p w14:paraId="745B9745" w14:textId="77777777" w:rsidR="00E46DE1" w:rsidRPr="00364F87" w:rsidRDefault="00FC625B">
          <w:pPr>
            <w:pStyle w:val="TOC2"/>
            <w:tabs>
              <w:tab w:val="left" w:pos="1100"/>
              <w:tab w:val="right" w:leader="dot" w:pos="9350"/>
            </w:tabs>
            <w:rPr>
              <w:rFonts w:asciiTheme="minorHAnsi" w:eastAsiaTheme="minorEastAsia" w:hAnsiTheme="minorHAnsi" w:cstheme="minorBidi"/>
              <w:noProof/>
              <w:sz w:val="22"/>
              <w:szCs w:val="22"/>
            </w:rPr>
          </w:pPr>
          <w:hyperlink w:anchor="_Toc103184000" w:history="1">
            <w:r w:rsidR="00E46DE1" w:rsidRPr="00364F87">
              <w:rPr>
                <w:rStyle w:val="Hyperlink"/>
                <w:noProof/>
              </w:rPr>
              <w:t>2.5.8</w:t>
            </w:r>
            <w:r w:rsidR="00E46DE1" w:rsidRPr="00364F87">
              <w:rPr>
                <w:rFonts w:asciiTheme="minorHAnsi" w:eastAsiaTheme="minorEastAsia" w:hAnsiTheme="minorHAnsi" w:cstheme="minorBidi"/>
                <w:noProof/>
                <w:sz w:val="22"/>
                <w:szCs w:val="22"/>
              </w:rPr>
              <w:tab/>
            </w:r>
            <w:r w:rsidR="00E46DE1" w:rsidRPr="00364F87">
              <w:rPr>
                <w:rStyle w:val="Hyperlink"/>
                <w:noProof/>
              </w:rPr>
              <w:t>Efficiency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00 \h </w:instrText>
            </w:r>
            <w:r w:rsidR="00E46DE1" w:rsidRPr="00364F87">
              <w:rPr>
                <w:noProof/>
                <w:webHidden/>
              </w:rPr>
            </w:r>
            <w:r w:rsidR="00E46DE1" w:rsidRPr="00364F87">
              <w:rPr>
                <w:noProof/>
                <w:webHidden/>
              </w:rPr>
              <w:fldChar w:fldCharType="separate"/>
            </w:r>
            <w:r w:rsidR="00E46DE1" w:rsidRPr="00364F87">
              <w:rPr>
                <w:noProof/>
                <w:webHidden/>
              </w:rPr>
              <w:t>13</w:t>
            </w:r>
            <w:r w:rsidR="00E46DE1" w:rsidRPr="00364F87">
              <w:rPr>
                <w:noProof/>
                <w:webHidden/>
              </w:rPr>
              <w:fldChar w:fldCharType="end"/>
            </w:r>
          </w:hyperlink>
        </w:p>
        <w:p w14:paraId="78C72381"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01" w:history="1">
            <w:r w:rsidR="00E46DE1" w:rsidRPr="00364F87">
              <w:rPr>
                <w:rStyle w:val="Hyperlink"/>
                <w:noProof/>
              </w:rPr>
              <w:t>2.6</w:t>
            </w:r>
            <w:r w:rsidR="00E46DE1" w:rsidRPr="00364F87">
              <w:rPr>
                <w:rFonts w:asciiTheme="minorHAnsi" w:eastAsiaTheme="minorEastAsia" w:hAnsiTheme="minorHAnsi" w:cstheme="minorBidi"/>
                <w:noProof/>
                <w:sz w:val="22"/>
                <w:szCs w:val="22"/>
              </w:rPr>
              <w:tab/>
            </w:r>
            <w:r w:rsidR="00E46DE1" w:rsidRPr="00364F87">
              <w:rPr>
                <w:rStyle w:val="Hyperlink"/>
                <w:noProof/>
              </w:rPr>
              <w:t>Domain Requir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01 \h </w:instrText>
            </w:r>
            <w:r w:rsidR="00E46DE1" w:rsidRPr="00364F87">
              <w:rPr>
                <w:noProof/>
                <w:webHidden/>
              </w:rPr>
            </w:r>
            <w:r w:rsidR="00E46DE1" w:rsidRPr="00364F87">
              <w:rPr>
                <w:noProof/>
                <w:webHidden/>
              </w:rPr>
              <w:fldChar w:fldCharType="separate"/>
            </w:r>
            <w:r w:rsidR="00E46DE1" w:rsidRPr="00364F87">
              <w:rPr>
                <w:noProof/>
                <w:webHidden/>
              </w:rPr>
              <w:t>13</w:t>
            </w:r>
            <w:r w:rsidR="00E46DE1" w:rsidRPr="00364F87">
              <w:rPr>
                <w:noProof/>
                <w:webHidden/>
              </w:rPr>
              <w:fldChar w:fldCharType="end"/>
            </w:r>
          </w:hyperlink>
        </w:p>
        <w:p w14:paraId="0AAA0C5E"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02" w:history="1">
            <w:r w:rsidR="00E46DE1" w:rsidRPr="00364F87">
              <w:rPr>
                <w:rStyle w:val="Hyperlink"/>
                <w:noProof/>
              </w:rPr>
              <w:t>Chapter 3</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02 \h </w:instrText>
            </w:r>
            <w:r w:rsidR="00E46DE1" w:rsidRPr="00364F87">
              <w:rPr>
                <w:noProof/>
                <w:webHidden/>
              </w:rPr>
            </w:r>
            <w:r w:rsidR="00E46DE1" w:rsidRPr="00364F87">
              <w:rPr>
                <w:noProof/>
                <w:webHidden/>
              </w:rPr>
              <w:fldChar w:fldCharType="separate"/>
            </w:r>
            <w:r w:rsidR="00E46DE1" w:rsidRPr="00364F87">
              <w:rPr>
                <w:noProof/>
                <w:webHidden/>
              </w:rPr>
              <w:t>14</w:t>
            </w:r>
            <w:r w:rsidR="00E46DE1" w:rsidRPr="00364F87">
              <w:rPr>
                <w:noProof/>
                <w:webHidden/>
              </w:rPr>
              <w:fldChar w:fldCharType="end"/>
            </w:r>
          </w:hyperlink>
        </w:p>
        <w:p w14:paraId="38A93968"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03" w:history="1">
            <w:r w:rsidR="00E46DE1" w:rsidRPr="00364F87">
              <w:rPr>
                <w:rStyle w:val="Hyperlink"/>
                <w:noProof/>
              </w:rPr>
              <w:t>Literature Review</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03 \h </w:instrText>
            </w:r>
            <w:r w:rsidR="00E46DE1" w:rsidRPr="00364F87">
              <w:rPr>
                <w:noProof/>
                <w:webHidden/>
              </w:rPr>
            </w:r>
            <w:r w:rsidR="00E46DE1" w:rsidRPr="00364F87">
              <w:rPr>
                <w:noProof/>
                <w:webHidden/>
              </w:rPr>
              <w:fldChar w:fldCharType="separate"/>
            </w:r>
            <w:r w:rsidR="00E46DE1" w:rsidRPr="00364F87">
              <w:rPr>
                <w:noProof/>
                <w:webHidden/>
              </w:rPr>
              <w:t>14</w:t>
            </w:r>
            <w:r w:rsidR="00E46DE1" w:rsidRPr="00364F87">
              <w:rPr>
                <w:noProof/>
                <w:webHidden/>
              </w:rPr>
              <w:fldChar w:fldCharType="end"/>
            </w:r>
          </w:hyperlink>
        </w:p>
        <w:p w14:paraId="4F0C1AA7" w14:textId="2774ABBF"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06" w:history="1">
            <w:r w:rsidR="00E46DE1" w:rsidRPr="00364F87">
              <w:rPr>
                <w:rStyle w:val="Hyperlink"/>
                <w:noProof/>
              </w:rPr>
              <w:t>3.1</w:t>
            </w:r>
            <w:r w:rsidR="00E46DE1" w:rsidRPr="00364F87">
              <w:rPr>
                <w:rFonts w:asciiTheme="minorHAnsi" w:eastAsiaTheme="minorEastAsia" w:hAnsiTheme="minorHAnsi" w:cstheme="minorBidi"/>
                <w:noProof/>
                <w:sz w:val="22"/>
                <w:szCs w:val="22"/>
              </w:rPr>
              <w:tab/>
            </w:r>
            <w:r w:rsidR="00E46DE1" w:rsidRPr="00364F87">
              <w:rPr>
                <w:rStyle w:val="Hyperlink"/>
                <w:noProof/>
              </w:rPr>
              <w:t>Differe</w:t>
            </w:r>
            <w:r w:rsidR="00E95367">
              <w:rPr>
                <w:rStyle w:val="Hyperlink"/>
                <w:noProof/>
              </w:rPr>
              <w:t>Camera-Based</w:t>
            </w:r>
            <w:r w:rsidR="00E46DE1" w:rsidRPr="00364F87">
              <w:rPr>
                <w:rStyle w:val="Hyperlink"/>
                <w:noProof/>
              </w:rPr>
              <w:t>on Method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06 \h </w:instrText>
            </w:r>
            <w:r w:rsidR="00E46DE1" w:rsidRPr="00364F87">
              <w:rPr>
                <w:noProof/>
                <w:webHidden/>
              </w:rPr>
            </w:r>
            <w:r w:rsidR="00E46DE1" w:rsidRPr="00364F87">
              <w:rPr>
                <w:noProof/>
                <w:webHidden/>
              </w:rPr>
              <w:fldChar w:fldCharType="separate"/>
            </w:r>
            <w:r w:rsidR="00E46DE1" w:rsidRPr="00364F87">
              <w:rPr>
                <w:noProof/>
                <w:webHidden/>
              </w:rPr>
              <w:t>16</w:t>
            </w:r>
            <w:r w:rsidR="00E46DE1" w:rsidRPr="00364F87">
              <w:rPr>
                <w:noProof/>
                <w:webHidden/>
              </w:rPr>
              <w:fldChar w:fldCharType="end"/>
            </w:r>
          </w:hyperlink>
        </w:p>
        <w:p w14:paraId="1E676AA3" w14:textId="77777777" w:rsidR="00E46DE1" w:rsidRPr="00BE1577" w:rsidRDefault="00FC625B" w:rsidP="00BE1577">
          <w:pPr>
            <w:pStyle w:val="TOC3"/>
            <w:rPr>
              <w:rFonts w:eastAsiaTheme="minorEastAsia"/>
            </w:rPr>
          </w:pPr>
          <w:hyperlink w:anchor="_Toc103184007" w:history="1">
            <w:r w:rsidR="00E46DE1" w:rsidRPr="00BE1577">
              <w:rPr>
                <w:rStyle w:val="Hyperlink"/>
              </w:rPr>
              <w:t>3.1.1</w:t>
            </w:r>
            <w:r w:rsidR="00E46DE1" w:rsidRPr="00BE1577">
              <w:rPr>
                <w:rFonts w:eastAsiaTheme="minorEastAsia"/>
              </w:rPr>
              <w:tab/>
            </w:r>
            <w:r w:rsidR="00E46DE1" w:rsidRPr="00BE1577">
              <w:rPr>
                <w:rStyle w:val="Hyperlink"/>
              </w:rPr>
              <w:t>Camera Based Acquisition</w:t>
            </w:r>
            <w:r w:rsidR="00E46DE1" w:rsidRPr="00BE1577">
              <w:rPr>
                <w:webHidden/>
              </w:rPr>
              <w:tab/>
            </w:r>
            <w:r w:rsidR="00E46DE1" w:rsidRPr="00BE1577">
              <w:rPr>
                <w:webHidden/>
              </w:rPr>
              <w:fldChar w:fldCharType="begin"/>
            </w:r>
            <w:r w:rsidR="00E46DE1" w:rsidRPr="00BE1577">
              <w:rPr>
                <w:webHidden/>
              </w:rPr>
              <w:instrText xml:space="preserve"> PAGEREF _Toc103184007 \h </w:instrText>
            </w:r>
            <w:r w:rsidR="00E46DE1" w:rsidRPr="00BE1577">
              <w:rPr>
                <w:webHidden/>
              </w:rPr>
            </w:r>
            <w:r w:rsidR="00E46DE1" w:rsidRPr="00BE1577">
              <w:rPr>
                <w:webHidden/>
              </w:rPr>
              <w:fldChar w:fldCharType="separate"/>
            </w:r>
            <w:r w:rsidR="00E46DE1" w:rsidRPr="00BE1577">
              <w:rPr>
                <w:webHidden/>
              </w:rPr>
              <w:t>16</w:t>
            </w:r>
            <w:r w:rsidR="00E46DE1" w:rsidRPr="00BE1577">
              <w:rPr>
                <w:webHidden/>
              </w:rPr>
              <w:fldChar w:fldCharType="end"/>
            </w:r>
          </w:hyperlink>
        </w:p>
        <w:p w14:paraId="0072AD42" w14:textId="77777777" w:rsidR="00E46DE1" w:rsidRPr="00364F87" w:rsidRDefault="00FC625B" w:rsidP="00BE1577">
          <w:pPr>
            <w:pStyle w:val="TOC3"/>
            <w:rPr>
              <w:rFonts w:asciiTheme="minorHAnsi" w:eastAsiaTheme="minorEastAsia" w:hAnsiTheme="minorHAnsi" w:cstheme="minorBidi"/>
            </w:rPr>
          </w:pPr>
          <w:hyperlink w:anchor="_Toc103184008" w:history="1">
            <w:r w:rsidR="00E46DE1" w:rsidRPr="00364F87">
              <w:rPr>
                <w:rStyle w:val="Hyperlink"/>
              </w:rPr>
              <w:t>3.1.2</w:t>
            </w:r>
            <w:r w:rsidR="00E46DE1" w:rsidRPr="00364F87">
              <w:rPr>
                <w:rFonts w:asciiTheme="minorHAnsi" w:eastAsiaTheme="minorEastAsia" w:hAnsiTheme="minorHAnsi" w:cstheme="minorBidi"/>
              </w:rPr>
              <w:tab/>
            </w:r>
            <w:r w:rsidR="00E46DE1" w:rsidRPr="00364F87">
              <w:rPr>
                <w:rStyle w:val="Hyperlink"/>
              </w:rPr>
              <w:t>Glove Based Acquisition</w:t>
            </w:r>
            <w:r w:rsidR="00E46DE1" w:rsidRPr="00364F87">
              <w:rPr>
                <w:webHidden/>
              </w:rPr>
              <w:tab/>
            </w:r>
            <w:r w:rsidR="00E46DE1" w:rsidRPr="00364F87">
              <w:rPr>
                <w:webHidden/>
              </w:rPr>
              <w:fldChar w:fldCharType="begin"/>
            </w:r>
            <w:r w:rsidR="00E46DE1" w:rsidRPr="00364F87">
              <w:rPr>
                <w:webHidden/>
              </w:rPr>
              <w:instrText xml:space="preserve"> PAGEREF _Toc103184008 \h </w:instrText>
            </w:r>
            <w:r w:rsidR="00E46DE1" w:rsidRPr="00364F87">
              <w:rPr>
                <w:webHidden/>
              </w:rPr>
            </w:r>
            <w:r w:rsidR="00E46DE1" w:rsidRPr="00364F87">
              <w:rPr>
                <w:webHidden/>
              </w:rPr>
              <w:fldChar w:fldCharType="separate"/>
            </w:r>
            <w:r w:rsidR="00E46DE1" w:rsidRPr="00364F87">
              <w:rPr>
                <w:webHidden/>
              </w:rPr>
              <w:t>17</w:t>
            </w:r>
            <w:r w:rsidR="00E46DE1" w:rsidRPr="00364F87">
              <w:rPr>
                <w:webHidden/>
              </w:rPr>
              <w:fldChar w:fldCharType="end"/>
            </w:r>
          </w:hyperlink>
        </w:p>
        <w:p w14:paraId="4A6D7FBD" w14:textId="77777777" w:rsidR="00E46DE1" w:rsidRPr="00364F87" w:rsidRDefault="00FC625B" w:rsidP="00BE1577">
          <w:pPr>
            <w:pStyle w:val="TOC3"/>
            <w:rPr>
              <w:rFonts w:asciiTheme="minorHAnsi" w:eastAsiaTheme="minorEastAsia" w:hAnsiTheme="minorHAnsi" w:cstheme="minorBidi"/>
            </w:rPr>
          </w:pPr>
          <w:hyperlink w:anchor="_Toc103184009" w:history="1">
            <w:r w:rsidR="00E46DE1" w:rsidRPr="00364F87">
              <w:rPr>
                <w:rStyle w:val="Hyperlink"/>
              </w:rPr>
              <w:t>3.1.3</w:t>
            </w:r>
            <w:r w:rsidR="00E46DE1" w:rsidRPr="00364F87">
              <w:rPr>
                <w:rFonts w:asciiTheme="minorHAnsi" w:eastAsiaTheme="minorEastAsia" w:hAnsiTheme="minorHAnsi" w:cstheme="minorBidi"/>
              </w:rPr>
              <w:tab/>
            </w:r>
            <w:r w:rsidR="00E46DE1" w:rsidRPr="00364F87">
              <w:rPr>
                <w:rStyle w:val="Hyperlink"/>
              </w:rPr>
              <w:t>Kinect Based Acquisition</w:t>
            </w:r>
            <w:r w:rsidR="00E46DE1" w:rsidRPr="00364F87">
              <w:rPr>
                <w:webHidden/>
              </w:rPr>
              <w:tab/>
            </w:r>
            <w:r w:rsidR="00E46DE1" w:rsidRPr="00364F87">
              <w:rPr>
                <w:webHidden/>
              </w:rPr>
              <w:fldChar w:fldCharType="begin"/>
            </w:r>
            <w:r w:rsidR="00E46DE1" w:rsidRPr="00364F87">
              <w:rPr>
                <w:webHidden/>
              </w:rPr>
              <w:instrText xml:space="preserve"> PAGEREF _Toc103184009 \h </w:instrText>
            </w:r>
            <w:r w:rsidR="00E46DE1" w:rsidRPr="00364F87">
              <w:rPr>
                <w:webHidden/>
              </w:rPr>
            </w:r>
            <w:r w:rsidR="00E46DE1" w:rsidRPr="00364F87">
              <w:rPr>
                <w:webHidden/>
              </w:rPr>
              <w:fldChar w:fldCharType="separate"/>
            </w:r>
            <w:r w:rsidR="00E46DE1" w:rsidRPr="00364F87">
              <w:rPr>
                <w:webHidden/>
              </w:rPr>
              <w:t>18</w:t>
            </w:r>
            <w:r w:rsidR="00E46DE1" w:rsidRPr="00364F87">
              <w:rPr>
                <w:webHidden/>
              </w:rPr>
              <w:fldChar w:fldCharType="end"/>
            </w:r>
          </w:hyperlink>
        </w:p>
        <w:p w14:paraId="0C4EC372"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12" w:history="1">
            <w:r w:rsidR="00E46DE1" w:rsidRPr="00364F87">
              <w:rPr>
                <w:rStyle w:val="Hyperlink"/>
                <w:noProof/>
              </w:rPr>
              <w:t>Chapter 4</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12 \h </w:instrText>
            </w:r>
            <w:r w:rsidR="00E46DE1" w:rsidRPr="00364F87">
              <w:rPr>
                <w:noProof/>
                <w:webHidden/>
              </w:rPr>
            </w:r>
            <w:r w:rsidR="00E46DE1" w:rsidRPr="00364F87">
              <w:rPr>
                <w:noProof/>
                <w:webHidden/>
              </w:rPr>
              <w:fldChar w:fldCharType="separate"/>
            </w:r>
            <w:r w:rsidR="00E46DE1" w:rsidRPr="00364F87">
              <w:rPr>
                <w:noProof/>
                <w:webHidden/>
              </w:rPr>
              <w:t>20</w:t>
            </w:r>
            <w:r w:rsidR="00E46DE1" w:rsidRPr="00364F87">
              <w:rPr>
                <w:noProof/>
                <w:webHidden/>
              </w:rPr>
              <w:fldChar w:fldCharType="end"/>
            </w:r>
          </w:hyperlink>
        </w:p>
        <w:p w14:paraId="44ACB1F3"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13" w:history="1">
            <w:r w:rsidR="00E46DE1" w:rsidRPr="00364F87">
              <w:rPr>
                <w:rStyle w:val="Hyperlink"/>
                <w:noProof/>
              </w:rPr>
              <w:t>Use Case Analysi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13 \h </w:instrText>
            </w:r>
            <w:r w:rsidR="00E46DE1" w:rsidRPr="00364F87">
              <w:rPr>
                <w:noProof/>
                <w:webHidden/>
              </w:rPr>
            </w:r>
            <w:r w:rsidR="00E46DE1" w:rsidRPr="00364F87">
              <w:rPr>
                <w:noProof/>
                <w:webHidden/>
              </w:rPr>
              <w:fldChar w:fldCharType="separate"/>
            </w:r>
            <w:r w:rsidR="00E46DE1" w:rsidRPr="00364F87">
              <w:rPr>
                <w:noProof/>
                <w:webHidden/>
              </w:rPr>
              <w:t>20</w:t>
            </w:r>
            <w:r w:rsidR="00E46DE1" w:rsidRPr="00364F87">
              <w:rPr>
                <w:noProof/>
                <w:webHidden/>
              </w:rPr>
              <w:fldChar w:fldCharType="end"/>
            </w:r>
          </w:hyperlink>
        </w:p>
        <w:p w14:paraId="30338055"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16" w:history="1">
            <w:r w:rsidR="00E46DE1" w:rsidRPr="00364F87">
              <w:rPr>
                <w:rStyle w:val="Hyperlink"/>
                <w:noProof/>
              </w:rPr>
              <w:t>4.1.</w:t>
            </w:r>
            <w:r w:rsidR="00E46DE1" w:rsidRPr="00364F87">
              <w:rPr>
                <w:rFonts w:asciiTheme="minorHAnsi" w:eastAsiaTheme="minorEastAsia" w:hAnsiTheme="minorHAnsi" w:cstheme="minorBidi"/>
                <w:noProof/>
                <w:sz w:val="22"/>
                <w:szCs w:val="22"/>
              </w:rPr>
              <w:tab/>
            </w:r>
            <w:r w:rsidR="00E46DE1" w:rsidRPr="00364F87">
              <w:rPr>
                <w:rStyle w:val="Hyperlink"/>
                <w:noProof/>
              </w:rPr>
              <w:t>Use Case Model</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16 \h </w:instrText>
            </w:r>
            <w:r w:rsidR="00E46DE1" w:rsidRPr="00364F87">
              <w:rPr>
                <w:noProof/>
                <w:webHidden/>
              </w:rPr>
            </w:r>
            <w:r w:rsidR="00E46DE1" w:rsidRPr="00364F87">
              <w:rPr>
                <w:noProof/>
                <w:webHidden/>
              </w:rPr>
              <w:fldChar w:fldCharType="separate"/>
            </w:r>
            <w:r w:rsidR="00E46DE1" w:rsidRPr="00364F87">
              <w:rPr>
                <w:noProof/>
                <w:webHidden/>
              </w:rPr>
              <w:t>21</w:t>
            </w:r>
            <w:r w:rsidR="00E46DE1" w:rsidRPr="00364F87">
              <w:rPr>
                <w:noProof/>
                <w:webHidden/>
              </w:rPr>
              <w:fldChar w:fldCharType="end"/>
            </w:r>
          </w:hyperlink>
        </w:p>
        <w:p w14:paraId="42CF1A8A"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17" w:history="1">
            <w:r w:rsidR="00E46DE1" w:rsidRPr="00364F87">
              <w:rPr>
                <w:rStyle w:val="Hyperlink"/>
                <w:noProof/>
              </w:rPr>
              <w:t>4.2.</w:t>
            </w:r>
            <w:r w:rsidR="00E46DE1" w:rsidRPr="00364F87">
              <w:rPr>
                <w:rFonts w:asciiTheme="minorHAnsi" w:eastAsiaTheme="minorEastAsia" w:hAnsiTheme="minorHAnsi" w:cstheme="minorBidi"/>
                <w:noProof/>
                <w:sz w:val="22"/>
                <w:szCs w:val="22"/>
              </w:rPr>
              <w:tab/>
            </w:r>
            <w:r w:rsidR="00E46DE1" w:rsidRPr="00364F87">
              <w:rPr>
                <w:rStyle w:val="Hyperlink"/>
                <w:noProof/>
              </w:rPr>
              <w:t>Use Cases Descripti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17 \h </w:instrText>
            </w:r>
            <w:r w:rsidR="00E46DE1" w:rsidRPr="00364F87">
              <w:rPr>
                <w:noProof/>
                <w:webHidden/>
              </w:rPr>
            </w:r>
            <w:r w:rsidR="00E46DE1" w:rsidRPr="00364F87">
              <w:rPr>
                <w:noProof/>
                <w:webHidden/>
              </w:rPr>
              <w:fldChar w:fldCharType="separate"/>
            </w:r>
            <w:r w:rsidR="00E46DE1" w:rsidRPr="00364F87">
              <w:rPr>
                <w:noProof/>
                <w:webHidden/>
              </w:rPr>
              <w:t>22</w:t>
            </w:r>
            <w:r w:rsidR="00E46DE1" w:rsidRPr="00364F87">
              <w:rPr>
                <w:noProof/>
                <w:webHidden/>
              </w:rPr>
              <w:fldChar w:fldCharType="end"/>
            </w:r>
          </w:hyperlink>
        </w:p>
        <w:p w14:paraId="1E39FBEC"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18" w:history="1">
            <w:r w:rsidR="00E46DE1" w:rsidRPr="00364F87">
              <w:rPr>
                <w:rStyle w:val="Hyperlink"/>
                <w:noProof/>
              </w:rPr>
              <w:t>Chapter 5</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18 \h </w:instrText>
            </w:r>
            <w:r w:rsidR="00E46DE1" w:rsidRPr="00364F87">
              <w:rPr>
                <w:noProof/>
                <w:webHidden/>
              </w:rPr>
            </w:r>
            <w:r w:rsidR="00E46DE1" w:rsidRPr="00364F87">
              <w:rPr>
                <w:noProof/>
                <w:webHidden/>
              </w:rPr>
              <w:fldChar w:fldCharType="separate"/>
            </w:r>
            <w:r w:rsidR="00E46DE1" w:rsidRPr="00364F87">
              <w:rPr>
                <w:noProof/>
                <w:webHidden/>
              </w:rPr>
              <w:t>27</w:t>
            </w:r>
            <w:r w:rsidR="00E46DE1" w:rsidRPr="00364F87">
              <w:rPr>
                <w:noProof/>
                <w:webHidden/>
              </w:rPr>
              <w:fldChar w:fldCharType="end"/>
            </w:r>
          </w:hyperlink>
        </w:p>
        <w:p w14:paraId="318253C5"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19" w:history="1">
            <w:r w:rsidR="00E46DE1" w:rsidRPr="00364F87">
              <w:rPr>
                <w:rStyle w:val="Hyperlink"/>
                <w:noProof/>
              </w:rPr>
              <w:t>Proposed Approach</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19 \h </w:instrText>
            </w:r>
            <w:r w:rsidR="00E46DE1" w:rsidRPr="00364F87">
              <w:rPr>
                <w:noProof/>
                <w:webHidden/>
              </w:rPr>
            </w:r>
            <w:r w:rsidR="00E46DE1" w:rsidRPr="00364F87">
              <w:rPr>
                <w:noProof/>
                <w:webHidden/>
              </w:rPr>
              <w:fldChar w:fldCharType="separate"/>
            </w:r>
            <w:r w:rsidR="00E46DE1" w:rsidRPr="00364F87">
              <w:rPr>
                <w:noProof/>
                <w:webHidden/>
              </w:rPr>
              <w:t>27</w:t>
            </w:r>
            <w:r w:rsidR="00E46DE1" w:rsidRPr="00364F87">
              <w:rPr>
                <w:noProof/>
                <w:webHidden/>
              </w:rPr>
              <w:fldChar w:fldCharType="end"/>
            </w:r>
          </w:hyperlink>
        </w:p>
        <w:p w14:paraId="6FD46788"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28" w:history="1">
            <w:r w:rsidR="00E46DE1" w:rsidRPr="00364F87">
              <w:rPr>
                <w:rStyle w:val="Hyperlink"/>
                <w:rFonts w:eastAsia="Arial"/>
                <w:noProof/>
              </w:rPr>
              <w:t>5.1</w:t>
            </w:r>
            <w:r w:rsidR="00E46DE1" w:rsidRPr="00364F87">
              <w:rPr>
                <w:rFonts w:asciiTheme="minorHAnsi" w:eastAsiaTheme="minorEastAsia" w:hAnsiTheme="minorHAnsi" w:cstheme="minorBidi"/>
                <w:noProof/>
                <w:sz w:val="22"/>
                <w:szCs w:val="22"/>
              </w:rPr>
              <w:tab/>
            </w:r>
            <w:r w:rsidR="00E46DE1" w:rsidRPr="00364F87">
              <w:rPr>
                <w:rStyle w:val="Hyperlink"/>
                <w:rFonts w:eastAsia="Arial"/>
                <w:noProof/>
              </w:rPr>
              <w:t>Internal Storage</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28 \h </w:instrText>
            </w:r>
            <w:r w:rsidR="00E46DE1" w:rsidRPr="00364F87">
              <w:rPr>
                <w:noProof/>
                <w:webHidden/>
              </w:rPr>
            </w:r>
            <w:r w:rsidR="00E46DE1" w:rsidRPr="00364F87">
              <w:rPr>
                <w:noProof/>
                <w:webHidden/>
              </w:rPr>
              <w:fldChar w:fldCharType="separate"/>
            </w:r>
            <w:r w:rsidR="00E46DE1" w:rsidRPr="00364F87">
              <w:rPr>
                <w:noProof/>
                <w:webHidden/>
              </w:rPr>
              <w:t>28</w:t>
            </w:r>
            <w:r w:rsidR="00E46DE1" w:rsidRPr="00364F87">
              <w:rPr>
                <w:noProof/>
                <w:webHidden/>
              </w:rPr>
              <w:fldChar w:fldCharType="end"/>
            </w:r>
          </w:hyperlink>
        </w:p>
        <w:p w14:paraId="4294CABC"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29" w:history="1">
            <w:r w:rsidR="00E46DE1" w:rsidRPr="00364F87">
              <w:rPr>
                <w:rStyle w:val="Hyperlink"/>
                <w:noProof/>
              </w:rPr>
              <w:t>5.2</w:t>
            </w:r>
            <w:r w:rsidR="00E46DE1" w:rsidRPr="00364F87">
              <w:rPr>
                <w:rFonts w:asciiTheme="minorHAnsi" w:eastAsiaTheme="minorEastAsia" w:hAnsiTheme="minorHAnsi" w:cstheme="minorBidi"/>
                <w:noProof/>
                <w:sz w:val="22"/>
                <w:szCs w:val="22"/>
              </w:rPr>
              <w:tab/>
            </w:r>
            <w:r w:rsidR="00E46DE1" w:rsidRPr="00364F87">
              <w:rPr>
                <w:rStyle w:val="Hyperlink"/>
                <w:noProof/>
              </w:rPr>
              <w:t>Data Augmentation and Pre-Processing</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29 \h </w:instrText>
            </w:r>
            <w:r w:rsidR="00E46DE1" w:rsidRPr="00364F87">
              <w:rPr>
                <w:noProof/>
                <w:webHidden/>
              </w:rPr>
            </w:r>
            <w:r w:rsidR="00E46DE1" w:rsidRPr="00364F87">
              <w:rPr>
                <w:noProof/>
                <w:webHidden/>
              </w:rPr>
              <w:fldChar w:fldCharType="separate"/>
            </w:r>
            <w:r w:rsidR="00E46DE1" w:rsidRPr="00364F87">
              <w:rPr>
                <w:noProof/>
                <w:webHidden/>
              </w:rPr>
              <w:t>28</w:t>
            </w:r>
            <w:r w:rsidR="00E46DE1" w:rsidRPr="00364F87">
              <w:rPr>
                <w:noProof/>
                <w:webHidden/>
              </w:rPr>
              <w:fldChar w:fldCharType="end"/>
            </w:r>
          </w:hyperlink>
        </w:p>
        <w:p w14:paraId="613271BA"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30" w:history="1">
            <w:r w:rsidR="00E46DE1" w:rsidRPr="00364F87">
              <w:rPr>
                <w:rStyle w:val="Hyperlink"/>
                <w:rFonts w:eastAsia="Arial"/>
                <w:noProof/>
              </w:rPr>
              <w:t>5.3</w:t>
            </w:r>
            <w:r w:rsidR="00E46DE1" w:rsidRPr="00364F87">
              <w:rPr>
                <w:rFonts w:asciiTheme="minorHAnsi" w:eastAsiaTheme="minorEastAsia" w:hAnsiTheme="minorHAnsi" w:cstheme="minorBidi"/>
                <w:noProof/>
                <w:sz w:val="22"/>
                <w:szCs w:val="22"/>
              </w:rPr>
              <w:tab/>
            </w:r>
            <w:r w:rsidR="00E46DE1" w:rsidRPr="00364F87">
              <w:rPr>
                <w:rStyle w:val="Hyperlink"/>
                <w:rFonts w:eastAsia="Arial"/>
                <w:noProof/>
              </w:rPr>
              <w:t>Feature Extracti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30 \h </w:instrText>
            </w:r>
            <w:r w:rsidR="00E46DE1" w:rsidRPr="00364F87">
              <w:rPr>
                <w:noProof/>
                <w:webHidden/>
              </w:rPr>
            </w:r>
            <w:r w:rsidR="00E46DE1" w:rsidRPr="00364F87">
              <w:rPr>
                <w:noProof/>
                <w:webHidden/>
              </w:rPr>
              <w:fldChar w:fldCharType="separate"/>
            </w:r>
            <w:r w:rsidR="00E46DE1" w:rsidRPr="00364F87">
              <w:rPr>
                <w:noProof/>
                <w:webHidden/>
              </w:rPr>
              <w:t>29</w:t>
            </w:r>
            <w:r w:rsidR="00E46DE1" w:rsidRPr="00364F87">
              <w:rPr>
                <w:noProof/>
                <w:webHidden/>
              </w:rPr>
              <w:fldChar w:fldCharType="end"/>
            </w:r>
          </w:hyperlink>
        </w:p>
        <w:p w14:paraId="6741C7D5"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31" w:history="1">
            <w:r w:rsidR="00E46DE1" w:rsidRPr="00364F87">
              <w:rPr>
                <w:rStyle w:val="Hyperlink"/>
                <w:rFonts w:eastAsia="Arial"/>
                <w:noProof/>
              </w:rPr>
              <w:t>5.4</w:t>
            </w:r>
            <w:r w:rsidR="00E46DE1" w:rsidRPr="00364F87">
              <w:rPr>
                <w:rFonts w:asciiTheme="minorHAnsi" w:eastAsiaTheme="minorEastAsia" w:hAnsiTheme="minorHAnsi" w:cstheme="minorBidi"/>
                <w:noProof/>
                <w:sz w:val="22"/>
                <w:szCs w:val="22"/>
              </w:rPr>
              <w:tab/>
            </w:r>
            <w:r w:rsidR="00E46DE1" w:rsidRPr="00364F87">
              <w:rPr>
                <w:rStyle w:val="Hyperlink"/>
                <w:rFonts w:eastAsia="Arial"/>
                <w:noProof/>
              </w:rPr>
              <w:t>Training Model</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31 \h </w:instrText>
            </w:r>
            <w:r w:rsidR="00E46DE1" w:rsidRPr="00364F87">
              <w:rPr>
                <w:noProof/>
                <w:webHidden/>
              </w:rPr>
            </w:r>
            <w:r w:rsidR="00E46DE1" w:rsidRPr="00364F87">
              <w:rPr>
                <w:noProof/>
                <w:webHidden/>
              </w:rPr>
              <w:fldChar w:fldCharType="separate"/>
            </w:r>
            <w:r w:rsidR="00E46DE1" w:rsidRPr="00364F87">
              <w:rPr>
                <w:noProof/>
                <w:webHidden/>
              </w:rPr>
              <w:t>29</w:t>
            </w:r>
            <w:r w:rsidR="00E46DE1" w:rsidRPr="00364F87">
              <w:rPr>
                <w:noProof/>
                <w:webHidden/>
              </w:rPr>
              <w:fldChar w:fldCharType="end"/>
            </w:r>
          </w:hyperlink>
        </w:p>
        <w:p w14:paraId="619C195C"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32" w:history="1">
            <w:r w:rsidR="00E46DE1" w:rsidRPr="00364F87">
              <w:rPr>
                <w:rStyle w:val="Hyperlink"/>
                <w:noProof/>
              </w:rPr>
              <w:t>5.5</w:t>
            </w:r>
            <w:r w:rsidR="00E46DE1" w:rsidRPr="00364F87">
              <w:rPr>
                <w:rFonts w:asciiTheme="minorHAnsi" w:eastAsiaTheme="minorEastAsia" w:hAnsiTheme="minorHAnsi" w:cstheme="minorBidi"/>
                <w:noProof/>
                <w:sz w:val="22"/>
                <w:szCs w:val="22"/>
              </w:rPr>
              <w:tab/>
            </w:r>
            <w:r w:rsidR="00E46DE1" w:rsidRPr="00364F87">
              <w:rPr>
                <w:rStyle w:val="Hyperlink"/>
                <w:noProof/>
              </w:rPr>
              <w:t>Results and Discussi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32 \h </w:instrText>
            </w:r>
            <w:r w:rsidR="00E46DE1" w:rsidRPr="00364F87">
              <w:rPr>
                <w:noProof/>
                <w:webHidden/>
              </w:rPr>
            </w:r>
            <w:r w:rsidR="00E46DE1" w:rsidRPr="00364F87">
              <w:rPr>
                <w:noProof/>
                <w:webHidden/>
              </w:rPr>
              <w:fldChar w:fldCharType="separate"/>
            </w:r>
            <w:r w:rsidR="00E46DE1" w:rsidRPr="00364F87">
              <w:rPr>
                <w:noProof/>
                <w:webHidden/>
              </w:rPr>
              <w:t>29</w:t>
            </w:r>
            <w:r w:rsidR="00E46DE1" w:rsidRPr="00364F87">
              <w:rPr>
                <w:noProof/>
                <w:webHidden/>
              </w:rPr>
              <w:fldChar w:fldCharType="end"/>
            </w:r>
          </w:hyperlink>
        </w:p>
        <w:p w14:paraId="3C85B63D"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33" w:history="1">
            <w:r w:rsidR="00E46DE1" w:rsidRPr="00364F87">
              <w:rPr>
                <w:rStyle w:val="Hyperlink"/>
                <w:noProof/>
              </w:rPr>
              <w:t>Chapter 6</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33 \h </w:instrText>
            </w:r>
            <w:r w:rsidR="00E46DE1" w:rsidRPr="00364F87">
              <w:rPr>
                <w:noProof/>
                <w:webHidden/>
              </w:rPr>
            </w:r>
            <w:r w:rsidR="00E46DE1" w:rsidRPr="00364F87">
              <w:rPr>
                <w:noProof/>
                <w:webHidden/>
              </w:rPr>
              <w:fldChar w:fldCharType="separate"/>
            </w:r>
            <w:r w:rsidR="00E46DE1" w:rsidRPr="00364F87">
              <w:rPr>
                <w:noProof/>
                <w:webHidden/>
              </w:rPr>
              <w:t>31</w:t>
            </w:r>
            <w:r w:rsidR="00E46DE1" w:rsidRPr="00364F87">
              <w:rPr>
                <w:noProof/>
                <w:webHidden/>
              </w:rPr>
              <w:fldChar w:fldCharType="end"/>
            </w:r>
          </w:hyperlink>
        </w:p>
        <w:p w14:paraId="70AD1780"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34" w:history="1">
            <w:r w:rsidR="00E46DE1" w:rsidRPr="00364F87">
              <w:rPr>
                <w:rStyle w:val="Hyperlink"/>
                <w:noProof/>
              </w:rPr>
              <w:t>Implementation &amp; Resul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34 \h </w:instrText>
            </w:r>
            <w:r w:rsidR="00E46DE1" w:rsidRPr="00364F87">
              <w:rPr>
                <w:noProof/>
                <w:webHidden/>
              </w:rPr>
            </w:r>
            <w:r w:rsidR="00E46DE1" w:rsidRPr="00364F87">
              <w:rPr>
                <w:noProof/>
                <w:webHidden/>
              </w:rPr>
              <w:fldChar w:fldCharType="separate"/>
            </w:r>
            <w:r w:rsidR="00E46DE1" w:rsidRPr="00364F87">
              <w:rPr>
                <w:noProof/>
                <w:webHidden/>
              </w:rPr>
              <w:t>31</w:t>
            </w:r>
            <w:r w:rsidR="00E46DE1" w:rsidRPr="00364F87">
              <w:rPr>
                <w:noProof/>
                <w:webHidden/>
              </w:rPr>
              <w:fldChar w:fldCharType="end"/>
            </w:r>
          </w:hyperlink>
        </w:p>
        <w:p w14:paraId="3B6B856F"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35" w:history="1">
            <w:r w:rsidR="00E46DE1" w:rsidRPr="00364F87">
              <w:rPr>
                <w:rStyle w:val="Hyperlink"/>
                <w:noProof/>
              </w:rPr>
              <w:t>6.1</w:t>
            </w:r>
            <w:r w:rsidR="00E46DE1" w:rsidRPr="00364F87">
              <w:rPr>
                <w:rFonts w:asciiTheme="minorHAnsi" w:eastAsiaTheme="minorEastAsia" w:hAnsiTheme="minorHAnsi" w:cstheme="minorBidi"/>
                <w:noProof/>
                <w:sz w:val="22"/>
                <w:szCs w:val="22"/>
              </w:rPr>
              <w:tab/>
            </w:r>
            <w:r w:rsidR="00E46DE1" w:rsidRPr="00364F87">
              <w:rPr>
                <w:rStyle w:val="Hyperlink"/>
                <w:noProof/>
              </w:rPr>
              <w:t>Different components of your proposed approach</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35 \h </w:instrText>
            </w:r>
            <w:r w:rsidR="00E46DE1" w:rsidRPr="00364F87">
              <w:rPr>
                <w:noProof/>
                <w:webHidden/>
              </w:rPr>
            </w:r>
            <w:r w:rsidR="00E46DE1" w:rsidRPr="00364F87">
              <w:rPr>
                <w:noProof/>
                <w:webHidden/>
              </w:rPr>
              <w:fldChar w:fldCharType="separate"/>
            </w:r>
            <w:r w:rsidR="00E46DE1" w:rsidRPr="00364F87">
              <w:rPr>
                <w:noProof/>
                <w:webHidden/>
              </w:rPr>
              <w:t>32</w:t>
            </w:r>
            <w:r w:rsidR="00E46DE1" w:rsidRPr="00364F87">
              <w:rPr>
                <w:noProof/>
                <w:webHidden/>
              </w:rPr>
              <w:fldChar w:fldCharType="end"/>
            </w:r>
          </w:hyperlink>
        </w:p>
        <w:p w14:paraId="26EAB796"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36" w:history="1">
            <w:r w:rsidR="00E46DE1" w:rsidRPr="00364F87">
              <w:rPr>
                <w:rStyle w:val="Hyperlink"/>
                <w:noProof/>
              </w:rPr>
              <w:t>6.2</w:t>
            </w:r>
            <w:r w:rsidR="00E46DE1" w:rsidRPr="00364F87">
              <w:rPr>
                <w:rFonts w:asciiTheme="minorHAnsi" w:eastAsiaTheme="minorEastAsia" w:hAnsiTheme="minorHAnsi" w:cstheme="minorBidi"/>
                <w:noProof/>
                <w:sz w:val="22"/>
                <w:szCs w:val="22"/>
              </w:rPr>
              <w:tab/>
            </w:r>
            <w:r w:rsidR="00E46DE1" w:rsidRPr="00364F87">
              <w:rPr>
                <w:rStyle w:val="Hyperlink"/>
                <w:noProof/>
              </w:rPr>
              <w:t>Implementation of proposed approach</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36 \h </w:instrText>
            </w:r>
            <w:r w:rsidR="00E46DE1" w:rsidRPr="00364F87">
              <w:rPr>
                <w:noProof/>
                <w:webHidden/>
              </w:rPr>
            </w:r>
            <w:r w:rsidR="00E46DE1" w:rsidRPr="00364F87">
              <w:rPr>
                <w:noProof/>
                <w:webHidden/>
              </w:rPr>
              <w:fldChar w:fldCharType="separate"/>
            </w:r>
            <w:r w:rsidR="00E46DE1" w:rsidRPr="00364F87">
              <w:rPr>
                <w:noProof/>
                <w:webHidden/>
              </w:rPr>
              <w:t>32</w:t>
            </w:r>
            <w:r w:rsidR="00E46DE1" w:rsidRPr="00364F87">
              <w:rPr>
                <w:noProof/>
                <w:webHidden/>
              </w:rPr>
              <w:fldChar w:fldCharType="end"/>
            </w:r>
          </w:hyperlink>
        </w:p>
        <w:p w14:paraId="1591BB2E" w14:textId="78A0C031"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37" w:history="1">
            <w:r w:rsidR="00E46DE1" w:rsidRPr="00364F87">
              <w:rPr>
                <w:rStyle w:val="Hyperlink"/>
                <w:noProof/>
              </w:rPr>
              <w:t>6.3</w:t>
            </w:r>
            <w:r w:rsidR="00E46DE1" w:rsidRPr="00364F87">
              <w:rPr>
                <w:rFonts w:asciiTheme="minorHAnsi" w:eastAsiaTheme="minorEastAsia" w:hAnsiTheme="minorHAnsi" w:cstheme="minorBidi"/>
                <w:noProof/>
                <w:sz w:val="22"/>
                <w:szCs w:val="22"/>
              </w:rPr>
              <w:tab/>
            </w:r>
            <w:r w:rsidR="003E6510">
              <w:rPr>
                <w:rStyle w:val="Hyperlink"/>
                <w:noProof/>
              </w:rPr>
              <w:t>Resul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37 \h </w:instrText>
            </w:r>
            <w:r w:rsidR="00E46DE1" w:rsidRPr="00364F87">
              <w:rPr>
                <w:noProof/>
                <w:webHidden/>
              </w:rPr>
            </w:r>
            <w:r w:rsidR="00E46DE1" w:rsidRPr="00364F87">
              <w:rPr>
                <w:noProof/>
                <w:webHidden/>
              </w:rPr>
              <w:fldChar w:fldCharType="separate"/>
            </w:r>
            <w:r w:rsidR="00E46DE1" w:rsidRPr="00364F87">
              <w:rPr>
                <w:noProof/>
                <w:webHidden/>
              </w:rPr>
              <w:t>32</w:t>
            </w:r>
            <w:r w:rsidR="00E46DE1" w:rsidRPr="00364F87">
              <w:rPr>
                <w:noProof/>
                <w:webHidden/>
              </w:rPr>
              <w:fldChar w:fldCharType="end"/>
            </w:r>
          </w:hyperlink>
        </w:p>
        <w:bookmarkStart w:id="60" w:name="_GoBack"/>
        <w:p w14:paraId="13DF69B8" w14:textId="69C151B6" w:rsidR="00E46DE1" w:rsidRPr="00364F87" w:rsidRDefault="00FC625B" w:rsidP="003E6510">
          <w:pPr>
            <w:pStyle w:val="TOC2"/>
            <w:tabs>
              <w:tab w:val="left" w:pos="880"/>
              <w:tab w:val="right" w:leader="dot" w:pos="9350"/>
            </w:tabs>
            <w:rPr>
              <w:rFonts w:asciiTheme="minorHAnsi" w:eastAsiaTheme="minorEastAsia" w:hAnsiTheme="minorHAnsi" w:cstheme="minorBidi"/>
              <w:noProof/>
              <w:sz w:val="22"/>
              <w:szCs w:val="22"/>
            </w:rPr>
          </w:pPr>
          <w:r>
            <w:fldChar w:fldCharType="begin"/>
          </w:r>
          <w:r>
            <w:instrText xml:space="preserve"> HYPERLINK \l "_Toc103184045" </w:instrText>
          </w:r>
          <w:r>
            <w:fldChar w:fldCharType="separate"/>
          </w:r>
          <w:r w:rsidR="00E46DE1" w:rsidRPr="00364F87">
            <w:rPr>
              <w:rStyle w:val="Hyperlink"/>
              <w:noProof/>
            </w:rPr>
            <w:t>6.4</w:t>
          </w:r>
          <w:r w:rsidR="00E46DE1" w:rsidRPr="00364F87">
            <w:rPr>
              <w:rFonts w:asciiTheme="minorHAnsi" w:eastAsiaTheme="minorEastAsia" w:hAnsiTheme="minorHAnsi" w:cstheme="minorBidi"/>
              <w:noProof/>
              <w:sz w:val="22"/>
              <w:szCs w:val="22"/>
            </w:rPr>
            <w:tab/>
          </w:r>
          <w:r w:rsidR="00E46DE1" w:rsidRPr="00364F87">
            <w:rPr>
              <w:rStyle w:val="Hyperlink"/>
              <w:noProof/>
            </w:rPr>
            <w:t>Tools and Techniqu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45 \h </w:instrText>
          </w:r>
          <w:r w:rsidR="00E46DE1" w:rsidRPr="00364F87">
            <w:rPr>
              <w:noProof/>
              <w:webHidden/>
            </w:rPr>
          </w:r>
          <w:r w:rsidR="00E46DE1" w:rsidRPr="00364F87">
            <w:rPr>
              <w:noProof/>
              <w:webHidden/>
            </w:rPr>
            <w:fldChar w:fldCharType="separate"/>
          </w:r>
          <w:r w:rsidR="00E46DE1" w:rsidRPr="00364F87">
            <w:rPr>
              <w:noProof/>
              <w:webHidden/>
            </w:rPr>
            <w:t>33</w:t>
          </w:r>
          <w:r w:rsidR="00E46DE1" w:rsidRPr="00364F87">
            <w:rPr>
              <w:noProof/>
              <w:webHidden/>
            </w:rPr>
            <w:fldChar w:fldCharType="end"/>
          </w:r>
          <w:r>
            <w:rPr>
              <w:noProof/>
            </w:rPr>
            <w:fldChar w:fldCharType="end"/>
          </w:r>
          <w:bookmarkEnd w:id="60"/>
        </w:p>
        <w:p w14:paraId="7CE777D4"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48" w:history="1">
            <w:r w:rsidR="00E46DE1" w:rsidRPr="00364F87">
              <w:rPr>
                <w:rStyle w:val="Hyperlink"/>
                <w:noProof/>
              </w:rPr>
              <w:t>Chapter 7</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48 \h </w:instrText>
            </w:r>
            <w:r w:rsidR="00E46DE1" w:rsidRPr="00364F87">
              <w:rPr>
                <w:noProof/>
                <w:webHidden/>
              </w:rPr>
            </w:r>
            <w:r w:rsidR="00E46DE1" w:rsidRPr="00364F87">
              <w:rPr>
                <w:noProof/>
                <w:webHidden/>
              </w:rPr>
              <w:fldChar w:fldCharType="separate"/>
            </w:r>
            <w:r w:rsidR="00E46DE1" w:rsidRPr="00364F87">
              <w:rPr>
                <w:noProof/>
                <w:webHidden/>
              </w:rPr>
              <w:t>34</w:t>
            </w:r>
            <w:r w:rsidR="00E46DE1" w:rsidRPr="00364F87">
              <w:rPr>
                <w:noProof/>
                <w:webHidden/>
              </w:rPr>
              <w:fldChar w:fldCharType="end"/>
            </w:r>
          </w:hyperlink>
        </w:p>
        <w:p w14:paraId="56ED04DD"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49" w:history="1">
            <w:r w:rsidR="00E46DE1" w:rsidRPr="00364F87">
              <w:rPr>
                <w:rStyle w:val="Hyperlink"/>
                <w:noProof/>
              </w:rPr>
              <w:t>Business Pla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49 \h </w:instrText>
            </w:r>
            <w:r w:rsidR="00E46DE1" w:rsidRPr="00364F87">
              <w:rPr>
                <w:noProof/>
                <w:webHidden/>
              </w:rPr>
            </w:r>
            <w:r w:rsidR="00E46DE1" w:rsidRPr="00364F87">
              <w:rPr>
                <w:noProof/>
                <w:webHidden/>
              </w:rPr>
              <w:fldChar w:fldCharType="separate"/>
            </w:r>
            <w:r w:rsidR="00E46DE1" w:rsidRPr="00364F87">
              <w:rPr>
                <w:noProof/>
                <w:webHidden/>
              </w:rPr>
              <w:t>34</w:t>
            </w:r>
            <w:r w:rsidR="00E46DE1" w:rsidRPr="00364F87">
              <w:rPr>
                <w:noProof/>
                <w:webHidden/>
              </w:rPr>
              <w:fldChar w:fldCharType="end"/>
            </w:r>
          </w:hyperlink>
        </w:p>
        <w:p w14:paraId="5DE06E12" w14:textId="77777777" w:rsidR="00E46DE1" w:rsidRPr="00364F87" w:rsidRDefault="00FC625B">
          <w:pPr>
            <w:pStyle w:val="TOC2"/>
            <w:tabs>
              <w:tab w:val="right" w:leader="dot" w:pos="9350"/>
            </w:tabs>
            <w:rPr>
              <w:rFonts w:asciiTheme="minorHAnsi" w:eastAsiaTheme="minorEastAsia" w:hAnsiTheme="minorHAnsi" w:cstheme="minorBidi"/>
              <w:noProof/>
              <w:sz w:val="22"/>
              <w:szCs w:val="22"/>
            </w:rPr>
          </w:pPr>
          <w:hyperlink w:anchor="_Toc103184050" w:history="1">
            <w:r w:rsidR="00E46DE1" w:rsidRPr="00364F87">
              <w:rPr>
                <w:rStyle w:val="Hyperlink"/>
                <w:b/>
                <w:noProof/>
              </w:rPr>
              <w:t xml:space="preserve">Chapter 7: </w:t>
            </w:r>
            <w:r w:rsidR="00E46DE1" w:rsidRPr="00364F87">
              <w:rPr>
                <w:rStyle w:val="Hyperlink"/>
                <w:noProof/>
              </w:rPr>
              <w:t>Business Pla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50 \h </w:instrText>
            </w:r>
            <w:r w:rsidR="00E46DE1" w:rsidRPr="00364F87">
              <w:rPr>
                <w:noProof/>
                <w:webHidden/>
              </w:rPr>
            </w:r>
            <w:r w:rsidR="00E46DE1" w:rsidRPr="00364F87">
              <w:rPr>
                <w:noProof/>
                <w:webHidden/>
              </w:rPr>
              <w:fldChar w:fldCharType="separate"/>
            </w:r>
            <w:r w:rsidR="00E46DE1" w:rsidRPr="00364F87">
              <w:rPr>
                <w:noProof/>
                <w:webHidden/>
              </w:rPr>
              <w:t>35</w:t>
            </w:r>
            <w:r w:rsidR="00E46DE1" w:rsidRPr="00364F87">
              <w:rPr>
                <w:noProof/>
                <w:webHidden/>
              </w:rPr>
              <w:fldChar w:fldCharType="end"/>
            </w:r>
          </w:hyperlink>
        </w:p>
        <w:p w14:paraId="05EB95F0"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54" w:history="1">
            <w:r w:rsidR="00E46DE1" w:rsidRPr="00364F87">
              <w:rPr>
                <w:rStyle w:val="Hyperlink"/>
                <w:noProof/>
              </w:rPr>
              <w:t>7.1</w:t>
            </w:r>
            <w:r w:rsidR="00E46DE1" w:rsidRPr="00364F87">
              <w:rPr>
                <w:rFonts w:asciiTheme="minorHAnsi" w:eastAsiaTheme="minorEastAsia" w:hAnsiTheme="minorHAnsi" w:cstheme="minorBidi"/>
                <w:noProof/>
                <w:sz w:val="22"/>
                <w:szCs w:val="22"/>
              </w:rPr>
              <w:tab/>
            </w:r>
            <w:r w:rsidR="00E46DE1" w:rsidRPr="00364F87">
              <w:rPr>
                <w:rStyle w:val="Hyperlink"/>
                <w:noProof/>
              </w:rPr>
              <w:t>Business Descripti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54 \h </w:instrText>
            </w:r>
            <w:r w:rsidR="00E46DE1" w:rsidRPr="00364F87">
              <w:rPr>
                <w:noProof/>
                <w:webHidden/>
              </w:rPr>
            </w:r>
            <w:r w:rsidR="00E46DE1" w:rsidRPr="00364F87">
              <w:rPr>
                <w:noProof/>
                <w:webHidden/>
              </w:rPr>
              <w:fldChar w:fldCharType="separate"/>
            </w:r>
            <w:r w:rsidR="00E46DE1" w:rsidRPr="00364F87">
              <w:rPr>
                <w:noProof/>
                <w:webHidden/>
              </w:rPr>
              <w:t>35</w:t>
            </w:r>
            <w:r w:rsidR="00E46DE1" w:rsidRPr="00364F87">
              <w:rPr>
                <w:noProof/>
                <w:webHidden/>
              </w:rPr>
              <w:fldChar w:fldCharType="end"/>
            </w:r>
          </w:hyperlink>
        </w:p>
        <w:p w14:paraId="39E3D328"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55" w:history="1">
            <w:r w:rsidR="00E46DE1" w:rsidRPr="00364F87">
              <w:rPr>
                <w:rStyle w:val="Hyperlink"/>
                <w:noProof/>
              </w:rPr>
              <w:t>7.2</w:t>
            </w:r>
            <w:r w:rsidR="00E46DE1" w:rsidRPr="00364F87">
              <w:rPr>
                <w:rFonts w:asciiTheme="minorHAnsi" w:eastAsiaTheme="minorEastAsia" w:hAnsiTheme="minorHAnsi" w:cstheme="minorBidi"/>
                <w:noProof/>
                <w:sz w:val="22"/>
                <w:szCs w:val="22"/>
              </w:rPr>
              <w:tab/>
            </w:r>
            <w:r w:rsidR="00E46DE1" w:rsidRPr="00364F87">
              <w:rPr>
                <w:rStyle w:val="Hyperlink"/>
                <w:noProof/>
              </w:rPr>
              <w:t>Market Analysis &amp; Strategy</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55 \h </w:instrText>
            </w:r>
            <w:r w:rsidR="00E46DE1" w:rsidRPr="00364F87">
              <w:rPr>
                <w:noProof/>
                <w:webHidden/>
              </w:rPr>
            </w:r>
            <w:r w:rsidR="00E46DE1" w:rsidRPr="00364F87">
              <w:rPr>
                <w:noProof/>
                <w:webHidden/>
              </w:rPr>
              <w:fldChar w:fldCharType="separate"/>
            </w:r>
            <w:r w:rsidR="00E46DE1" w:rsidRPr="00364F87">
              <w:rPr>
                <w:noProof/>
                <w:webHidden/>
              </w:rPr>
              <w:t>35</w:t>
            </w:r>
            <w:r w:rsidR="00E46DE1" w:rsidRPr="00364F87">
              <w:rPr>
                <w:noProof/>
                <w:webHidden/>
              </w:rPr>
              <w:fldChar w:fldCharType="end"/>
            </w:r>
          </w:hyperlink>
        </w:p>
        <w:p w14:paraId="74287D7F"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56" w:history="1">
            <w:r w:rsidR="00E46DE1" w:rsidRPr="00364F87">
              <w:rPr>
                <w:rStyle w:val="Hyperlink"/>
                <w:noProof/>
              </w:rPr>
              <w:t>7.3</w:t>
            </w:r>
            <w:r w:rsidR="00E46DE1" w:rsidRPr="00364F87">
              <w:rPr>
                <w:rFonts w:asciiTheme="minorHAnsi" w:eastAsiaTheme="minorEastAsia" w:hAnsiTheme="minorHAnsi" w:cstheme="minorBidi"/>
                <w:noProof/>
                <w:sz w:val="22"/>
                <w:szCs w:val="22"/>
              </w:rPr>
              <w:tab/>
            </w:r>
            <w:r w:rsidR="00E46DE1" w:rsidRPr="00364F87">
              <w:rPr>
                <w:rStyle w:val="Hyperlink"/>
                <w:noProof/>
              </w:rPr>
              <w:t>Competitive Analysi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56 \h </w:instrText>
            </w:r>
            <w:r w:rsidR="00E46DE1" w:rsidRPr="00364F87">
              <w:rPr>
                <w:noProof/>
                <w:webHidden/>
              </w:rPr>
            </w:r>
            <w:r w:rsidR="00E46DE1" w:rsidRPr="00364F87">
              <w:rPr>
                <w:noProof/>
                <w:webHidden/>
              </w:rPr>
              <w:fldChar w:fldCharType="separate"/>
            </w:r>
            <w:r w:rsidR="00E46DE1" w:rsidRPr="00364F87">
              <w:rPr>
                <w:noProof/>
                <w:webHidden/>
              </w:rPr>
              <w:t>35</w:t>
            </w:r>
            <w:r w:rsidR="00E46DE1" w:rsidRPr="00364F87">
              <w:rPr>
                <w:noProof/>
                <w:webHidden/>
              </w:rPr>
              <w:fldChar w:fldCharType="end"/>
            </w:r>
          </w:hyperlink>
        </w:p>
        <w:p w14:paraId="5063546B"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57" w:history="1">
            <w:r w:rsidR="00E46DE1" w:rsidRPr="00364F87">
              <w:rPr>
                <w:rStyle w:val="Hyperlink"/>
                <w:noProof/>
              </w:rPr>
              <w:t>7.4</w:t>
            </w:r>
            <w:r w:rsidR="00E46DE1" w:rsidRPr="00364F87">
              <w:rPr>
                <w:rFonts w:asciiTheme="minorHAnsi" w:eastAsiaTheme="minorEastAsia" w:hAnsiTheme="minorHAnsi" w:cstheme="minorBidi"/>
                <w:noProof/>
                <w:sz w:val="22"/>
                <w:szCs w:val="22"/>
              </w:rPr>
              <w:tab/>
            </w:r>
            <w:r w:rsidR="00E46DE1" w:rsidRPr="00364F87">
              <w:rPr>
                <w:rStyle w:val="Hyperlink"/>
                <w:noProof/>
              </w:rPr>
              <w:t>Products/Services Description</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57 \h </w:instrText>
            </w:r>
            <w:r w:rsidR="00E46DE1" w:rsidRPr="00364F87">
              <w:rPr>
                <w:noProof/>
                <w:webHidden/>
              </w:rPr>
            </w:r>
            <w:r w:rsidR="00E46DE1" w:rsidRPr="00364F87">
              <w:rPr>
                <w:noProof/>
                <w:webHidden/>
              </w:rPr>
              <w:fldChar w:fldCharType="separate"/>
            </w:r>
            <w:r w:rsidR="00E46DE1" w:rsidRPr="00364F87">
              <w:rPr>
                <w:noProof/>
                <w:webHidden/>
              </w:rPr>
              <w:t>35</w:t>
            </w:r>
            <w:r w:rsidR="00E46DE1" w:rsidRPr="00364F87">
              <w:rPr>
                <w:noProof/>
                <w:webHidden/>
              </w:rPr>
              <w:fldChar w:fldCharType="end"/>
            </w:r>
          </w:hyperlink>
        </w:p>
        <w:p w14:paraId="0DAA5A47"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58" w:history="1">
            <w:r w:rsidR="00E46DE1" w:rsidRPr="00364F87">
              <w:rPr>
                <w:rStyle w:val="Hyperlink"/>
                <w:noProof/>
              </w:rPr>
              <w:t>7.5</w:t>
            </w:r>
            <w:r w:rsidR="00E46DE1" w:rsidRPr="00364F87">
              <w:rPr>
                <w:rFonts w:asciiTheme="minorHAnsi" w:eastAsiaTheme="minorEastAsia" w:hAnsiTheme="minorHAnsi" w:cstheme="minorBidi"/>
                <w:noProof/>
                <w:sz w:val="22"/>
                <w:szCs w:val="22"/>
              </w:rPr>
              <w:tab/>
            </w:r>
            <w:r w:rsidR="00E46DE1" w:rsidRPr="00364F87">
              <w:rPr>
                <w:rStyle w:val="Hyperlink"/>
                <w:noProof/>
              </w:rPr>
              <w:t>SWOT Analysi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58 \h </w:instrText>
            </w:r>
            <w:r w:rsidR="00E46DE1" w:rsidRPr="00364F87">
              <w:rPr>
                <w:noProof/>
                <w:webHidden/>
              </w:rPr>
            </w:r>
            <w:r w:rsidR="00E46DE1" w:rsidRPr="00364F87">
              <w:rPr>
                <w:noProof/>
                <w:webHidden/>
              </w:rPr>
              <w:fldChar w:fldCharType="separate"/>
            </w:r>
            <w:r w:rsidR="00E46DE1" w:rsidRPr="00364F87">
              <w:rPr>
                <w:noProof/>
                <w:webHidden/>
              </w:rPr>
              <w:t>36</w:t>
            </w:r>
            <w:r w:rsidR="00E46DE1" w:rsidRPr="00364F87">
              <w:rPr>
                <w:noProof/>
                <w:webHidden/>
              </w:rPr>
              <w:fldChar w:fldCharType="end"/>
            </w:r>
          </w:hyperlink>
        </w:p>
        <w:p w14:paraId="5B55FB41" w14:textId="77777777" w:rsidR="00E46DE1" w:rsidRPr="00364F87" w:rsidRDefault="00FC625B" w:rsidP="00BE1577">
          <w:pPr>
            <w:pStyle w:val="TOC3"/>
            <w:rPr>
              <w:rFonts w:asciiTheme="minorHAnsi" w:eastAsiaTheme="minorEastAsia" w:hAnsiTheme="minorHAnsi" w:cstheme="minorBidi"/>
            </w:rPr>
          </w:pPr>
          <w:hyperlink w:anchor="_Toc103184059" w:history="1">
            <w:r w:rsidR="00E46DE1" w:rsidRPr="00364F87">
              <w:rPr>
                <w:rStyle w:val="Hyperlink"/>
              </w:rPr>
              <w:t>7.5.1</w:t>
            </w:r>
            <w:r w:rsidR="00E46DE1" w:rsidRPr="00364F87">
              <w:rPr>
                <w:rFonts w:asciiTheme="minorHAnsi" w:eastAsiaTheme="minorEastAsia" w:hAnsiTheme="minorHAnsi" w:cstheme="minorBidi"/>
              </w:rPr>
              <w:tab/>
            </w:r>
            <w:r w:rsidR="00E46DE1" w:rsidRPr="00364F87">
              <w:rPr>
                <w:rStyle w:val="Hyperlink"/>
              </w:rPr>
              <w:t>Strengths</w:t>
            </w:r>
            <w:r w:rsidR="00E46DE1" w:rsidRPr="00364F87">
              <w:rPr>
                <w:webHidden/>
              </w:rPr>
              <w:tab/>
            </w:r>
            <w:r w:rsidR="00E46DE1" w:rsidRPr="00364F87">
              <w:rPr>
                <w:webHidden/>
              </w:rPr>
              <w:fldChar w:fldCharType="begin"/>
            </w:r>
            <w:r w:rsidR="00E46DE1" w:rsidRPr="00364F87">
              <w:rPr>
                <w:webHidden/>
              </w:rPr>
              <w:instrText xml:space="preserve"> PAGEREF _Toc103184059 \h </w:instrText>
            </w:r>
            <w:r w:rsidR="00E46DE1" w:rsidRPr="00364F87">
              <w:rPr>
                <w:webHidden/>
              </w:rPr>
            </w:r>
            <w:r w:rsidR="00E46DE1" w:rsidRPr="00364F87">
              <w:rPr>
                <w:webHidden/>
              </w:rPr>
              <w:fldChar w:fldCharType="separate"/>
            </w:r>
            <w:r w:rsidR="00E46DE1" w:rsidRPr="00364F87">
              <w:rPr>
                <w:webHidden/>
              </w:rPr>
              <w:t>36</w:t>
            </w:r>
            <w:r w:rsidR="00E46DE1" w:rsidRPr="00364F87">
              <w:rPr>
                <w:webHidden/>
              </w:rPr>
              <w:fldChar w:fldCharType="end"/>
            </w:r>
          </w:hyperlink>
        </w:p>
        <w:p w14:paraId="0C94E5ED" w14:textId="77777777" w:rsidR="00E46DE1" w:rsidRPr="00364F87" w:rsidRDefault="00FC625B" w:rsidP="00BE1577">
          <w:pPr>
            <w:pStyle w:val="TOC3"/>
            <w:rPr>
              <w:rFonts w:asciiTheme="minorHAnsi" w:eastAsiaTheme="minorEastAsia" w:hAnsiTheme="minorHAnsi" w:cstheme="minorBidi"/>
            </w:rPr>
          </w:pPr>
          <w:hyperlink w:anchor="_Toc103184060" w:history="1">
            <w:r w:rsidR="00E46DE1" w:rsidRPr="00364F87">
              <w:rPr>
                <w:rStyle w:val="Hyperlink"/>
              </w:rPr>
              <w:t>7.5.2</w:t>
            </w:r>
            <w:r w:rsidR="00E46DE1" w:rsidRPr="00364F87">
              <w:rPr>
                <w:rFonts w:asciiTheme="minorHAnsi" w:eastAsiaTheme="minorEastAsia" w:hAnsiTheme="minorHAnsi" w:cstheme="minorBidi"/>
              </w:rPr>
              <w:tab/>
            </w:r>
            <w:r w:rsidR="00E46DE1" w:rsidRPr="00364F87">
              <w:rPr>
                <w:rStyle w:val="Hyperlink"/>
              </w:rPr>
              <w:t>Weaknesses</w:t>
            </w:r>
            <w:r w:rsidR="00E46DE1" w:rsidRPr="00364F87">
              <w:rPr>
                <w:webHidden/>
              </w:rPr>
              <w:tab/>
            </w:r>
            <w:r w:rsidR="00E46DE1" w:rsidRPr="00364F87">
              <w:rPr>
                <w:webHidden/>
              </w:rPr>
              <w:fldChar w:fldCharType="begin"/>
            </w:r>
            <w:r w:rsidR="00E46DE1" w:rsidRPr="00364F87">
              <w:rPr>
                <w:webHidden/>
              </w:rPr>
              <w:instrText xml:space="preserve"> PAGEREF _Toc103184060 \h </w:instrText>
            </w:r>
            <w:r w:rsidR="00E46DE1" w:rsidRPr="00364F87">
              <w:rPr>
                <w:webHidden/>
              </w:rPr>
            </w:r>
            <w:r w:rsidR="00E46DE1" w:rsidRPr="00364F87">
              <w:rPr>
                <w:webHidden/>
              </w:rPr>
              <w:fldChar w:fldCharType="separate"/>
            </w:r>
            <w:r w:rsidR="00E46DE1" w:rsidRPr="00364F87">
              <w:rPr>
                <w:webHidden/>
              </w:rPr>
              <w:t>36</w:t>
            </w:r>
            <w:r w:rsidR="00E46DE1" w:rsidRPr="00364F87">
              <w:rPr>
                <w:webHidden/>
              </w:rPr>
              <w:fldChar w:fldCharType="end"/>
            </w:r>
          </w:hyperlink>
        </w:p>
        <w:p w14:paraId="47456B7F" w14:textId="77777777" w:rsidR="00E46DE1" w:rsidRPr="00364F87" w:rsidRDefault="00FC625B" w:rsidP="00BE1577">
          <w:pPr>
            <w:pStyle w:val="TOC3"/>
            <w:rPr>
              <w:rFonts w:asciiTheme="minorHAnsi" w:eastAsiaTheme="minorEastAsia" w:hAnsiTheme="minorHAnsi" w:cstheme="minorBidi"/>
            </w:rPr>
          </w:pPr>
          <w:hyperlink w:anchor="_Toc103184061" w:history="1">
            <w:r w:rsidR="00E46DE1" w:rsidRPr="00364F87">
              <w:rPr>
                <w:rStyle w:val="Hyperlink"/>
              </w:rPr>
              <w:t>7.5.3</w:t>
            </w:r>
            <w:r w:rsidR="00E46DE1" w:rsidRPr="00364F87">
              <w:rPr>
                <w:rFonts w:asciiTheme="minorHAnsi" w:eastAsiaTheme="minorEastAsia" w:hAnsiTheme="minorHAnsi" w:cstheme="minorBidi"/>
              </w:rPr>
              <w:tab/>
            </w:r>
            <w:r w:rsidR="00E46DE1" w:rsidRPr="00364F87">
              <w:rPr>
                <w:rStyle w:val="Hyperlink"/>
              </w:rPr>
              <w:t>Opportunities</w:t>
            </w:r>
            <w:r w:rsidR="00E46DE1" w:rsidRPr="00364F87">
              <w:rPr>
                <w:webHidden/>
              </w:rPr>
              <w:tab/>
            </w:r>
            <w:r w:rsidR="00E46DE1" w:rsidRPr="00364F87">
              <w:rPr>
                <w:webHidden/>
              </w:rPr>
              <w:fldChar w:fldCharType="begin"/>
            </w:r>
            <w:r w:rsidR="00E46DE1" w:rsidRPr="00364F87">
              <w:rPr>
                <w:webHidden/>
              </w:rPr>
              <w:instrText xml:space="preserve"> PAGEREF _Toc103184061 \h </w:instrText>
            </w:r>
            <w:r w:rsidR="00E46DE1" w:rsidRPr="00364F87">
              <w:rPr>
                <w:webHidden/>
              </w:rPr>
            </w:r>
            <w:r w:rsidR="00E46DE1" w:rsidRPr="00364F87">
              <w:rPr>
                <w:webHidden/>
              </w:rPr>
              <w:fldChar w:fldCharType="separate"/>
            </w:r>
            <w:r w:rsidR="00E46DE1" w:rsidRPr="00364F87">
              <w:rPr>
                <w:webHidden/>
              </w:rPr>
              <w:t>36</w:t>
            </w:r>
            <w:r w:rsidR="00E46DE1" w:rsidRPr="00364F87">
              <w:rPr>
                <w:webHidden/>
              </w:rPr>
              <w:fldChar w:fldCharType="end"/>
            </w:r>
          </w:hyperlink>
        </w:p>
        <w:p w14:paraId="4D39BC08" w14:textId="77777777" w:rsidR="00E46DE1" w:rsidRPr="00364F87" w:rsidRDefault="00FC625B" w:rsidP="00BE1577">
          <w:pPr>
            <w:pStyle w:val="TOC3"/>
            <w:rPr>
              <w:rFonts w:asciiTheme="minorHAnsi" w:eastAsiaTheme="minorEastAsia" w:hAnsiTheme="minorHAnsi" w:cstheme="minorBidi"/>
            </w:rPr>
          </w:pPr>
          <w:hyperlink w:anchor="_Toc103184062" w:history="1">
            <w:r w:rsidR="00E46DE1" w:rsidRPr="00364F87">
              <w:rPr>
                <w:rStyle w:val="Hyperlink"/>
              </w:rPr>
              <w:t>7.5.4</w:t>
            </w:r>
            <w:r w:rsidR="00E46DE1" w:rsidRPr="00364F87">
              <w:rPr>
                <w:rFonts w:asciiTheme="minorHAnsi" w:eastAsiaTheme="minorEastAsia" w:hAnsiTheme="minorHAnsi" w:cstheme="minorBidi"/>
              </w:rPr>
              <w:tab/>
            </w:r>
            <w:r w:rsidR="00E46DE1" w:rsidRPr="00364F87">
              <w:rPr>
                <w:rStyle w:val="Hyperlink"/>
              </w:rPr>
              <w:t>Threats</w:t>
            </w:r>
            <w:r w:rsidR="00E46DE1" w:rsidRPr="00364F87">
              <w:rPr>
                <w:webHidden/>
              </w:rPr>
              <w:tab/>
            </w:r>
            <w:r w:rsidR="00E46DE1" w:rsidRPr="00364F87">
              <w:rPr>
                <w:webHidden/>
              </w:rPr>
              <w:fldChar w:fldCharType="begin"/>
            </w:r>
            <w:r w:rsidR="00E46DE1" w:rsidRPr="00364F87">
              <w:rPr>
                <w:webHidden/>
              </w:rPr>
              <w:instrText xml:space="preserve"> PAGEREF _Toc103184062 \h </w:instrText>
            </w:r>
            <w:r w:rsidR="00E46DE1" w:rsidRPr="00364F87">
              <w:rPr>
                <w:webHidden/>
              </w:rPr>
            </w:r>
            <w:r w:rsidR="00E46DE1" w:rsidRPr="00364F87">
              <w:rPr>
                <w:webHidden/>
              </w:rPr>
              <w:fldChar w:fldCharType="separate"/>
            </w:r>
            <w:r w:rsidR="00E46DE1" w:rsidRPr="00364F87">
              <w:rPr>
                <w:webHidden/>
              </w:rPr>
              <w:t>36</w:t>
            </w:r>
            <w:r w:rsidR="00E46DE1" w:rsidRPr="00364F87">
              <w:rPr>
                <w:webHidden/>
              </w:rPr>
              <w:fldChar w:fldCharType="end"/>
            </w:r>
          </w:hyperlink>
        </w:p>
        <w:p w14:paraId="3AEF5107"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63" w:history="1">
            <w:r w:rsidR="00E46DE1" w:rsidRPr="00364F87">
              <w:rPr>
                <w:rStyle w:val="Hyperlink"/>
                <w:noProof/>
              </w:rPr>
              <w:t>Chapter 8</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63 \h </w:instrText>
            </w:r>
            <w:r w:rsidR="00E46DE1" w:rsidRPr="00364F87">
              <w:rPr>
                <w:noProof/>
                <w:webHidden/>
              </w:rPr>
            </w:r>
            <w:r w:rsidR="00E46DE1" w:rsidRPr="00364F87">
              <w:rPr>
                <w:noProof/>
                <w:webHidden/>
              </w:rPr>
              <w:fldChar w:fldCharType="separate"/>
            </w:r>
            <w:r w:rsidR="00E46DE1" w:rsidRPr="00364F87">
              <w:rPr>
                <w:noProof/>
                <w:webHidden/>
              </w:rPr>
              <w:t>37</w:t>
            </w:r>
            <w:r w:rsidR="00E46DE1" w:rsidRPr="00364F87">
              <w:rPr>
                <w:noProof/>
                <w:webHidden/>
              </w:rPr>
              <w:fldChar w:fldCharType="end"/>
            </w:r>
          </w:hyperlink>
        </w:p>
        <w:p w14:paraId="0A045662"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64" w:history="1">
            <w:r w:rsidR="00E46DE1" w:rsidRPr="00364F87">
              <w:rPr>
                <w:rStyle w:val="Hyperlink"/>
                <w:noProof/>
              </w:rPr>
              <w:t>Conclusion &amp; Future Work</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64 \h </w:instrText>
            </w:r>
            <w:r w:rsidR="00E46DE1" w:rsidRPr="00364F87">
              <w:rPr>
                <w:noProof/>
                <w:webHidden/>
              </w:rPr>
            </w:r>
            <w:r w:rsidR="00E46DE1" w:rsidRPr="00364F87">
              <w:rPr>
                <w:noProof/>
                <w:webHidden/>
              </w:rPr>
              <w:fldChar w:fldCharType="separate"/>
            </w:r>
            <w:r w:rsidR="00E46DE1" w:rsidRPr="00364F87">
              <w:rPr>
                <w:noProof/>
                <w:webHidden/>
              </w:rPr>
              <w:t>37</w:t>
            </w:r>
            <w:r w:rsidR="00E46DE1" w:rsidRPr="00364F87">
              <w:rPr>
                <w:noProof/>
                <w:webHidden/>
              </w:rPr>
              <w:fldChar w:fldCharType="end"/>
            </w:r>
          </w:hyperlink>
        </w:p>
        <w:p w14:paraId="6372A319" w14:textId="77777777" w:rsidR="00E46DE1" w:rsidRPr="00364F87" w:rsidRDefault="00FC625B">
          <w:pPr>
            <w:pStyle w:val="TOC2"/>
            <w:tabs>
              <w:tab w:val="right" w:leader="dot" w:pos="9350"/>
            </w:tabs>
            <w:rPr>
              <w:rFonts w:asciiTheme="minorHAnsi" w:eastAsiaTheme="minorEastAsia" w:hAnsiTheme="minorHAnsi" w:cstheme="minorBidi"/>
              <w:noProof/>
              <w:sz w:val="22"/>
              <w:szCs w:val="22"/>
            </w:rPr>
          </w:pPr>
          <w:hyperlink w:anchor="_Toc103184065" w:history="1">
            <w:r w:rsidR="00E46DE1" w:rsidRPr="00364F87">
              <w:rPr>
                <w:rStyle w:val="Hyperlink"/>
                <w:b/>
                <w:noProof/>
              </w:rPr>
              <w:t xml:space="preserve">Chapter 8: </w:t>
            </w:r>
            <w:r w:rsidR="00E46DE1" w:rsidRPr="00364F87">
              <w:rPr>
                <w:rStyle w:val="Hyperlink"/>
                <w:noProof/>
              </w:rPr>
              <w:t>Conclusion &amp; Future Work</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65 \h </w:instrText>
            </w:r>
            <w:r w:rsidR="00E46DE1" w:rsidRPr="00364F87">
              <w:rPr>
                <w:noProof/>
                <w:webHidden/>
              </w:rPr>
            </w:r>
            <w:r w:rsidR="00E46DE1" w:rsidRPr="00364F87">
              <w:rPr>
                <w:noProof/>
                <w:webHidden/>
              </w:rPr>
              <w:fldChar w:fldCharType="separate"/>
            </w:r>
            <w:r w:rsidR="00E46DE1" w:rsidRPr="00364F87">
              <w:rPr>
                <w:noProof/>
                <w:webHidden/>
              </w:rPr>
              <w:t>38</w:t>
            </w:r>
            <w:r w:rsidR="00E46DE1" w:rsidRPr="00364F87">
              <w:rPr>
                <w:noProof/>
                <w:webHidden/>
              </w:rPr>
              <w:fldChar w:fldCharType="end"/>
            </w:r>
          </w:hyperlink>
        </w:p>
        <w:p w14:paraId="3FE7EA72"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67" w:history="1">
            <w:r w:rsidR="00E46DE1" w:rsidRPr="00364F87">
              <w:rPr>
                <w:rStyle w:val="Hyperlink"/>
                <w:noProof/>
              </w:rPr>
              <w:t>8.1</w:t>
            </w:r>
            <w:r w:rsidR="00E46DE1" w:rsidRPr="00364F87">
              <w:rPr>
                <w:rFonts w:asciiTheme="minorHAnsi" w:eastAsiaTheme="minorEastAsia" w:hAnsiTheme="minorHAnsi" w:cstheme="minorBidi"/>
                <w:noProof/>
                <w:sz w:val="22"/>
                <w:szCs w:val="22"/>
              </w:rPr>
              <w:tab/>
            </w:r>
            <w:r w:rsidR="00E46DE1" w:rsidRPr="00364F87">
              <w:rPr>
                <w:rStyle w:val="Hyperlink"/>
                <w:noProof/>
              </w:rPr>
              <w:t>Achievements and Improvement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67 \h </w:instrText>
            </w:r>
            <w:r w:rsidR="00E46DE1" w:rsidRPr="00364F87">
              <w:rPr>
                <w:noProof/>
                <w:webHidden/>
              </w:rPr>
            </w:r>
            <w:r w:rsidR="00E46DE1" w:rsidRPr="00364F87">
              <w:rPr>
                <w:noProof/>
                <w:webHidden/>
              </w:rPr>
              <w:fldChar w:fldCharType="separate"/>
            </w:r>
            <w:r w:rsidR="00E46DE1" w:rsidRPr="00364F87">
              <w:rPr>
                <w:noProof/>
                <w:webHidden/>
              </w:rPr>
              <w:t>38</w:t>
            </w:r>
            <w:r w:rsidR="00E46DE1" w:rsidRPr="00364F87">
              <w:rPr>
                <w:noProof/>
                <w:webHidden/>
              </w:rPr>
              <w:fldChar w:fldCharType="end"/>
            </w:r>
          </w:hyperlink>
        </w:p>
        <w:p w14:paraId="3F19F4A0" w14:textId="77777777" w:rsidR="00E46DE1" w:rsidRPr="00364F87" w:rsidRDefault="00FC625B">
          <w:pPr>
            <w:pStyle w:val="TOC2"/>
            <w:tabs>
              <w:tab w:val="left" w:pos="880"/>
              <w:tab w:val="right" w:leader="dot" w:pos="9350"/>
            </w:tabs>
            <w:rPr>
              <w:rFonts w:asciiTheme="minorHAnsi" w:eastAsiaTheme="minorEastAsia" w:hAnsiTheme="minorHAnsi" w:cstheme="minorBidi"/>
              <w:noProof/>
              <w:sz w:val="22"/>
              <w:szCs w:val="22"/>
            </w:rPr>
          </w:pPr>
          <w:hyperlink w:anchor="_Toc103184068" w:history="1">
            <w:r w:rsidR="00E46DE1" w:rsidRPr="00364F87">
              <w:rPr>
                <w:rStyle w:val="Hyperlink"/>
                <w:noProof/>
              </w:rPr>
              <w:t>8.2</w:t>
            </w:r>
            <w:r w:rsidR="00E46DE1" w:rsidRPr="00364F87">
              <w:rPr>
                <w:rFonts w:asciiTheme="minorHAnsi" w:eastAsiaTheme="minorEastAsia" w:hAnsiTheme="minorHAnsi" w:cstheme="minorBidi"/>
                <w:noProof/>
                <w:sz w:val="22"/>
                <w:szCs w:val="22"/>
              </w:rPr>
              <w:tab/>
            </w:r>
            <w:r w:rsidR="00E46DE1" w:rsidRPr="00364F87">
              <w:rPr>
                <w:rStyle w:val="Hyperlink"/>
                <w:noProof/>
              </w:rPr>
              <w:t>Critical Review</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68 \h </w:instrText>
            </w:r>
            <w:r w:rsidR="00E46DE1" w:rsidRPr="00364F87">
              <w:rPr>
                <w:noProof/>
                <w:webHidden/>
              </w:rPr>
            </w:r>
            <w:r w:rsidR="00E46DE1" w:rsidRPr="00364F87">
              <w:rPr>
                <w:noProof/>
                <w:webHidden/>
              </w:rPr>
              <w:fldChar w:fldCharType="separate"/>
            </w:r>
            <w:r w:rsidR="00E46DE1" w:rsidRPr="00364F87">
              <w:rPr>
                <w:noProof/>
                <w:webHidden/>
              </w:rPr>
              <w:t>38</w:t>
            </w:r>
            <w:r w:rsidR="00E46DE1" w:rsidRPr="00364F87">
              <w:rPr>
                <w:noProof/>
                <w:webHidden/>
              </w:rPr>
              <w:fldChar w:fldCharType="end"/>
            </w:r>
          </w:hyperlink>
        </w:p>
        <w:p w14:paraId="1F79475F" w14:textId="5D693AEC" w:rsidR="00E46DE1" w:rsidRPr="00364F87" w:rsidRDefault="00FC625B" w:rsidP="00BE1577">
          <w:pPr>
            <w:pStyle w:val="TOC2"/>
            <w:tabs>
              <w:tab w:val="left" w:pos="880"/>
              <w:tab w:val="right" w:leader="dot" w:pos="9350"/>
            </w:tabs>
            <w:rPr>
              <w:rFonts w:asciiTheme="minorHAnsi" w:eastAsiaTheme="minorEastAsia" w:hAnsiTheme="minorHAnsi" w:cstheme="minorBidi"/>
              <w:noProof/>
              <w:sz w:val="22"/>
              <w:szCs w:val="22"/>
            </w:rPr>
          </w:pPr>
          <w:hyperlink w:anchor="_Toc103184069" w:history="1">
            <w:r w:rsidR="00E46DE1" w:rsidRPr="00364F87">
              <w:rPr>
                <w:rStyle w:val="Hyperlink"/>
                <w:noProof/>
              </w:rPr>
              <w:t>8.3</w:t>
            </w:r>
            <w:r w:rsidR="00E46DE1" w:rsidRPr="00364F87">
              <w:rPr>
                <w:rFonts w:asciiTheme="minorHAnsi" w:eastAsiaTheme="minorEastAsia" w:hAnsiTheme="minorHAnsi" w:cstheme="minorBidi"/>
                <w:noProof/>
                <w:sz w:val="22"/>
                <w:szCs w:val="22"/>
              </w:rPr>
              <w:tab/>
            </w:r>
            <w:r w:rsidR="00E46DE1" w:rsidRPr="00364F87">
              <w:rPr>
                <w:rStyle w:val="Hyperlink"/>
                <w:noProof/>
              </w:rPr>
              <w:t>Future Enhancements/Recommendation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69 \h </w:instrText>
            </w:r>
            <w:r w:rsidR="00E46DE1" w:rsidRPr="00364F87">
              <w:rPr>
                <w:noProof/>
                <w:webHidden/>
              </w:rPr>
            </w:r>
            <w:r w:rsidR="00E46DE1" w:rsidRPr="00364F87">
              <w:rPr>
                <w:noProof/>
                <w:webHidden/>
              </w:rPr>
              <w:fldChar w:fldCharType="separate"/>
            </w:r>
            <w:r w:rsidR="00E46DE1" w:rsidRPr="00364F87">
              <w:rPr>
                <w:noProof/>
                <w:webHidden/>
              </w:rPr>
              <w:t>39</w:t>
            </w:r>
            <w:r w:rsidR="00E46DE1" w:rsidRPr="00364F87">
              <w:rPr>
                <w:noProof/>
                <w:webHidden/>
              </w:rPr>
              <w:fldChar w:fldCharType="end"/>
            </w:r>
          </w:hyperlink>
        </w:p>
        <w:p w14:paraId="0AB3CCF9"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77" w:history="1">
            <w:r w:rsidR="00E46DE1" w:rsidRPr="00364F87">
              <w:rPr>
                <w:rStyle w:val="Hyperlink"/>
                <w:noProof/>
              </w:rPr>
              <w:t>Appendic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77 \h </w:instrText>
            </w:r>
            <w:r w:rsidR="00E46DE1" w:rsidRPr="00364F87">
              <w:rPr>
                <w:noProof/>
                <w:webHidden/>
              </w:rPr>
            </w:r>
            <w:r w:rsidR="00E46DE1" w:rsidRPr="00364F87">
              <w:rPr>
                <w:noProof/>
                <w:webHidden/>
              </w:rPr>
              <w:fldChar w:fldCharType="separate"/>
            </w:r>
            <w:r w:rsidR="00E46DE1" w:rsidRPr="00364F87">
              <w:rPr>
                <w:noProof/>
                <w:webHidden/>
              </w:rPr>
              <w:t>42</w:t>
            </w:r>
            <w:r w:rsidR="00E46DE1" w:rsidRPr="00364F87">
              <w:rPr>
                <w:noProof/>
                <w:webHidden/>
              </w:rPr>
              <w:fldChar w:fldCharType="end"/>
            </w:r>
          </w:hyperlink>
        </w:p>
        <w:p w14:paraId="2ECB2E8C" w14:textId="77777777" w:rsidR="00E46DE1" w:rsidRPr="00364F87" w:rsidRDefault="00FC625B">
          <w:pPr>
            <w:pStyle w:val="TOC1"/>
            <w:tabs>
              <w:tab w:val="right" w:leader="dot" w:pos="9350"/>
            </w:tabs>
            <w:rPr>
              <w:rFonts w:asciiTheme="minorHAnsi" w:eastAsiaTheme="minorEastAsia" w:hAnsiTheme="minorHAnsi" w:cstheme="minorBidi"/>
              <w:noProof/>
              <w:sz w:val="22"/>
              <w:szCs w:val="22"/>
            </w:rPr>
          </w:pPr>
          <w:hyperlink w:anchor="_Toc103184078" w:history="1">
            <w:r w:rsidR="00E46DE1" w:rsidRPr="00364F87">
              <w:rPr>
                <w:rStyle w:val="Hyperlink"/>
                <w:noProof/>
              </w:rPr>
              <w:t>Appendix A: Information / Promotional Material</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78 \h </w:instrText>
            </w:r>
            <w:r w:rsidR="00E46DE1" w:rsidRPr="00364F87">
              <w:rPr>
                <w:noProof/>
                <w:webHidden/>
              </w:rPr>
            </w:r>
            <w:r w:rsidR="00E46DE1" w:rsidRPr="00364F87">
              <w:rPr>
                <w:noProof/>
                <w:webHidden/>
              </w:rPr>
              <w:fldChar w:fldCharType="separate"/>
            </w:r>
            <w:r w:rsidR="00E46DE1" w:rsidRPr="00364F87">
              <w:rPr>
                <w:noProof/>
                <w:webHidden/>
              </w:rPr>
              <w:t>43</w:t>
            </w:r>
            <w:r w:rsidR="00E46DE1" w:rsidRPr="00364F87">
              <w:rPr>
                <w:noProof/>
                <w:webHidden/>
              </w:rPr>
              <w:fldChar w:fldCharType="end"/>
            </w:r>
          </w:hyperlink>
        </w:p>
        <w:p w14:paraId="43C56C47" w14:textId="77777777" w:rsidR="00E46DE1" w:rsidRPr="00364F87" w:rsidRDefault="00FC625B">
          <w:pPr>
            <w:pStyle w:val="TOC2"/>
            <w:tabs>
              <w:tab w:val="right" w:leader="dot" w:pos="9350"/>
            </w:tabs>
            <w:rPr>
              <w:rFonts w:asciiTheme="minorHAnsi" w:eastAsiaTheme="minorEastAsia" w:hAnsiTheme="minorHAnsi" w:cstheme="minorBidi"/>
              <w:noProof/>
              <w:sz w:val="22"/>
              <w:szCs w:val="22"/>
            </w:rPr>
          </w:pPr>
          <w:hyperlink w:anchor="_Toc103184079" w:history="1">
            <w:r w:rsidR="00E46DE1" w:rsidRPr="00364F87">
              <w:rPr>
                <w:rStyle w:val="Hyperlink"/>
                <w:noProof/>
              </w:rPr>
              <w:t>References</w:t>
            </w:r>
            <w:r w:rsidR="00E46DE1" w:rsidRPr="00364F87">
              <w:rPr>
                <w:noProof/>
                <w:webHidden/>
              </w:rPr>
              <w:tab/>
            </w:r>
            <w:r w:rsidR="00E46DE1" w:rsidRPr="00364F87">
              <w:rPr>
                <w:noProof/>
                <w:webHidden/>
              </w:rPr>
              <w:fldChar w:fldCharType="begin"/>
            </w:r>
            <w:r w:rsidR="00E46DE1" w:rsidRPr="00364F87">
              <w:rPr>
                <w:noProof/>
                <w:webHidden/>
              </w:rPr>
              <w:instrText xml:space="preserve"> PAGEREF _Toc103184079 \h </w:instrText>
            </w:r>
            <w:r w:rsidR="00E46DE1" w:rsidRPr="00364F87">
              <w:rPr>
                <w:noProof/>
                <w:webHidden/>
              </w:rPr>
            </w:r>
            <w:r w:rsidR="00E46DE1" w:rsidRPr="00364F87">
              <w:rPr>
                <w:noProof/>
                <w:webHidden/>
              </w:rPr>
              <w:fldChar w:fldCharType="separate"/>
            </w:r>
            <w:r w:rsidR="00E46DE1" w:rsidRPr="00364F87">
              <w:rPr>
                <w:noProof/>
                <w:webHidden/>
              </w:rPr>
              <w:t>44</w:t>
            </w:r>
            <w:r w:rsidR="00E46DE1" w:rsidRPr="00364F87">
              <w:rPr>
                <w:noProof/>
                <w:webHidden/>
              </w:rPr>
              <w:fldChar w:fldCharType="end"/>
            </w:r>
          </w:hyperlink>
        </w:p>
        <w:p w14:paraId="5C3F6D30" w14:textId="6C431883" w:rsidR="00324885" w:rsidRPr="00031A49" w:rsidRDefault="00324885">
          <w:r w:rsidRPr="00364F87">
            <w:rPr>
              <w:b/>
              <w:bCs/>
              <w:noProof/>
            </w:rPr>
            <w:fldChar w:fldCharType="end"/>
          </w:r>
        </w:p>
      </w:sdtContent>
    </w:sdt>
    <w:p w14:paraId="4744B431" w14:textId="77777777" w:rsidR="00324885" w:rsidRPr="00031A49" w:rsidRDefault="00324885" w:rsidP="00324885"/>
    <w:p w14:paraId="77091FE1" w14:textId="2DAE50F4" w:rsidR="005876F3" w:rsidRPr="00031A49" w:rsidRDefault="005876F3" w:rsidP="005876F3">
      <w:bookmarkStart w:id="61" w:name="_Toc505635601"/>
      <w:bookmarkStart w:id="62" w:name="_Toc87862519"/>
      <w:bookmarkStart w:id="63" w:name="_Toc95217806"/>
    </w:p>
    <w:p w14:paraId="13647DC8" w14:textId="7F5280EC" w:rsidR="00025844" w:rsidRPr="00031A49" w:rsidRDefault="00025844" w:rsidP="005876F3"/>
    <w:p w14:paraId="1B28CE5B" w14:textId="38725101" w:rsidR="00025844" w:rsidRPr="00031A49" w:rsidRDefault="00025844" w:rsidP="005876F3"/>
    <w:p w14:paraId="149A6317" w14:textId="7F34FB83" w:rsidR="00025844" w:rsidRPr="00031A49" w:rsidRDefault="00025844" w:rsidP="005876F3"/>
    <w:p w14:paraId="2EA1D55D" w14:textId="0EF503F0" w:rsidR="00025844" w:rsidRPr="00031A49" w:rsidRDefault="00025844" w:rsidP="005876F3"/>
    <w:p w14:paraId="68A4C303" w14:textId="6B2D7791" w:rsidR="00025844" w:rsidRPr="00031A49" w:rsidRDefault="00025844" w:rsidP="005876F3"/>
    <w:p w14:paraId="4A50F521" w14:textId="0B9818DC" w:rsidR="00025844" w:rsidRPr="00031A49" w:rsidRDefault="00025844" w:rsidP="005876F3"/>
    <w:p w14:paraId="64FE78FA" w14:textId="77B916FC" w:rsidR="00025844" w:rsidRPr="00031A49" w:rsidRDefault="00025844" w:rsidP="005876F3"/>
    <w:p w14:paraId="12B3C93F" w14:textId="0C63C285" w:rsidR="00025844" w:rsidRPr="00031A49" w:rsidRDefault="00025844" w:rsidP="005876F3"/>
    <w:p w14:paraId="6A2A2D8C" w14:textId="48AD9EC5" w:rsidR="00025844" w:rsidRPr="00031A49" w:rsidRDefault="00025844" w:rsidP="005876F3"/>
    <w:p w14:paraId="47B0CE9F" w14:textId="013CDF93" w:rsidR="00025844" w:rsidRPr="00031A49" w:rsidRDefault="00025844" w:rsidP="005876F3"/>
    <w:p w14:paraId="1759CB11" w14:textId="39E918F1" w:rsidR="00025844" w:rsidRPr="00031A49" w:rsidRDefault="00025844" w:rsidP="005876F3"/>
    <w:p w14:paraId="3E6EB95B" w14:textId="7D6E7385" w:rsidR="00025844" w:rsidRPr="00031A49" w:rsidRDefault="00025844" w:rsidP="005876F3"/>
    <w:p w14:paraId="11529F6B" w14:textId="56494361" w:rsidR="00025844" w:rsidRPr="00031A49" w:rsidRDefault="00025844" w:rsidP="005876F3"/>
    <w:p w14:paraId="53AAD580" w14:textId="5F792834" w:rsidR="00025844" w:rsidRPr="00031A49" w:rsidRDefault="00025844" w:rsidP="005876F3"/>
    <w:p w14:paraId="46082E3A" w14:textId="7B5F774E" w:rsidR="00025844" w:rsidRPr="00031A49" w:rsidRDefault="00025844" w:rsidP="005876F3"/>
    <w:p w14:paraId="1870E3C0" w14:textId="64AF8198" w:rsidR="00025844" w:rsidRDefault="00025844" w:rsidP="005876F3"/>
    <w:p w14:paraId="3C0B91FD" w14:textId="22EC74B9" w:rsidR="00031A49" w:rsidRDefault="00031A49" w:rsidP="005876F3"/>
    <w:p w14:paraId="6446A091" w14:textId="77777777" w:rsidR="00031A49" w:rsidRPr="00031A49" w:rsidRDefault="00031A49" w:rsidP="005876F3"/>
    <w:p w14:paraId="7B7DF230" w14:textId="0F9C75C0" w:rsidR="00025844" w:rsidRPr="00031A49" w:rsidRDefault="00025844" w:rsidP="005876F3"/>
    <w:p w14:paraId="005E1235" w14:textId="58B2BE01" w:rsidR="00025844" w:rsidRPr="00031A49" w:rsidRDefault="00025844" w:rsidP="005876F3"/>
    <w:p w14:paraId="5C300B4C" w14:textId="15174868" w:rsidR="00025844" w:rsidRPr="00031A49" w:rsidRDefault="00025844" w:rsidP="005876F3"/>
    <w:p w14:paraId="3941803E" w14:textId="19F4AA72" w:rsidR="00025844" w:rsidRPr="00031A49" w:rsidRDefault="00025844" w:rsidP="005876F3"/>
    <w:p w14:paraId="5A3B9561" w14:textId="1580EE72" w:rsidR="00025844" w:rsidRPr="00031A49" w:rsidRDefault="00025844" w:rsidP="005876F3"/>
    <w:p w14:paraId="0E483680" w14:textId="23417F58" w:rsidR="00025844" w:rsidRPr="00031A49" w:rsidRDefault="00025844" w:rsidP="005876F3"/>
    <w:p w14:paraId="22BF2983" w14:textId="706A0AB8" w:rsidR="00025844" w:rsidRPr="00031A49" w:rsidRDefault="00025844" w:rsidP="005876F3"/>
    <w:p w14:paraId="2F2A2876" w14:textId="48876CCF" w:rsidR="00025844" w:rsidRPr="00031A49" w:rsidRDefault="00025844" w:rsidP="005876F3"/>
    <w:p w14:paraId="0E662B87" w14:textId="7A1E7F67" w:rsidR="00025844" w:rsidRPr="00031A49" w:rsidRDefault="00025844" w:rsidP="005876F3"/>
    <w:p w14:paraId="7F0A888A" w14:textId="0ACFAC25" w:rsidR="00025844" w:rsidRPr="00031A49" w:rsidRDefault="00025844" w:rsidP="005876F3"/>
    <w:p w14:paraId="5C0BB6B8" w14:textId="77777777" w:rsidR="00025844" w:rsidRPr="00031A49" w:rsidRDefault="00025844" w:rsidP="005876F3"/>
    <w:p w14:paraId="4DED08A1" w14:textId="532D29B9" w:rsidR="005876F3" w:rsidRDefault="005876F3" w:rsidP="005876F3">
      <w:pPr>
        <w:pStyle w:val="Heading1"/>
        <w:spacing w:before="0" w:after="0" w:line="360" w:lineRule="auto"/>
        <w:jc w:val="center"/>
        <w:rPr>
          <w:rFonts w:ascii="Times New Roman" w:hAnsi="Times New Roman"/>
          <w:sz w:val="32"/>
          <w:szCs w:val="28"/>
        </w:rPr>
      </w:pPr>
      <w:bookmarkStart w:id="64" w:name="_Toc103183948"/>
      <w:r w:rsidRPr="00031A49">
        <w:rPr>
          <w:rFonts w:ascii="Times New Roman" w:hAnsi="Times New Roman"/>
          <w:sz w:val="32"/>
          <w:szCs w:val="28"/>
        </w:rPr>
        <w:t>List of Figures</w:t>
      </w:r>
      <w:bookmarkEnd w:id="61"/>
      <w:bookmarkEnd w:id="62"/>
      <w:bookmarkEnd w:id="63"/>
      <w:bookmarkEnd w:id="64"/>
    </w:p>
    <w:p w14:paraId="1970F9C8" w14:textId="206641CE" w:rsidR="005876F3" w:rsidRPr="00031A49" w:rsidRDefault="00EB59F0" w:rsidP="00EB59F0">
      <w:pPr>
        <w:spacing w:line="360" w:lineRule="auto"/>
      </w:pPr>
      <w:r>
        <w:t>1.4       Work break down Structure</w:t>
      </w:r>
    </w:p>
    <w:p w14:paraId="1E2B39B6" w14:textId="71B24C41" w:rsidR="005876F3" w:rsidRPr="00031A49" w:rsidRDefault="00D5693B" w:rsidP="00EB59F0">
      <w:pPr>
        <w:pStyle w:val="NoSpacing"/>
        <w:spacing w:line="360" w:lineRule="auto"/>
        <w:rPr>
          <w:rFonts w:ascii="Times New Roman" w:hAnsi="Times New Roman"/>
        </w:rPr>
      </w:pPr>
      <w:r>
        <w:rPr>
          <w:rFonts w:ascii="Times New Roman" w:hAnsi="Times New Roman" w:cs="Arial"/>
          <w:noProof/>
          <w:sz w:val="24"/>
        </w:rPr>
        <w:t xml:space="preserve">4.1       </w:t>
      </w:r>
      <w:r w:rsidRPr="00D5693B">
        <w:rPr>
          <w:rFonts w:ascii="Times New Roman" w:hAnsi="Times New Roman" w:cs="Arial"/>
          <w:noProof/>
          <w:sz w:val="24"/>
        </w:rPr>
        <w:t>Use Case for Sign Language Recognition system</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p>
    <w:p w14:paraId="7B51BC9A" w14:textId="186DA11C" w:rsidR="005876F3" w:rsidRPr="00031A49" w:rsidRDefault="00D5693B" w:rsidP="005876F3">
      <w:pPr>
        <w:pStyle w:val="NoSpacing"/>
        <w:spacing w:line="360" w:lineRule="auto"/>
        <w:rPr>
          <w:rFonts w:ascii="Times New Roman" w:hAnsi="Times New Roman"/>
        </w:rPr>
      </w:pPr>
      <w:r>
        <w:rPr>
          <w:rFonts w:ascii="Times New Roman" w:hAnsi="Times New Roman" w:cs="Arial"/>
          <w:noProof/>
          <w:sz w:val="24"/>
        </w:rPr>
        <w:t xml:space="preserve">5.1      </w:t>
      </w:r>
      <w:r w:rsidRPr="00D5693B">
        <w:rPr>
          <w:rFonts w:ascii="Times New Roman" w:hAnsi="Times New Roman" w:cs="Arial"/>
          <w:noProof/>
          <w:sz w:val="24"/>
        </w:rPr>
        <w:t xml:space="preserve"> Proposed Approach</w:t>
      </w:r>
      <w:r w:rsidR="005876F3" w:rsidRPr="00031A49">
        <w:rPr>
          <w:rFonts w:ascii="Times New Roman" w:hAnsi="Times New Roman"/>
        </w:rPr>
        <w:tab/>
      </w:r>
      <w:r w:rsidR="005876F3" w:rsidRPr="00031A49">
        <w:rPr>
          <w:rFonts w:ascii="Times New Roman" w:hAnsi="Times New Roman"/>
        </w:rPr>
        <w:tab/>
      </w:r>
      <w:r w:rsidR="005876F3" w:rsidRPr="00031A49">
        <w:rPr>
          <w:rFonts w:ascii="Times New Roman" w:hAnsi="Times New Roman"/>
        </w:rPr>
        <w:tab/>
      </w:r>
      <w:r w:rsidR="005876F3" w:rsidRPr="00031A49">
        <w:rPr>
          <w:rFonts w:ascii="Times New Roman" w:hAnsi="Times New Roman"/>
        </w:rPr>
        <w:tab/>
      </w:r>
      <w:r w:rsidR="005876F3" w:rsidRPr="00031A49">
        <w:rPr>
          <w:rFonts w:ascii="Times New Roman" w:hAnsi="Times New Roman"/>
        </w:rPr>
        <w:tab/>
      </w:r>
      <w:r>
        <w:rPr>
          <w:rFonts w:ascii="Times New Roman" w:hAnsi="Times New Roman"/>
        </w:rPr>
        <w:t xml:space="preserve">                                       </w:t>
      </w:r>
    </w:p>
    <w:p w14:paraId="09BD56B6" w14:textId="64564E55" w:rsidR="005876F3" w:rsidRPr="00031A49" w:rsidRDefault="00D5693B" w:rsidP="005876F3">
      <w:pPr>
        <w:pStyle w:val="NoSpacing"/>
        <w:spacing w:line="360" w:lineRule="auto"/>
        <w:rPr>
          <w:rFonts w:ascii="Times New Roman" w:hAnsi="Times New Roman"/>
        </w:rPr>
      </w:pPr>
      <w:r>
        <w:rPr>
          <w:rFonts w:ascii="Times New Roman" w:hAnsi="Times New Roman" w:cs="Arial"/>
          <w:noProof/>
          <w:sz w:val="24"/>
        </w:rPr>
        <w:t xml:space="preserve">5.5      </w:t>
      </w:r>
      <w:r w:rsidRPr="00D5693B">
        <w:rPr>
          <w:rFonts w:ascii="Times New Roman" w:hAnsi="Times New Roman" w:cs="Arial"/>
          <w:noProof/>
          <w:sz w:val="24"/>
        </w:rPr>
        <w:t xml:space="preserve"> Demo Output</w:t>
      </w:r>
      <w:r w:rsidR="005876F3" w:rsidRPr="00031A49">
        <w:rPr>
          <w:rFonts w:ascii="Times New Roman" w:hAnsi="Times New Roman"/>
        </w:rPr>
        <w:tab/>
      </w:r>
      <w:r w:rsidR="005876F3" w:rsidRPr="00031A49">
        <w:rPr>
          <w:rFonts w:ascii="Times New Roman" w:hAnsi="Times New Roman"/>
        </w:rPr>
        <w:tab/>
      </w:r>
      <w:r w:rsidR="005876F3" w:rsidRPr="00031A49">
        <w:rPr>
          <w:rFonts w:ascii="Times New Roman" w:hAnsi="Times New Roman"/>
        </w:rPr>
        <w:tab/>
      </w:r>
      <w:r w:rsidR="005876F3" w:rsidRPr="00031A49">
        <w:rPr>
          <w:rFonts w:ascii="Times New Roman" w:hAnsi="Times New Roman"/>
        </w:rPr>
        <w:tab/>
      </w:r>
      <w:r w:rsidR="005876F3" w:rsidRPr="00031A49">
        <w:rPr>
          <w:rFonts w:ascii="Times New Roman" w:hAnsi="Times New Roman"/>
        </w:rPr>
        <w:tab/>
      </w:r>
      <w:r w:rsidR="005876F3" w:rsidRPr="00031A49">
        <w:rPr>
          <w:rFonts w:ascii="Times New Roman" w:hAnsi="Times New Roman"/>
        </w:rPr>
        <w:tab/>
      </w:r>
      <w:r>
        <w:rPr>
          <w:rFonts w:ascii="Times New Roman" w:hAnsi="Times New Roman"/>
        </w:rPr>
        <w:t xml:space="preserve">                                      </w:t>
      </w:r>
    </w:p>
    <w:p w14:paraId="586CA936" w14:textId="77777777" w:rsidR="005876F3" w:rsidRPr="00031A49" w:rsidRDefault="005876F3" w:rsidP="005876F3">
      <w:pPr>
        <w:spacing w:line="360" w:lineRule="auto"/>
        <w:jc w:val="both"/>
      </w:pPr>
    </w:p>
    <w:p w14:paraId="5BA4654A" w14:textId="77777777" w:rsidR="005876F3" w:rsidRPr="00031A49" w:rsidRDefault="005876F3" w:rsidP="005876F3">
      <w:pPr>
        <w:spacing w:line="360" w:lineRule="auto"/>
        <w:jc w:val="both"/>
      </w:pPr>
    </w:p>
    <w:p w14:paraId="4CCEBE92" w14:textId="77777777" w:rsidR="005876F3" w:rsidRPr="00031A49" w:rsidRDefault="005876F3" w:rsidP="005876F3">
      <w:pPr>
        <w:spacing w:line="360" w:lineRule="auto"/>
        <w:jc w:val="both"/>
      </w:pPr>
    </w:p>
    <w:p w14:paraId="3271B617" w14:textId="77777777" w:rsidR="005876F3" w:rsidRPr="00031A49" w:rsidRDefault="005876F3" w:rsidP="005876F3">
      <w:pPr>
        <w:spacing w:line="360" w:lineRule="auto"/>
        <w:jc w:val="both"/>
      </w:pPr>
    </w:p>
    <w:p w14:paraId="4F635C08" w14:textId="77777777" w:rsidR="005876F3" w:rsidRPr="00031A49" w:rsidRDefault="005876F3" w:rsidP="005876F3">
      <w:pPr>
        <w:spacing w:line="360" w:lineRule="auto"/>
        <w:jc w:val="both"/>
      </w:pPr>
    </w:p>
    <w:p w14:paraId="31CE8A48" w14:textId="77777777" w:rsidR="005876F3" w:rsidRPr="00031A49" w:rsidRDefault="005876F3" w:rsidP="005876F3">
      <w:pPr>
        <w:spacing w:line="360" w:lineRule="auto"/>
        <w:jc w:val="both"/>
      </w:pPr>
    </w:p>
    <w:p w14:paraId="5B9BAACC" w14:textId="77777777" w:rsidR="005876F3" w:rsidRPr="00031A49" w:rsidRDefault="005876F3" w:rsidP="005876F3">
      <w:pPr>
        <w:spacing w:line="360" w:lineRule="auto"/>
        <w:jc w:val="both"/>
      </w:pPr>
    </w:p>
    <w:p w14:paraId="7DF42840" w14:textId="77777777" w:rsidR="005876F3" w:rsidRPr="00031A49" w:rsidRDefault="005876F3" w:rsidP="005876F3">
      <w:pPr>
        <w:spacing w:line="360" w:lineRule="auto"/>
        <w:jc w:val="both"/>
      </w:pPr>
    </w:p>
    <w:p w14:paraId="1AB91EC8" w14:textId="77777777" w:rsidR="005876F3" w:rsidRPr="00031A49" w:rsidRDefault="005876F3" w:rsidP="005876F3">
      <w:pPr>
        <w:spacing w:line="360" w:lineRule="auto"/>
        <w:jc w:val="both"/>
      </w:pPr>
    </w:p>
    <w:p w14:paraId="4ADE9820" w14:textId="77777777" w:rsidR="005876F3" w:rsidRPr="00031A49" w:rsidRDefault="005876F3" w:rsidP="005876F3">
      <w:pPr>
        <w:spacing w:line="360" w:lineRule="auto"/>
        <w:jc w:val="both"/>
      </w:pPr>
    </w:p>
    <w:p w14:paraId="587EE9AD" w14:textId="77777777" w:rsidR="005876F3" w:rsidRPr="00031A49" w:rsidRDefault="005876F3" w:rsidP="005876F3">
      <w:pPr>
        <w:spacing w:line="360" w:lineRule="auto"/>
        <w:jc w:val="both"/>
      </w:pPr>
    </w:p>
    <w:p w14:paraId="17D77AD3" w14:textId="77777777" w:rsidR="005876F3" w:rsidRPr="00031A49" w:rsidRDefault="005876F3" w:rsidP="005876F3">
      <w:pPr>
        <w:spacing w:line="360" w:lineRule="auto"/>
        <w:jc w:val="both"/>
      </w:pPr>
    </w:p>
    <w:p w14:paraId="408FB67C" w14:textId="77777777" w:rsidR="005876F3" w:rsidRPr="00031A49" w:rsidRDefault="005876F3" w:rsidP="005876F3">
      <w:pPr>
        <w:spacing w:line="360" w:lineRule="auto"/>
        <w:jc w:val="both"/>
      </w:pPr>
    </w:p>
    <w:p w14:paraId="645897F9" w14:textId="77777777" w:rsidR="005876F3" w:rsidRPr="00031A49" w:rsidRDefault="005876F3" w:rsidP="005876F3">
      <w:pPr>
        <w:spacing w:line="360" w:lineRule="auto"/>
        <w:jc w:val="both"/>
      </w:pPr>
    </w:p>
    <w:p w14:paraId="35CB1EFF" w14:textId="77777777" w:rsidR="005876F3" w:rsidRPr="00031A49" w:rsidRDefault="005876F3" w:rsidP="005876F3">
      <w:pPr>
        <w:spacing w:line="360" w:lineRule="auto"/>
        <w:jc w:val="both"/>
      </w:pPr>
    </w:p>
    <w:p w14:paraId="4C70F9EC" w14:textId="77777777" w:rsidR="005876F3" w:rsidRPr="00031A49" w:rsidRDefault="005876F3" w:rsidP="005876F3">
      <w:pPr>
        <w:spacing w:line="360" w:lineRule="auto"/>
        <w:jc w:val="both"/>
      </w:pPr>
    </w:p>
    <w:p w14:paraId="2530B20C" w14:textId="77777777" w:rsidR="005876F3" w:rsidRPr="00031A49" w:rsidRDefault="005876F3" w:rsidP="005876F3">
      <w:pPr>
        <w:spacing w:line="360" w:lineRule="auto"/>
        <w:jc w:val="both"/>
      </w:pPr>
    </w:p>
    <w:p w14:paraId="582B2BA2" w14:textId="77777777" w:rsidR="005876F3" w:rsidRPr="00031A49" w:rsidRDefault="005876F3" w:rsidP="005876F3">
      <w:pPr>
        <w:spacing w:line="360" w:lineRule="auto"/>
        <w:jc w:val="both"/>
      </w:pPr>
    </w:p>
    <w:p w14:paraId="0B35C550" w14:textId="77777777" w:rsidR="005876F3" w:rsidRPr="00031A49" w:rsidRDefault="005876F3" w:rsidP="005876F3">
      <w:pPr>
        <w:spacing w:line="360" w:lineRule="auto"/>
        <w:jc w:val="both"/>
      </w:pPr>
    </w:p>
    <w:p w14:paraId="28DF5146" w14:textId="77777777" w:rsidR="005876F3" w:rsidRPr="00031A49" w:rsidRDefault="005876F3" w:rsidP="005876F3">
      <w:pPr>
        <w:spacing w:line="360" w:lineRule="auto"/>
        <w:jc w:val="both"/>
      </w:pPr>
    </w:p>
    <w:p w14:paraId="1A3DC1A6" w14:textId="77777777" w:rsidR="005876F3" w:rsidRPr="00031A49" w:rsidRDefault="005876F3" w:rsidP="005876F3">
      <w:pPr>
        <w:spacing w:line="360" w:lineRule="auto"/>
        <w:jc w:val="both"/>
      </w:pPr>
    </w:p>
    <w:p w14:paraId="4E3AC144" w14:textId="77777777" w:rsidR="005876F3" w:rsidRPr="00031A49" w:rsidRDefault="005876F3" w:rsidP="005876F3">
      <w:pPr>
        <w:spacing w:line="360" w:lineRule="auto"/>
        <w:jc w:val="both"/>
      </w:pPr>
    </w:p>
    <w:p w14:paraId="3F151DE0" w14:textId="77777777" w:rsidR="005876F3" w:rsidRPr="00031A49" w:rsidRDefault="005876F3" w:rsidP="005876F3">
      <w:pPr>
        <w:spacing w:line="360" w:lineRule="auto"/>
        <w:jc w:val="both"/>
      </w:pPr>
    </w:p>
    <w:p w14:paraId="282801DA" w14:textId="77777777" w:rsidR="005876F3" w:rsidRPr="00031A49" w:rsidRDefault="005876F3" w:rsidP="005876F3">
      <w:pPr>
        <w:spacing w:line="360" w:lineRule="auto"/>
        <w:jc w:val="both"/>
      </w:pPr>
    </w:p>
    <w:p w14:paraId="21DBDC1E" w14:textId="77777777" w:rsidR="005876F3" w:rsidRPr="009E7697" w:rsidRDefault="005876F3" w:rsidP="005876F3">
      <w:pPr>
        <w:pStyle w:val="Heading1"/>
        <w:spacing w:before="0" w:after="0" w:line="360" w:lineRule="auto"/>
        <w:jc w:val="center"/>
        <w:rPr>
          <w:rFonts w:ascii="Times New Roman" w:hAnsi="Times New Roman"/>
          <w:sz w:val="32"/>
          <w:szCs w:val="32"/>
        </w:rPr>
      </w:pPr>
      <w:bookmarkStart w:id="65" w:name="_Toc505635602"/>
      <w:bookmarkStart w:id="66" w:name="_Toc87862520"/>
      <w:bookmarkStart w:id="67" w:name="_Toc95217807"/>
      <w:bookmarkStart w:id="68" w:name="_Toc103183949"/>
      <w:r w:rsidRPr="009E7697">
        <w:rPr>
          <w:rFonts w:ascii="Times New Roman" w:hAnsi="Times New Roman"/>
          <w:sz w:val="32"/>
          <w:szCs w:val="32"/>
        </w:rPr>
        <w:t>List of Tables</w:t>
      </w:r>
      <w:bookmarkEnd w:id="65"/>
      <w:bookmarkEnd w:id="66"/>
      <w:bookmarkEnd w:id="67"/>
      <w:bookmarkEnd w:id="68"/>
    </w:p>
    <w:p w14:paraId="6A6F1DF3" w14:textId="77777777" w:rsidR="009E7697" w:rsidRPr="009E7697" w:rsidRDefault="009E7697" w:rsidP="009E7697">
      <w:pPr>
        <w:pStyle w:val="Caption"/>
        <w:keepNext/>
        <w:spacing w:line="360" w:lineRule="auto"/>
        <w:jc w:val="both"/>
        <w:rPr>
          <w:b w:val="0"/>
          <w:bCs w:val="0"/>
          <w:sz w:val="24"/>
          <w:szCs w:val="24"/>
        </w:rPr>
      </w:pPr>
      <w:r w:rsidRPr="009E7697">
        <w:rPr>
          <w:sz w:val="24"/>
          <w:szCs w:val="24"/>
        </w:rPr>
        <w:t xml:space="preserve">Table 4.1: </w:t>
      </w:r>
      <w:r w:rsidRPr="009E7697">
        <w:rPr>
          <w:b w:val="0"/>
          <w:bCs w:val="0"/>
          <w:sz w:val="24"/>
          <w:szCs w:val="24"/>
        </w:rPr>
        <w:t>Start webcam</w:t>
      </w:r>
    </w:p>
    <w:p w14:paraId="43DCE984" w14:textId="77777777" w:rsidR="009E7697" w:rsidRPr="009E7697" w:rsidRDefault="009E7697" w:rsidP="009E7697">
      <w:pPr>
        <w:pStyle w:val="Caption"/>
        <w:keepNext/>
        <w:spacing w:line="360" w:lineRule="auto"/>
        <w:jc w:val="both"/>
        <w:rPr>
          <w:b w:val="0"/>
          <w:bCs w:val="0"/>
          <w:sz w:val="24"/>
          <w:szCs w:val="24"/>
        </w:rPr>
      </w:pPr>
      <w:r w:rsidRPr="009E7697">
        <w:rPr>
          <w:sz w:val="24"/>
          <w:szCs w:val="24"/>
        </w:rPr>
        <w:t xml:space="preserve">Table 4.2: </w:t>
      </w:r>
      <w:r w:rsidRPr="009E7697">
        <w:rPr>
          <w:b w:val="0"/>
          <w:bCs w:val="0"/>
          <w:sz w:val="24"/>
          <w:szCs w:val="24"/>
        </w:rPr>
        <w:t>Capture image</w:t>
      </w:r>
    </w:p>
    <w:p w14:paraId="0CF7388F" w14:textId="77777777" w:rsidR="009E7697" w:rsidRPr="009E7697" w:rsidRDefault="009E7697" w:rsidP="009E7697">
      <w:pPr>
        <w:pStyle w:val="Caption"/>
        <w:keepNext/>
        <w:spacing w:line="360" w:lineRule="auto"/>
        <w:jc w:val="both"/>
        <w:rPr>
          <w:b w:val="0"/>
          <w:bCs w:val="0"/>
          <w:sz w:val="24"/>
          <w:szCs w:val="24"/>
        </w:rPr>
      </w:pPr>
      <w:r w:rsidRPr="009E7697">
        <w:rPr>
          <w:sz w:val="24"/>
          <w:szCs w:val="24"/>
        </w:rPr>
        <w:t xml:space="preserve">Table 4.3: </w:t>
      </w:r>
      <w:r w:rsidRPr="009E7697">
        <w:rPr>
          <w:b w:val="0"/>
          <w:bCs w:val="0"/>
          <w:sz w:val="24"/>
          <w:szCs w:val="24"/>
        </w:rPr>
        <w:t>Capture Gesture</w:t>
      </w:r>
    </w:p>
    <w:p w14:paraId="034183FE" w14:textId="77777777" w:rsidR="009E7697" w:rsidRPr="009E7697" w:rsidRDefault="009E7697" w:rsidP="009E7697">
      <w:pPr>
        <w:pStyle w:val="Caption"/>
        <w:keepNext/>
        <w:spacing w:line="360" w:lineRule="auto"/>
        <w:jc w:val="both"/>
        <w:rPr>
          <w:b w:val="0"/>
          <w:bCs w:val="0"/>
          <w:sz w:val="24"/>
          <w:szCs w:val="24"/>
        </w:rPr>
      </w:pPr>
      <w:r w:rsidRPr="009E7697">
        <w:rPr>
          <w:sz w:val="24"/>
          <w:szCs w:val="24"/>
        </w:rPr>
        <w:t xml:space="preserve">Table 4.3: </w:t>
      </w:r>
      <w:r w:rsidRPr="009E7697">
        <w:rPr>
          <w:b w:val="0"/>
          <w:bCs w:val="0"/>
          <w:sz w:val="24"/>
          <w:szCs w:val="24"/>
        </w:rPr>
        <w:t>Extract Features</w:t>
      </w:r>
    </w:p>
    <w:p w14:paraId="03716A0A" w14:textId="77777777" w:rsidR="009E7697" w:rsidRPr="009E7697" w:rsidRDefault="009E7697" w:rsidP="009E7697">
      <w:pPr>
        <w:pStyle w:val="Caption"/>
        <w:keepNext/>
        <w:spacing w:line="360" w:lineRule="auto"/>
        <w:jc w:val="both"/>
        <w:rPr>
          <w:b w:val="0"/>
          <w:bCs w:val="0"/>
          <w:sz w:val="24"/>
          <w:szCs w:val="24"/>
        </w:rPr>
      </w:pPr>
      <w:r w:rsidRPr="009E7697">
        <w:rPr>
          <w:sz w:val="24"/>
          <w:szCs w:val="24"/>
        </w:rPr>
        <w:t xml:space="preserve">Table 4.3: </w:t>
      </w:r>
      <w:r w:rsidRPr="009E7697">
        <w:rPr>
          <w:b w:val="0"/>
          <w:bCs w:val="0"/>
          <w:sz w:val="24"/>
          <w:szCs w:val="24"/>
        </w:rPr>
        <w:t>Recognize Gesture</w:t>
      </w:r>
    </w:p>
    <w:p w14:paraId="30FDAF0B" w14:textId="77777777" w:rsidR="009E7697" w:rsidRPr="009E7697" w:rsidRDefault="009E7697" w:rsidP="009E7697">
      <w:pPr>
        <w:pStyle w:val="Caption"/>
        <w:keepNext/>
        <w:spacing w:line="360" w:lineRule="auto"/>
        <w:jc w:val="both"/>
        <w:rPr>
          <w:b w:val="0"/>
          <w:bCs w:val="0"/>
          <w:sz w:val="24"/>
          <w:szCs w:val="24"/>
        </w:rPr>
      </w:pPr>
      <w:r w:rsidRPr="009E7697">
        <w:rPr>
          <w:sz w:val="24"/>
          <w:szCs w:val="24"/>
        </w:rPr>
        <w:t xml:space="preserve">Table 4.3: </w:t>
      </w:r>
      <w:r w:rsidRPr="009E7697">
        <w:rPr>
          <w:b w:val="0"/>
          <w:bCs w:val="0"/>
          <w:sz w:val="24"/>
          <w:szCs w:val="24"/>
        </w:rPr>
        <w:t>Display Result</w:t>
      </w:r>
    </w:p>
    <w:p w14:paraId="71BA3F0E" w14:textId="77777777" w:rsidR="009A20B5" w:rsidRPr="00437760" w:rsidRDefault="009A20B5" w:rsidP="00437760"/>
    <w:p w14:paraId="02E1140C" w14:textId="24EA652A" w:rsidR="005876F3" w:rsidRPr="00437760" w:rsidRDefault="005876F3" w:rsidP="00437760">
      <w:pPr>
        <w:pStyle w:val="NoSpacing"/>
        <w:spacing w:line="360" w:lineRule="auto"/>
        <w:rPr>
          <w:sz w:val="24"/>
          <w:szCs w:val="24"/>
        </w:rPr>
      </w:pPr>
    </w:p>
    <w:p w14:paraId="0FCAC1BE" w14:textId="77777777" w:rsidR="005876F3" w:rsidRPr="00031A49" w:rsidRDefault="005876F3" w:rsidP="005876F3">
      <w:pPr>
        <w:spacing w:line="360" w:lineRule="auto"/>
        <w:jc w:val="both"/>
      </w:pPr>
    </w:p>
    <w:p w14:paraId="70773E09" w14:textId="77777777" w:rsidR="005876F3" w:rsidRPr="00031A49" w:rsidRDefault="005876F3" w:rsidP="005876F3">
      <w:pPr>
        <w:spacing w:line="360" w:lineRule="auto"/>
        <w:jc w:val="both"/>
      </w:pPr>
    </w:p>
    <w:p w14:paraId="2993CFF7" w14:textId="77777777" w:rsidR="005876F3" w:rsidRPr="00031A49" w:rsidRDefault="005876F3" w:rsidP="005876F3">
      <w:pPr>
        <w:spacing w:line="360" w:lineRule="auto"/>
        <w:jc w:val="both"/>
      </w:pPr>
    </w:p>
    <w:p w14:paraId="269DF167" w14:textId="77777777" w:rsidR="005876F3" w:rsidRPr="00031A49" w:rsidRDefault="005876F3" w:rsidP="005876F3">
      <w:pPr>
        <w:spacing w:line="360" w:lineRule="auto"/>
        <w:jc w:val="both"/>
      </w:pPr>
    </w:p>
    <w:p w14:paraId="1442B883" w14:textId="77777777" w:rsidR="005876F3" w:rsidRPr="00031A49" w:rsidRDefault="005876F3" w:rsidP="005876F3">
      <w:pPr>
        <w:spacing w:line="360" w:lineRule="auto"/>
        <w:jc w:val="both"/>
      </w:pPr>
    </w:p>
    <w:p w14:paraId="5EAD46FD" w14:textId="77777777" w:rsidR="005876F3" w:rsidRPr="00031A49" w:rsidRDefault="005876F3" w:rsidP="005876F3">
      <w:pPr>
        <w:spacing w:line="360" w:lineRule="auto"/>
        <w:jc w:val="both"/>
      </w:pPr>
    </w:p>
    <w:p w14:paraId="38894A1A" w14:textId="77777777" w:rsidR="005876F3" w:rsidRPr="00031A49" w:rsidRDefault="005876F3" w:rsidP="005876F3">
      <w:pPr>
        <w:spacing w:line="360" w:lineRule="auto"/>
        <w:jc w:val="both"/>
      </w:pPr>
    </w:p>
    <w:p w14:paraId="05EC9A65" w14:textId="77777777" w:rsidR="005876F3" w:rsidRPr="00031A49" w:rsidRDefault="005876F3" w:rsidP="005876F3">
      <w:pPr>
        <w:spacing w:line="360" w:lineRule="auto"/>
        <w:jc w:val="both"/>
      </w:pPr>
    </w:p>
    <w:p w14:paraId="60EBCB16" w14:textId="77777777" w:rsidR="005876F3" w:rsidRPr="00031A49" w:rsidRDefault="005876F3" w:rsidP="005876F3">
      <w:pPr>
        <w:spacing w:line="360" w:lineRule="auto"/>
        <w:jc w:val="both"/>
      </w:pPr>
    </w:p>
    <w:p w14:paraId="50DB0640" w14:textId="77777777" w:rsidR="005876F3" w:rsidRPr="00031A49" w:rsidRDefault="005876F3" w:rsidP="005876F3">
      <w:pPr>
        <w:spacing w:line="360" w:lineRule="auto"/>
        <w:jc w:val="both"/>
      </w:pPr>
    </w:p>
    <w:p w14:paraId="7D8B975E" w14:textId="77777777" w:rsidR="005876F3" w:rsidRPr="00031A49" w:rsidRDefault="005876F3" w:rsidP="005876F3">
      <w:pPr>
        <w:spacing w:line="360" w:lineRule="auto"/>
        <w:jc w:val="both"/>
      </w:pPr>
    </w:p>
    <w:p w14:paraId="6F3AF458" w14:textId="77777777" w:rsidR="005876F3" w:rsidRPr="00031A49" w:rsidRDefault="005876F3" w:rsidP="005876F3">
      <w:pPr>
        <w:spacing w:line="360" w:lineRule="auto"/>
        <w:jc w:val="both"/>
      </w:pPr>
    </w:p>
    <w:p w14:paraId="43BCD645" w14:textId="77777777" w:rsidR="005876F3" w:rsidRPr="00031A49" w:rsidRDefault="005876F3" w:rsidP="005876F3">
      <w:pPr>
        <w:spacing w:line="360" w:lineRule="auto"/>
        <w:jc w:val="both"/>
      </w:pPr>
    </w:p>
    <w:p w14:paraId="3E74EA1C" w14:textId="77777777" w:rsidR="005876F3" w:rsidRPr="00031A49" w:rsidRDefault="005876F3" w:rsidP="005876F3">
      <w:pPr>
        <w:spacing w:line="360" w:lineRule="auto"/>
        <w:jc w:val="both"/>
      </w:pPr>
    </w:p>
    <w:p w14:paraId="2646143B" w14:textId="77777777" w:rsidR="005876F3" w:rsidRPr="00031A49" w:rsidRDefault="005876F3" w:rsidP="005876F3">
      <w:pPr>
        <w:spacing w:line="360" w:lineRule="auto"/>
        <w:jc w:val="both"/>
      </w:pPr>
    </w:p>
    <w:p w14:paraId="6982F007" w14:textId="77777777" w:rsidR="005876F3" w:rsidRPr="00031A49" w:rsidRDefault="005876F3" w:rsidP="005876F3">
      <w:pPr>
        <w:spacing w:line="360" w:lineRule="auto"/>
        <w:jc w:val="both"/>
      </w:pPr>
    </w:p>
    <w:p w14:paraId="5F3F1927" w14:textId="23F566C6" w:rsidR="005876F3" w:rsidRDefault="005876F3" w:rsidP="005876F3">
      <w:pPr>
        <w:spacing w:line="360" w:lineRule="auto"/>
        <w:jc w:val="both"/>
      </w:pPr>
    </w:p>
    <w:p w14:paraId="18748802" w14:textId="645B1730" w:rsidR="00437760" w:rsidRDefault="00437760" w:rsidP="005876F3">
      <w:pPr>
        <w:spacing w:line="360" w:lineRule="auto"/>
        <w:jc w:val="both"/>
      </w:pPr>
    </w:p>
    <w:p w14:paraId="15956B3A" w14:textId="3A084860" w:rsidR="00437760" w:rsidRDefault="00437760" w:rsidP="005876F3">
      <w:pPr>
        <w:spacing w:line="360" w:lineRule="auto"/>
        <w:jc w:val="both"/>
      </w:pPr>
    </w:p>
    <w:p w14:paraId="6ACD56DA" w14:textId="1A402C8D" w:rsidR="00437760" w:rsidRDefault="00437760" w:rsidP="005876F3">
      <w:pPr>
        <w:spacing w:line="360" w:lineRule="auto"/>
        <w:jc w:val="both"/>
      </w:pPr>
    </w:p>
    <w:p w14:paraId="2AF9EBD3" w14:textId="5FB4DBE6" w:rsidR="00437760" w:rsidRDefault="00437760" w:rsidP="005876F3">
      <w:pPr>
        <w:spacing w:line="360" w:lineRule="auto"/>
        <w:jc w:val="both"/>
      </w:pPr>
    </w:p>
    <w:p w14:paraId="3864E6B0" w14:textId="7B7B8E36" w:rsidR="00437760" w:rsidRDefault="00437760" w:rsidP="005876F3">
      <w:pPr>
        <w:spacing w:line="360" w:lineRule="auto"/>
        <w:jc w:val="both"/>
      </w:pPr>
    </w:p>
    <w:p w14:paraId="4E0BA653" w14:textId="1D2DD35B" w:rsidR="00437760" w:rsidRDefault="00437760" w:rsidP="005876F3">
      <w:pPr>
        <w:spacing w:line="360" w:lineRule="auto"/>
        <w:jc w:val="both"/>
      </w:pPr>
    </w:p>
    <w:p w14:paraId="0211FAD7" w14:textId="77777777" w:rsidR="00437760" w:rsidRPr="00031A49" w:rsidRDefault="00437760" w:rsidP="005876F3">
      <w:pPr>
        <w:spacing w:line="360" w:lineRule="auto"/>
        <w:jc w:val="both"/>
      </w:pPr>
    </w:p>
    <w:p w14:paraId="12B4DA7E" w14:textId="77777777" w:rsidR="005876F3" w:rsidRPr="00031A49" w:rsidRDefault="005876F3" w:rsidP="005876F3">
      <w:pPr>
        <w:spacing w:line="360" w:lineRule="auto"/>
        <w:jc w:val="both"/>
      </w:pPr>
    </w:p>
    <w:p w14:paraId="3F2EC7C6" w14:textId="77777777" w:rsidR="005876F3" w:rsidRPr="00031A49" w:rsidRDefault="005876F3" w:rsidP="005876F3">
      <w:pPr>
        <w:pStyle w:val="Heading1"/>
        <w:spacing w:before="0" w:after="0" w:line="360" w:lineRule="auto"/>
        <w:jc w:val="center"/>
        <w:rPr>
          <w:rFonts w:ascii="Times New Roman" w:hAnsi="Times New Roman"/>
          <w:sz w:val="32"/>
          <w:szCs w:val="28"/>
        </w:rPr>
      </w:pPr>
      <w:bookmarkStart w:id="69" w:name="_Toc95217808"/>
      <w:bookmarkStart w:id="70" w:name="_Toc103183950"/>
      <w:r w:rsidRPr="00031A49">
        <w:rPr>
          <w:rFonts w:ascii="Times New Roman" w:hAnsi="Times New Roman"/>
          <w:sz w:val="32"/>
          <w:szCs w:val="28"/>
        </w:rPr>
        <w:t>List of Abbreviations</w:t>
      </w:r>
      <w:bookmarkEnd w:id="69"/>
      <w:bookmarkEnd w:id="70"/>
    </w:p>
    <w:p w14:paraId="00B2D305" w14:textId="05FD3A92" w:rsidR="005876F3" w:rsidRPr="00437760" w:rsidRDefault="005876F3" w:rsidP="005876F3">
      <w:pPr>
        <w:pStyle w:val="NoSpacing"/>
        <w:spacing w:line="360" w:lineRule="auto"/>
        <w:rPr>
          <w:rFonts w:ascii="Times New Roman" w:hAnsi="Times New Roman"/>
          <w:sz w:val="24"/>
          <w:szCs w:val="24"/>
        </w:rPr>
      </w:pPr>
      <w:r w:rsidRPr="00031A49">
        <w:rPr>
          <w:rFonts w:ascii="Times New Roman" w:hAnsi="Times New Roman"/>
        </w:rPr>
        <w:t xml:space="preserve"> </w:t>
      </w:r>
      <w:r w:rsidRPr="00437760">
        <w:rPr>
          <w:rFonts w:ascii="Times New Roman" w:hAnsi="Times New Roman"/>
          <w:sz w:val="24"/>
          <w:szCs w:val="24"/>
        </w:rPr>
        <w:tab/>
      </w:r>
      <w:r w:rsidR="00437760" w:rsidRPr="00437760">
        <w:rPr>
          <w:rFonts w:ascii="Times New Roman" w:hAnsi="Times New Roman"/>
          <w:sz w:val="24"/>
          <w:szCs w:val="24"/>
        </w:rPr>
        <w:t>SLR</w:t>
      </w:r>
      <w:r w:rsidRPr="00437760">
        <w:rPr>
          <w:rFonts w:ascii="Times New Roman" w:hAnsi="Times New Roman"/>
          <w:sz w:val="24"/>
          <w:szCs w:val="24"/>
        </w:rPr>
        <w:tab/>
      </w:r>
      <w:r w:rsidR="00437760">
        <w:rPr>
          <w:rFonts w:ascii="Times New Roman" w:hAnsi="Times New Roman"/>
          <w:sz w:val="24"/>
          <w:szCs w:val="24"/>
        </w:rPr>
        <w:tab/>
      </w:r>
      <w:r w:rsidRPr="00437760">
        <w:rPr>
          <w:rFonts w:ascii="Times New Roman" w:hAnsi="Times New Roman"/>
          <w:sz w:val="24"/>
          <w:szCs w:val="24"/>
        </w:rPr>
        <w:tab/>
      </w:r>
      <w:r w:rsidR="00437760" w:rsidRPr="00437760">
        <w:rPr>
          <w:rFonts w:ascii="Times New Roman" w:hAnsi="Times New Roman"/>
          <w:sz w:val="24"/>
          <w:szCs w:val="24"/>
        </w:rPr>
        <w:t>Sign Language Recognition</w:t>
      </w:r>
    </w:p>
    <w:p w14:paraId="6756235B" w14:textId="690238CE" w:rsidR="005876F3" w:rsidRPr="00437760" w:rsidRDefault="005876F3" w:rsidP="005876F3">
      <w:pPr>
        <w:pStyle w:val="NoSpacing"/>
        <w:spacing w:line="360" w:lineRule="auto"/>
        <w:rPr>
          <w:rFonts w:ascii="Times New Roman" w:hAnsi="Times New Roman"/>
          <w:sz w:val="24"/>
          <w:szCs w:val="24"/>
        </w:rPr>
      </w:pPr>
      <w:r w:rsidRPr="00437760">
        <w:rPr>
          <w:rFonts w:ascii="Times New Roman" w:hAnsi="Times New Roman"/>
          <w:sz w:val="24"/>
          <w:szCs w:val="24"/>
        </w:rPr>
        <w:t xml:space="preserve"> </w:t>
      </w:r>
      <w:r w:rsidRPr="00437760">
        <w:rPr>
          <w:rFonts w:ascii="Times New Roman" w:hAnsi="Times New Roman"/>
          <w:sz w:val="24"/>
          <w:szCs w:val="24"/>
        </w:rPr>
        <w:tab/>
      </w:r>
      <w:r w:rsidR="00437760" w:rsidRPr="00437760">
        <w:rPr>
          <w:rFonts w:ascii="Times New Roman" w:hAnsi="Times New Roman"/>
          <w:sz w:val="24"/>
          <w:szCs w:val="24"/>
        </w:rPr>
        <w:t>CNN</w:t>
      </w:r>
      <w:r w:rsidRPr="00437760">
        <w:rPr>
          <w:rFonts w:ascii="Times New Roman" w:hAnsi="Times New Roman"/>
          <w:sz w:val="24"/>
          <w:szCs w:val="24"/>
        </w:rPr>
        <w:tab/>
      </w:r>
      <w:r w:rsidRPr="00437760">
        <w:rPr>
          <w:rFonts w:ascii="Times New Roman" w:hAnsi="Times New Roman"/>
          <w:sz w:val="24"/>
          <w:szCs w:val="24"/>
        </w:rPr>
        <w:tab/>
      </w:r>
      <w:r w:rsidR="00437760">
        <w:rPr>
          <w:rFonts w:ascii="Times New Roman" w:hAnsi="Times New Roman"/>
          <w:sz w:val="24"/>
          <w:szCs w:val="24"/>
        </w:rPr>
        <w:tab/>
      </w:r>
      <w:r w:rsidR="00437760" w:rsidRPr="00437760">
        <w:rPr>
          <w:rFonts w:ascii="Times New Roman" w:hAnsi="Times New Roman"/>
          <w:sz w:val="24"/>
          <w:szCs w:val="24"/>
        </w:rPr>
        <w:t>Convolutional Neural Networks</w:t>
      </w:r>
    </w:p>
    <w:p w14:paraId="6E975145" w14:textId="0C01CE52" w:rsidR="005876F3" w:rsidRPr="00437760" w:rsidRDefault="005876F3" w:rsidP="005876F3">
      <w:pPr>
        <w:pStyle w:val="NoSpacing"/>
        <w:spacing w:line="360" w:lineRule="auto"/>
        <w:rPr>
          <w:rFonts w:ascii="Times New Roman" w:hAnsi="Times New Roman"/>
          <w:sz w:val="24"/>
          <w:szCs w:val="24"/>
        </w:rPr>
      </w:pPr>
      <w:r w:rsidRPr="00437760">
        <w:rPr>
          <w:rFonts w:ascii="Times New Roman" w:hAnsi="Times New Roman"/>
          <w:sz w:val="24"/>
          <w:szCs w:val="24"/>
        </w:rPr>
        <w:t xml:space="preserve"> </w:t>
      </w:r>
      <w:r w:rsidRPr="00437760">
        <w:rPr>
          <w:rFonts w:ascii="Times New Roman" w:hAnsi="Times New Roman"/>
          <w:sz w:val="24"/>
          <w:szCs w:val="24"/>
        </w:rPr>
        <w:tab/>
      </w:r>
      <w:r w:rsidR="00437760" w:rsidRPr="00437760">
        <w:rPr>
          <w:rFonts w:ascii="Times New Roman" w:hAnsi="Times New Roman"/>
          <w:sz w:val="24"/>
          <w:szCs w:val="24"/>
        </w:rPr>
        <w:t>ROI</w:t>
      </w:r>
      <w:r w:rsidRPr="00437760">
        <w:rPr>
          <w:rFonts w:ascii="Times New Roman" w:hAnsi="Times New Roman"/>
          <w:sz w:val="24"/>
          <w:szCs w:val="24"/>
        </w:rPr>
        <w:tab/>
      </w:r>
      <w:r w:rsidR="00437760">
        <w:rPr>
          <w:rFonts w:ascii="Times New Roman" w:hAnsi="Times New Roman"/>
          <w:sz w:val="24"/>
          <w:szCs w:val="24"/>
        </w:rPr>
        <w:tab/>
      </w:r>
      <w:r w:rsidRPr="00437760">
        <w:rPr>
          <w:rFonts w:ascii="Times New Roman" w:hAnsi="Times New Roman"/>
          <w:sz w:val="24"/>
          <w:szCs w:val="24"/>
        </w:rPr>
        <w:tab/>
      </w:r>
      <w:r w:rsidR="00437760" w:rsidRPr="00437760">
        <w:rPr>
          <w:rFonts w:ascii="Times New Roman" w:hAnsi="Times New Roman"/>
          <w:sz w:val="24"/>
          <w:szCs w:val="24"/>
        </w:rPr>
        <w:t xml:space="preserve">Region </w:t>
      </w:r>
      <w:proofErr w:type="gramStart"/>
      <w:r w:rsidR="00437760" w:rsidRPr="00437760">
        <w:rPr>
          <w:rFonts w:ascii="Times New Roman" w:hAnsi="Times New Roman"/>
          <w:sz w:val="24"/>
          <w:szCs w:val="24"/>
        </w:rPr>
        <w:t>Of</w:t>
      </w:r>
      <w:proofErr w:type="gramEnd"/>
      <w:r w:rsidR="00437760" w:rsidRPr="00437760">
        <w:rPr>
          <w:rFonts w:ascii="Times New Roman" w:hAnsi="Times New Roman"/>
          <w:sz w:val="24"/>
          <w:szCs w:val="24"/>
        </w:rPr>
        <w:t xml:space="preserve"> Interest</w:t>
      </w:r>
    </w:p>
    <w:p w14:paraId="3E15A8FF" w14:textId="77777777" w:rsidR="005876F3" w:rsidRPr="00031A49" w:rsidRDefault="005876F3" w:rsidP="005876F3">
      <w:pPr>
        <w:spacing w:line="360" w:lineRule="auto"/>
        <w:jc w:val="both"/>
      </w:pPr>
    </w:p>
    <w:p w14:paraId="60010BE3" w14:textId="77777777" w:rsidR="005876F3" w:rsidRPr="00031A49" w:rsidRDefault="005876F3" w:rsidP="005876F3">
      <w:pPr>
        <w:spacing w:line="360" w:lineRule="auto"/>
        <w:jc w:val="both"/>
      </w:pPr>
    </w:p>
    <w:p w14:paraId="2331E7B9" w14:textId="77777777" w:rsidR="005876F3" w:rsidRPr="00031A49" w:rsidRDefault="005876F3" w:rsidP="005876F3">
      <w:pPr>
        <w:spacing w:line="360" w:lineRule="auto"/>
        <w:jc w:val="both"/>
      </w:pPr>
    </w:p>
    <w:p w14:paraId="06D54B1F" w14:textId="77777777" w:rsidR="005876F3" w:rsidRPr="00031A49" w:rsidRDefault="005876F3" w:rsidP="005876F3">
      <w:pPr>
        <w:spacing w:line="360" w:lineRule="auto"/>
        <w:jc w:val="both"/>
      </w:pPr>
    </w:p>
    <w:p w14:paraId="3FAF8861" w14:textId="77777777" w:rsidR="005876F3" w:rsidRPr="00031A49" w:rsidRDefault="005876F3" w:rsidP="005876F3">
      <w:pPr>
        <w:spacing w:line="360" w:lineRule="auto"/>
        <w:jc w:val="both"/>
      </w:pPr>
    </w:p>
    <w:p w14:paraId="4C0FB9D8" w14:textId="77777777" w:rsidR="005876F3" w:rsidRPr="00031A49" w:rsidRDefault="005876F3" w:rsidP="005876F3">
      <w:pPr>
        <w:spacing w:line="360" w:lineRule="auto"/>
        <w:jc w:val="both"/>
      </w:pPr>
    </w:p>
    <w:p w14:paraId="12596DAF" w14:textId="77777777" w:rsidR="005876F3" w:rsidRPr="00031A49" w:rsidRDefault="005876F3" w:rsidP="005876F3">
      <w:pPr>
        <w:spacing w:line="360" w:lineRule="auto"/>
        <w:jc w:val="both"/>
      </w:pPr>
    </w:p>
    <w:p w14:paraId="0BD1A0BA" w14:textId="77777777" w:rsidR="005876F3" w:rsidRPr="00031A49" w:rsidRDefault="005876F3" w:rsidP="005876F3">
      <w:pPr>
        <w:spacing w:line="360" w:lineRule="auto"/>
        <w:jc w:val="both"/>
      </w:pPr>
    </w:p>
    <w:p w14:paraId="040FC45C" w14:textId="77777777" w:rsidR="005876F3" w:rsidRPr="00031A49" w:rsidRDefault="005876F3" w:rsidP="005876F3">
      <w:pPr>
        <w:spacing w:line="360" w:lineRule="auto"/>
        <w:jc w:val="both"/>
      </w:pPr>
    </w:p>
    <w:p w14:paraId="212EA42F" w14:textId="07492853" w:rsidR="00512C45" w:rsidRPr="00031A49" w:rsidRDefault="00512C45">
      <w:pPr>
        <w:spacing w:after="160" w:line="259" w:lineRule="auto"/>
        <w:sectPr w:rsidR="00512C45" w:rsidRPr="00031A49" w:rsidSect="007176DD">
          <w:headerReference w:type="default" r:id="rId9"/>
          <w:footerReference w:type="default" r:id="rId10"/>
          <w:footerReference w:type="first" r:id="rId11"/>
          <w:pgSz w:w="12240" w:h="15840"/>
          <w:pgMar w:top="1440" w:right="1440" w:bottom="1440" w:left="1440" w:header="720" w:footer="720" w:gutter="0"/>
          <w:pgNumType w:fmt="lowerRoman"/>
          <w:cols w:space="720"/>
          <w:titlePg/>
          <w:docGrid w:linePitch="360"/>
        </w:sectPr>
      </w:pPr>
    </w:p>
    <w:p w14:paraId="6F8B0481" w14:textId="0B0A2634" w:rsidR="007176DD" w:rsidRPr="00031A49" w:rsidRDefault="007176DD" w:rsidP="009E7697">
      <w:pPr>
        <w:pStyle w:val="Heading1"/>
        <w:jc w:val="left"/>
        <w:rPr>
          <w:rFonts w:ascii="Times New Roman" w:hAnsi="Times New Roman"/>
          <w:b w:val="0"/>
          <w:bCs w:val="0"/>
          <w:sz w:val="96"/>
          <w:szCs w:val="28"/>
        </w:rPr>
      </w:pPr>
      <w:bookmarkStart w:id="73" w:name="_Toc505635094"/>
      <w:bookmarkStart w:id="74" w:name="_Toc505635193"/>
      <w:bookmarkStart w:id="75" w:name="_Toc505635292"/>
      <w:bookmarkStart w:id="76" w:name="_Toc505635397"/>
      <w:bookmarkStart w:id="77" w:name="_Toc505635603"/>
    </w:p>
    <w:p w14:paraId="4338AA0C" w14:textId="77777777" w:rsidR="007176DD" w:rsidRPr="00031A49" w:rsidRDefault="007176DD" w:rsidP="007176DD">
      <w:pPr>
        <w:pStyle w:val="Heading1"/>
        <w:rPr>
          <w:rFonts w:ascii="Times New Roman" w:hAnsi="Times New Roman"/>
          <w:b w:val="0"/>
          <w:bCs w:val="0"/>
          <w:sz w:val="96"/>
          <w:szCs w:val="28"/>
        </w:rPr>
      </w:pPr>
      <w:bookmarkStart w:id="78" w:name="_Toc95217809"/>
      <w:bookmarkStart w:id="79" w:name="_Toc103183951"/>
      <w:r w:rsidRPr="00031A49">
        <w:rPr>
          <w:rFonts w:ascii="Times New Roman" w:hAnsi="Times New Roman"/>
          <w:b w:val="0"/>
          <w:bCs w:val="0"/>
          <w:sz w:val="96"/>
          <w:szCs w:val="28"/>
        </w:rPr>
        <w:t>Chapter 1</w:t>
      </w:r>
      <w:bookmarkEnd w:id="73"/>
      <w:bookmarkEnd w:id="74"/>
      <w:bookmarkEnd w:id="75"/>
      <w:bookmarkEnd w:id="76"/>
      <w:bookmarkEnd w:id="77"/>
      <w:bookmarkEnd w:id="78"/>
      <w:bookmarkEnd w:id="79"/>
    </w:p>
    <w:p w14:paraId="6FE05876" w14:textId="77777777" w:rsidR="007176DD" w:rsidRPr="00031A49" w:rsidRDefault="007176DD" w:rsidP="007176DD">
      <w:pPr>
        <w:pStyle w:val="Heading1"/>
        <w:rPr>
          <w:rFonts w:ascii="Times New Roman" w:hAnsi="Times New Roman"/>
          <w:szCs w:val="72"/>
        </w:rPr>
      </w:pPr>
      <w:bookmarkStart w:id="80" w:name="_Toc505635095"/>
      <w:bookmarkStart w:id="81" w:name="_Toc505635194"/>
      <w:bookmarkStart w:id="82" w:name="_Toc505635293"/>
      <w:bookmarkStart w:id="83" w:name="_Toc505635398"/>
      <w:bookmarkStart w:id="84" w:name="_Toc505635604"/>
      <w:bookmarkStart w:id="85" w:name="_Toc95217810"/>
      <w:bookmarkStart w:id="86" w:name="_Toc103183952"/>
      <w:r w:rsidRPr="00031A49">
        <w:rPr>
          <w:rFonts w:ascii="Times New Roman" w:hAnsi="Times New Roman"/>
          <w:szCs w:val="72"/>
        </w:rPr>
        <w:t>Introduction</w:t>
      </w:r>
      <w:bookmarkEnd w:id="80"/>
      <w:bookmarkEnd w:id="81"/>
      <w:bookmarkEnd w:id="82"/>
      <w:bookmarkEnd w:id="83"/>
      <w:bookmarkEnd w:id="84"/>
      <w:r w:rsidRPr="00031A49">
        <w:rPr>
          <w:rFonts w:ascii="Times New Roman" w:hAnsi="Times New Roman"/>
          <w:szCs w:val="72"/>
        </w:rPr>
        <w:t xml:space="preserve"> &amp; Background</w:t>
      </w:r>
      <w:bookmarkEnd w:id="85"/>
      <w:bookmarkEnd w:id="86"/>
    </w:p>
    <w:p w14:paraId="0CAE995C" w14:textId="77777777" w:rsidR="007176DD" w:rsidRPr="00031A49" w:rsidRDefault="007176DD" w:rsidP="007176DD">
      <w:pPr>
        <w:pStyle w:val="Heading1"/>
        <w:rPr>
          <w:rFonts w:ascii="Times New Roman" w:hAnsi="Times New Roman"/>
          <w:b w:val="0"/>
          <w:bCs w:val="0"/>
        </w:rPr>
      </w:pPr>
    </w:p>
    <w:p w14:paraId="213E26E1" w14:textId="77777777" w:rsidR="007176DD" w:rsidRPr="00031A49" w:rsidRDefault="007176DD" w:rsidP="007176DD">
      <w:pPr>
        <w:pStyle w:val="Heading1"/>
        <w:rPr>
          <w:rFonts w:ascii="Times New Roman" w:hAnsi="Times New Roman"/>
          <w:b w:val="0"/>
          <w:bCs w:val="0"/>
        </w:rPr>
      </w:pPr>
    </w:p>
    <w:p w14:paraId="68665203" w14:textId="77777777" w:rsidR="007176DD" w:rsidRPr="00031A49" w:rsidRDefault="007176DD" w:rsidP="007176DD"/>
    <w:p w14:paraId="386539D9" w14:textId="77777777" w:rsidR="007176DD" w:rsidRPr="00031A49" w:rsidRDefault="007176DD" w:rsidP="007176DD"/>
    <w:p w14:paraId="1E68FDDF" w14:textId="77777777" w:rsidR="007176DD" w:rsidRPr="00031A49" w:rsidRDefault="007176DD" w:rsidP="007176DD"/>
    <w:p w14:paraId="3CE004CA" w14:textId="77777777" w:rsidR="007176DD" w:rsidRPr="00031A49" w:rsidRDefault="007176DD" w:rsidP="007176DD"/>
    <w:p w14:paraId="79249CBC" w14:textId="77777777" w:rsidR="007176DD" w:rsidRPr="00031A49" w:rsidRDefault="007176DD" w:rsidP="007176DD">
      <w:pPr>
        <w:pStyle w:val="NoSpacing"/>
        <w:spacing w:line="360" w:lineRule="auto"/>
        <w:rPr>
          <w:rFonts w:ascii="Times New Roman" w:hAnsi="Times New Roman"/>
          <w:b/>
          <w:sz w:val="40"/>
          <w:szCs w:val="40"/>
        </w:rPr>
      </w:pPr>
    </w:p>
    <w:p w14:paraId="0C9DD2F5" w14:textId="77777777" w:rsidR="007176DD" w:rsidRPr="00031A49" w:rsidRDefault="007176DD" w:rsidP="007176DD">
      <w:pPr>
        <w:pStyle w:val="NoSpacing"/>
        <w:spacing w:line="360" w:lineRule="auto"/>
        <w:rPr>
          <w:rFonts w:ascii="Times New Roman" w:hAnsi="Times New Roman"/>
          <w:b/>
          <w:sz w:val="40"/>
          <w:szCs w:val="40"/>
        </w:rPr>
      </w:pPr>
    </w:p>
    <w:p w14:paraId="1DB2C1D2" w14:textId="77777777" w:rsidR="007176DD" w:rsidRPr="00031A49" w:rsidRDefault="007176DD" w:rsidP="007176DD">
      <w:pPr>
        <w:pStyle w:val="NoSpacing"/>
        <w:spacing w:line="360" w:lineRule="auto"/>
        <w:rPr>
          <w:rFonts w:ascii="Times New Roman" w:hAnsi="Times New Roman"/>
          <w:b/>
          <w:sz w:val="40"/>
          <w:szCs w:val="40"/>
        </w:rPr>
      </w:pPr>
    </w:p>
    <w:p w14:paraId="6DC24D55" w14:textId="77777777" w:rsidR="007176DD" w:rsidRPr="00031A49" w:rsidRDefault="007176DD" w:rsidP="007176DD">
      <w:pPr>
        <w:pStyle w:val="NoSpacing"/>
        <w:spacing w:line="360" w:lineRule="auto"/>
        <w:rPr>
          <w:rFonts w:ascii="Times New Roman" w:hAnsi="Times New Roman"/>
          <w:b/>
          <w:sz w:val="40"/>
          <w:szCs w:val="40"/>
        </w:rPr>
      </w:pPr>
    </w:p>
    <w:p w14:paraId="521DB0FC" w14:textId="77777777" w:rsidR="007176DD" w:rsidRPr="00031A49" w:rsidRDefault="007176DD" w:rsidP="007176DD">
      <w:pPr>
        <w:pStyle w:val="NoSpacing"/>
        <w:spacing w:line="360" w:lineRule="auto"/>
        <w:rPr>
          <w:rFonts w:ascii="Times New Roman" w:hAnsi="Times New Roman"/>
          <w:b/>
          <w:sz w:val="40"/>
          <w:szCs w:val="40"/>
        </w:rPr>
      </w:pPr>
    </w:p>
    <w:p w14:paraId="581B9E2B" w14:textId="77777777" w:rsidR="007176DD" w:rsidRPr="00031A49" w:rsidRDefault="007176DD" w:rsidP="007176DD">
      <w:pPr>
        <w:pStyle w:val="NoSpacing"/>
        <w:spacing w:line="360" w:lineRule="auto"/>
        <w:rPr>
          <w:rFonts w:ascii="Times New Roman" w:hAnsi="Times New Roman"/>
          <w:b/>
          <w:sz w:val="40"/>
          <w:szCs w:val="40"/>
        </w:rPr>
      </w:pPr>
    </w:p>
    <w:p w14:paraId="368FC3AB" w14:textId="77777777" w:rsidR="007176DD" w:rsidRPr="00031A49" w:rsidRDefault="007176DD" w:rsidP="007176DD">
      <w:pPr>
        <w:pStyle w:val="NoSpacing"/>
        <w:spacing w:line="360" w:lineRule="auto"/>
        <w:rPr>
          <w:rFonts w:ascii="Times New Roman" w:hAnsi="Times New Roman"/>
          <w:b/>
          <w:sz w:val="40"/>
          <w:szCs w:val="40"/>
        </w:rPr>
      </w:pPr>
    </w:p>
    <w:p w14:paraId="44524E1D" w14:textId="77777777" w:rsidR="007176DD" w:rsidRPr="00031A49" w:rsidRDefault="007176DD" w:rsidP="007176DD">
      <w:pPr>
        <w:pStyle w:val="NoSpacing"/>
        <w:spacing w:line="360" w:lineRule="auto"/>
        <w:rPr>
          <w:rFonts w:ascii="Times New Roman" w:hAnsi="Times New Roman"/>
          <w:b/>
          <w:sz w:val="40"/>
          <w:szCs w:val="40"/>
        </w:rPr>
      </w:pPr>
    </w:p>
    <w:p w14:paraId="248B83F5" w14:textId="3FA03C4D" w:rsidR="007176DD" w:rsidRPr="00031A49" w:rsidRDefault="007176DD" w:rsidP="007176DD">
      <w:pPr>
        <w:pStyle w:val="Style2"/>
      </w:pPr>
      <w:r w:rsidRPr="00031A49">
        <w:lastRenderedPageBreak/>
        <w:t xml:space="preserve">Chapter </w:t>
      </w:r>
      <w:r w:rsidR="0042619F">
        <w:t xml:space="preserve">1: Introduction </w:t>
      </w:r>
    </w:p>
    <w:p w14:paraId="407718B3" w14:textId="76EAC19D" w:rsidR="007176DD" w:rsidRDefault="0042619F" w:rsidP="0042619F">
      <w:pPr>
        <w:spacing w:line="360" w:lineRule="auto"/>
        <w:jc w:val="both"/>
        <w:rPr>
          <w:bCs/>
          <w:color w:val="000000"/>
        </w:rPr>
      </w:pPr>
      <w:r>
        <w:t>This chapter covers the key aspects of Sign Language Recognition (SLR), starting with a brief introduction, the goals and objectives of SLR to the motivations and challenges faced.</w:t>
      </w:r>
      <w:r w:rsidRPr="00031A49">
        <w:rPr>
          <w:bCs/>
          <w:color w:val="000000"/>
        </w:rPr>
        <w:t xml:space="preserve"> </w:t>
      </w:r>
    </w:p>
    <w:p w14:paraId="2712952E" w14:textId="77777777" w:rsidR="009E7697" w:rsidRPr="00031A49" w:rsidRDefault="009E7697" w:rsidP="0042619F">
      <w:pPr>
        <w:spacing w:line="360" w:lineRule="auto"/>
        <w:jc w:val="both"/>
        <w:rPr>
          <w:color w:val="000000"/>
        </w:rPr>
      </w:pPr>
    </w:p>
    <w:p w14:paraId="33FB6983" w14:textId="5A1596B7" w:rsidR="007176DD" w:rsidRDefault="007176DD" w:rsidP="001A2BB2">
      <w:pPr>
        <w:pStyle w:val="Heading2"/>
        <w:numPr>
          <w:ilvl w:val="1"/>
          <w:numId w:val="2"/>
        </w:numPr>
        <w:rPr>
          <w:rFonts w:ascii="Times New Roman" w:hAnsi="Times New Roman"/>
        </w:rPr>
      </w:pPr>
      <w:bookmarkStart w:id="87" w:name="_Toc505635096"/>
      <w:bookmarkStart w:id="88" w:name="_Toc505635195"/>
      <w:bookmarkStart w:id="89" w:name="_Toc505635294"/>
      <w:bookmarkStart w:id="90" w:name="_Toc505635399"/>
      <w:bookmarkStart w:id="91" w:name="_Toc505635605"/>
      <w:bookmarkStart w:id="92" w:name="_Toc103183953"/>
      <w:bookmarkStart w:id="93" w:name="_Toc95217811"/>
      <w:r w:rsidRPr="00031A49">
        <w:rPr>
          <w:rFonts w:ascii="Times New Roman" w:hAnsi="Times New Roman"/>
        </w:rPr>
        <w:t>Background</w:t>
      </w:r>
      <w:bookmarkEnd w:id="87"/>
      <w:bookmarkEnd w:id="88"/>
      <w:bookmarkEnd w:id="89"/>
      <w:bookmarkEnd w:id="90"/>
      <w:bookmarkEnd w:id="91"/>
      <w:bookmarkEnd w:id="92"/>
      <w:r w:rsidRPr="00031A49">
        <w:rPr>
          <w:rFonts w:ascii="Times New Roman" w:hAnsi="Times New Roman"/>
        </w:rPr>
        <w:t xml:space="preserve"> </w:t>
      </w:r>
      <w:bookmarkEnd w:id="93"/>
    </w:p>
    <w:p w14:paraId="0943D961" w14:textId="77777777" w:rsidR="00EB59F0" w:rsidRPr="00EB59F0" w:rsidRDefault="00EB59F0" w:rsidP="00EB59F0">
      <w:pPr>
        <w:rPr>
          <w:lang w:val="en"/>
        </w:rPr>
      </w:pPr>
    </w:p>
    <w:p w14:paraId="2C241D2C" w14:textId="2F8C24E8" w:rsidR="0042619F" w:rsidRDefault="0042619F" w:rsidP="00EB59F0">
      <w:pPr>
        <w:spacing w:line="360" w:lineRule="auto"/>
        <w:ind w:left="720"/>
        <w:jc w:val="both"/>
      </w:pPr>
      <w:bookmarkStart w:id="94" w:name="_Hlk505614578"/>
      <w:r>
        <w:t>Sign language recognition and translation is a research area with</w:t>
      </w:r>
      <w:r w:rsidR="00364D7F">
        <w:t xml:space="preserve"> </w:t>
      </w:r>
      <w:r>
        <w:t xml:space="preserve">high potential impact. Sign Language Recognition (SLR) system is the technique to identify a sequence of developed signs and translated </w:t>
      </w:r>
      <w:r w:rsidR="00E95367">
        <w:t>them</w:t>
      </w:r>
      <w:r>
        <w:t xml:space="preserve"> into text or speech with proper meaning. SLR is a combination of research </w:t>
      </w:r>
      <w:r w:rsidR="00364D7F">
        <w:t>fields</w:t>
      </w:r>
      <w:r>
        <w:t xml:space="preserve"> including pattern recognition, natural language processing, computer vision and linguistics.</w:t>
      </w:r>
    </w:p>
    <w:p w14:paraId="007FECBE" w14:textId="75DBF72F" w:rsidR="0042619F" w:rsidRDefault="0042619F" w:rsidP="00EB59F0">
      <w:pPr>
        <w:spacing w:line="360" w:lineRule="auto"/>
        <w:ind w:left="720"/>
        <w:jc w:val="both"/>
      </w:pPr>
      <w:r>
        <w:t>Building successful sign language processing systems requires an</w:t>
      </w:r>
      <w:r w:rsidR="00E95367">
        <w:t xml:space="preserve"> understanding of deaf culture to </w:t>
      </w:r>
      <w:r>
        <w:t>create systems that align with user needs and desires, and of sign languages to build systems that account for their complex linguistic aspects. SLR systems can be used as a connection between an individual and computer systems. The sign language recognition can be done either in two ways. One is with physical devices like gloves, Kinect etc. and the other is computer vision based.</w:t>
      </w:r>
    </w:p>
    <w:p w14:paraId="46A9DAA3" w14:textId="5553100E" w:rsidR="0042619F" w:rsidRPr="00FC6607" w:rsidRDefault="0042619F" w:rsidP="00EB59F0">
      <w:pPr>
        <w:spacing w:line="360" w:lineRule="auto"/>
        <w:ind w:left="720"/>
        <w:jc w:val="both"/>
      </w:pPr>
      <w:r>
        <w:t xml:space="preserve">We intend to introduce an SLR system that would be easy to use and simpler version using computer vision techniques and that will </w:t>
      </w:r>
      <w:r w:rsidR="00F1251A">
        <w:t>not</w:t>
      </w:r>
      <w:r>
        <w:t xml:space="preserve"> use any external or expensive hardware.</w:t>
      </w:r>
    </w:p>
    <w:bookmarkEnd w:id="94"/>
    <w:p w14:paraId="0C5E4A67" w14:textId="77777777" w:rsidR="007176DD" w:rsidRPr="00031A49" w:rsidRDefault="007176DD" w:rsidP="0042619F">
      <w:pPr>
        <w:pStyle w:val="NoSpacing"/>
        <w:spacing w:line="360" w:lineRule="auto"/>
        <w:jc w:val="center"/>
        <w:rPr>
          <w:rFonts w:ascii="Times New Roman" w:hAnsi="Times New Roman"/>
          <w:sz w:val="24"/>
          <w:szCs w:val="24"/>
        </w:rPr>
      </w:pPr>
    </w:p>
    <w:p w14:paraId="18591083" w14:textId="77777777" w:rsidR="007176DD" w:rsidRPr="00031A49" w:rsidRDefault="007176DD" w:rsidP="007176DD">
      <w:pPr>
        <w:pStyle w:val="NoSpacing"/>
        <w:rPr>
          <w:rFonts w:ascii="Times New Roman" w:hAnsi="Times New Roman"/>
          <w:sz w:val="24"/>
          <w:szCs w:val="24"/>
        </w:rPr>
      </w:pPr>
    </w:p>
    <w:p w14:paraId="2BDB22D2" w14:textId="76579557" w:rsidR="007176DD" w:rsidRDefault="007176DD" w:rsidP="001A2BB2">
      <w:pPr>
        <w:pStyle w:val="Heading2"/>
        <w:numPr>
          <w:ilvl w:val="1"/>
          <w:numId w:val="2"/>
        </w:numPr>
        <w:rPr>
          <w:rFonts w:ascii="Times New Roman" w:hAnsi="Times New Roman"/>
        </w:rPr>
      </w:pPr>
      <w:bookmarkStart w:id="95" w:name="_Toc505635097"/>
      <w:bookmarkStart w:id="96" w:name="_Toc505635196"/>
      <w:bookmarkStart w:id="97" w:name="_Toc505635295"/>
      <w:bookmarkStart w:id="98" w:name="_Toc505635400"/>
      <w:bookmarkStart w:id="99" w:name="_Toc505635606"/>
      <w:bookmarkStart w:id="100" w:name="_Toc95217812"/>
      <w:bookmarkStart w:id="101" w:name="_Toc103183954"/>
      <w:r w:rsidRPr="00031A49">
        <w:rPr>
          <w:rFonts w:ascii="Times New Roman" w:hAnsi="Times New Roman"/>
        </w:rPr>
        <w:t>Motivations and Challenges</w:t>
      </w:r>
      <w:bookmarkEnd w:id="95"/>
      <w:bookmarkEnd w:id="96"/>
      <w:bookmarkEnd w:id="97"/>
      <w:bookmarkEnd w:id="98"/>
      <w:bookmarkEnd w:id="99"/>
      <w:bookmarkEnd w:id="100"/>
      <w:bookmarkEnd w:id="101"/>
      <w:r w:rsidRPr="00031A49">
        <w:rPr>
          <w:rFonts w:ascii="Times New Roman" w:hAnsi="Times New Roman"/>
        </w:rPr>
        <w:t xml:space="preserve"> </w:t>
      </w:r>
    </w:p>
    <w:p w14:paraId="19091AC7" w14:textId="77777777" w:rsidR="00EB59F0" w:rsidRPr="00EB59F0" w:rsidRDefault="00EB59F0" w:rsidP="00EB59F0">
      <w:pPr>
        <w:rPr>
          <w:lang w:val="en"/>
        </w:rPr>
      </w:pPr>
    </w:p>
    <w:p w14:paraId="3B7B131F" w14:textId="68AD295F" w:rsidR="00287257" w:rsidRPr="009E7697" w:rsidRDefault="00287257" w:rsidP="00EB59F0">
      <w:pPr>
        <w:spacing w:line="360" w:lineRule="auto"/>
        <w:ind w:left="720"/>
        <w:rPr>
          <w:b/>
        </w:rPr>
      </w:pPr>
      <w:r w:rsidRPr="009E7697">
        <w:t>This project is a first step towards building a possible sign language translator, which can take communications in sign language and translate them into written language. Such a translator would greatly lower the barrier for many deaf and mute individuals to be able to better communicate with others in day to day interactions.</w:t>
      </w:r>
      <w:r w:rsidRPr="009E7697">
        <w:br/>
        <w:t xml:space="preserve">This project is further motivated by the isolation that is felt within the deaf community. Loneliness and depression exists in higher rates among the deaf population, especially when they are immersed in a hearing world. Large barriers that profoundly affect life quality stem from the communication disconnect between the deaf and the hearing. Some </w:t>
      </w:r>
      <w:r w:rsidRPr="009E7697">
        <w:lastRenderedPageBreak/>
        <w:t>examples are information deprivation, limitation of social connections, and difficulty integrating in society.</w:t>
      </w:r>
    </w:p>
    <w:p w14:paraId="10D392BB" w14:textId="0A230972" w:rsidR="007176DD" w:rsidRPr="00031A49" w:rsidRDefault="007176DD" w:rsidP="007176DD">
      <w:pPr>
        <w:spacing w:line="360" w:lineRule="auto"/>
        <w:jc w:val="both"/>
      </w:pPr>
    </w:p>
    <w:p w14:paraId="1FB0CB81" w14:textId="77777777" w:rsidR="007176DD" w:rsidRPr="00031A49" w:rsidRDefault="007176DD" w:rsidP="007176DD"/>
    <w:p w14:paraId="5C7BD6D9" w14:textId="77777777" w:rsidR="007176DD" w:rsidRPr="00031A49" w:rsidRDefault="007176DD" w:rsidP="007176DD"/>
    <w:p w14:paraId="15EE2B82" w14:textId="2B3D29D4" w:rsidR="007176DD" w:rsidRDefault="007176DD" w:rsidP="001A2BB2">
      <w:pPr>
        <w:pStyle w:val="Heading2"/>
        <w:numPr>
          <w:ilvl w:val="1"/>
          <w:numId w:val="2"/>
        </w:numPr>
        <w:rPr>
          <w:rFonts w:ascii="Times New Roman" w:hAnsi="Times New Roman"/>
        </w:rPr>
      </w:pPr>
      <w:bookmarkStart w:id="102" w:name="_Toc505635098"/>
      <w:bookmarkStart w:id="103" w:name="_Toc505635197"/>
      <w:bookmarkStart w:id="104" w:name="_Toc505635296"/>
      <w:bookmarkStart w:id="105" w:name="_Toc505635401"/>
      <w:bookmarkStart w:id="106" w:name="_Toc505635607"/>
      <w:bookmarkStart w:id="107" w:name="_Toc95217813"/>
      <w:bookmarkStart w:id="108" w:name="_Toc103183955"/>
      <w:r w:rsidRPr="00031A49">
        <w:rPr>
          <w:rFonts w:ascii="Times New Roman" w:hAnsi="Times New Roman"/>
        </w:rPr>
        <w:t>Goals and Objectives</w:t>
      </w:r>
      <w:bookmarkEnd w:id="102"/>
      <w:bookmarkEnd w:id="103"/>
      <w:bookmarkEnd w:id="104"/>
      <w:bookmarkEnd w:id="105"/>
      <w:bookmarkEnd w:id="106"/>
      <w:bookmarkEnd w:id="107"/>
      <w:bookmarkEnd w:id="108"/>
    </w:p>
    <w:p w14:paraId="647A72D8" w14:textId="77777777" w:rsidR="00EB59F0" w:rsidRPr="00EB59F0" w:rsidRDefault="00EB59F0" w:rsidP="00EB59F0">
      <w:pPr>
        <w:rPr>
          <w:lang w:val="en"/>
        </w:rPr>
      </w:pPr>
    </w:p>
    <w:p w14:paraId="3E393961" w14:textId="5BA32FA6" w:rsidR="00287257" w:rsidRPr="009E7697" w:rsidRDefault="00287257" w:rsidP="00EB59F0">
      <w:pPr>
        <w:spacing w:line="360" w:lineRule="auto"/>
        <w:ind w:left="720"/>
        <w:jc w:val="both"/>
      </w:pPr>
      <w:r w:rsidRPr="009E7697">
        <w:t xml:space="preserve">The aim of this project is to use the corresponding gestures to recognize words in Sign Language and to contribute to the field of automatic sign language recognition. </w:t>
      </w:r>
    </w:p>
    <w:p w14:paraId="47D28315" w14:textId="77777777" w:rsidR="009E7697" w:rsidRDefault="009E7697" w:rsidP="009E7697">
      <w:pPr>
        <w:spacing w:line="360" w:lineRule="auto"/>
        <w:jc w:val="both"/>
        <w:rPr>
          <w:b/>
          <w:bCs/>
        </w:rPr>
      </w:pPr>
    </w:p>
    <w:p w14:paraId="345B26AC" w14:textId="6222B38F" w:rsidR="00287257" w:rsidRDefault="00287257" w:rsidP="009E7697">
      <w:pPr>
        <w:spacing w:line="360" w:lineRule="auto"/>
        <w:jc w:val="both"/>
        <w:rPr>
          <w:b/>
          <w:bCs/>
          <w:sz w:val="28"/>
        </w:rPr>
      </w:pPr>
      <w:r w:rsidRPr="009E7697">
        <w:rPr>
          <w:b/>
          <w:bCs/>
        </w:rPr>
        <w:t xml:space="preserve"> </w:t>
      </w:r>
      <w:r w:rsidRPr="009E7697">
        <w:rPr>
          <w:b/>
          <w:bCs/>
          <w:sz w:val="28"/>
        </w:rPr>
        <w:t>Objectives</w:t>
      </w:r>
    </w:p>
    <w:p w14:paraId="684F4F89" w14:textId="77777777" w:rsidR="00EB59F0" w:rsidRPr="009E7697" w:rsidRDefault="00EB59F0" w:rsidP="009E7697">
      <w:pPr>
        <w:spacing w:line="360" w:lineRule="auto"/>
        <w:jc w:val="both"/>
      </w:pPr>
    </w:p>
    <w:p w14:paraId="5882632E" w14:textId="361FFBFF" w:rsidR="007176DD" w:rsidRPr="009E7697" w:rsidRDefault="00287257" w:rsidP="00EB59F0">
      <w:pPr>
        <w:spacing w:line="360" w:lineRule="auto"/>
        <w:ind w:left="720"/>
        <w:jc w:val="both"/>
      </w:pPr>
      <w:r w:rsidRPr="009E7697">
        <w:t>To remove the invisible communication barrier while communicating with mute/deaf people. The system would be able to recognize a selected subset of a sign language. The system would be Open Source and be easily accessible to a wide range of potential users. It would be cost-efficient and easy to set up with any expensive hardware.</w:t>
      </w:r>
    </w:p>
    <w:p w14:paraId="701A66F9" w14:textId="1EAD82C3" w:rsidR="007176DD" w:rsidRPr="00031A49" w:rsidRDefault="007176DD" w:rsidP="007176DD"/>
    <w:p w14:paraId="0CCBD3CF" w14:textId="3BD952AB" w:rsidR="007176DD" w:rsidRPr="00031A49" w:rsidRDefault="007176DD" w:rsidP="007176DD"/>
    <w:p w14:paraId="02895903" w14:textId="77777777" w:rsidR="007176DD" w:rsidRPr="00031A49" w:rsidRDefault="007176DD" w:rsidP="007176DD"/>
    <w:p w14:paraId="6A286D07" w14:textId="21DF3868" w:rsidR="007176DD" w:rsidRDefault="007176DD" w:rsidP="001A2BB2">
      <w:pPr>
        <w:pStyle w:val="Heading2"/>
        <w:numPr>
          <w:ilvl w:val="1"/>
          <w:numId w:val="2"/>
        </w:numPr>
        <w:rPr>
          <w:rFonts w:ascii="Times New Roman" w:hAnsi="Times New Roman"/>
        </w:rPr>
      </w:pPr>
      <w:bookmarkStart w:id="109" w:name="_Toc505635102"/>
      <w:bookmarkStart w:id="110" w:name="_Toc505635201"/>
      <w:bookmarkStart w:id="111" w:name="_Toc505635300"/>
      <w:bookmarkStart w:id="112" w:name="_Toc505635405"/>
      <w:bookmarkStart w:id="113" w:name="_Toc505635611"/>
      <w:bookmarkStart w:id="114" w:name="_Toc95217817"/>
      <w:bookmarkStart w:id="115" w:name="_Toc103183959"/>
      <w:r w:rsidRPr="00031A49">
        <w:rPr>
          <w:rFonts w:ascii="Times New Roman" w:hAnsi="Times New Roman"/>
        </w:rPr>
        <w:t>Project Plan</w:t>
      </w:r>
      <w:bookmarkEnd w:id="109"/>
      <w:bookmarkEnd w:id="110"/>
      <w:bookmarkEnd w:id="111"/>
      <w:bookmarkEnd w:id="112"/>
      <w:bookmarkEnd w:id="113"/>
      <w:bookmarkEnd w:id="114"/>
      <w:bookmarkEnd w:id="115"/>
    </w:p>
    <w:p w14:paraId="0B83C35A" w14:textId="77777777" w:rsidR="00EB59F0" w:rsidRPr="00EB59F0" w:rsidRDefault="00EB59F0" w:rsidP="00EB59F0">
      <w:pPr>
        <w:rPr>
          <w:lang w:val="en"/>
        </w:rPr>
      </w:pPr>
    </w:p>
    <w:p w14:paraId="379283CC" w14:textId="774060B4" w:rsidR="003E21F1" w:rsidRPr="003E21F1" w:rsidRDefault="003E21F1" w:rsidP="003E21F1">
      <w:pPr>
        <w:pStyle w:val="ListParagraph"/>
        <w:numPr>
          <w:ilvl w:val="0"/>
          <w:numId w:val="22"/>
        </w:numPr>
        <w:spacing w:after="200" w:line="360" w:lineRule="auto"/>
        <w:jc w:val="both"/>
        <w:rPr>
          <w:rFonts w:ascii="Times New Roman" w:hAnsi="Times New Roman"/>
          <w:sz w:val="24"/>
        </w:rPr>
      </w:pPr>
      <w:r w:rsidRPr="003E21F1">
        <w:rPr>
          <w:rFonts w:ascii="Times New Roman" w:hAnsi="Times New Roman"/>
          <w:sz w:val="24"/>
        </w:rPr>
        <w:t>Literature Review</w:t>
      </w:r>
    </w:p>
    <w:p w14:paraId="0AD6F53D" w14:textId="77777777" w:rsidR="003E21F1" w:rsidRPr="003E21F1" w:rsidRDefault="003E21F1" w:rsidP="003E21F1">
      <w:pPr>
        <w:pStyle w:val="ListParagraph"/>
        <w:numPr>
          <w:ilvl w:val="0"/>
          <w:numId w:val="22"/>
        </w:numPr>
        <w:spacing w:after="200" w:line="360" w:lineRule="auto"/>
        <w:jc w:val="both"/>
        <w:rPr>
          <w:rFonts w:ascii="Times New Roman" w:hAnsi="Times New Roman"/>
          <w:sz w:val="24"/>
        </w:rPr>
      </w:pPr>
      <w:r w:rsidRPr="003E21F1">
        <w:rPr>
          <w:rFonts w:ascii="Times New Roman" w:hAnsi="Times New Roman"/>
          <w:sz w:val="24"/>
        </w:rPr>
        <w:t>Design specification</w:t>
      </w:r>
    </w:p>
    <w:p w14:paraId="738AED9D" w14:textId="77777777" w:rsidR="003E21F1" w:rsidRPr="003E21F1" w:rsidRDefault="003E21F1" w:rsidP="003E21F1">
      <w:pPr>
        <w:pStyle w:val="ListParagraph"/>
        <w:numPr>
          <w:ilvl w:val="0"/>
          <w:numId w:val="22"/>
        </w:numPr>
        <w:spacing w:after="200" w:line="360" w:lineRule="auto"/>
        <w:jc w:val="both"/>
        <w:rPr>
          <w:rFonts w:ascii="Times New Roman" w:hAnsi="Times New Roman"/>
          <w:sz w:val="24"/>
        </w:rPr>
      </w:pPr>
      <w:r w:rsidRPr="003E21F1">
        <w:rPr>
          <w:rFonts w:ascii="Times New Roman" w:hAnsi="Times New Roman"/>
          <w:sz w:val="24"/>
        </w:rPr>
        <w:t>Development</w:t>
      </w:r>
    </w:p>
    <w:p w14:paraId="33CA92AD" w14:textId="77777777" w:rsidR="003E21F1" w:rsidRPr="003E21F1" w:rsidRDefault="003E21F1" w:rsidP="003E21F1">
      <w:pPr>
        <w:pStyle w:val="ListParagraph"/>
        <w:numPr>
          <w:ilvl w:val="0"/>
          <w:numId w:val="22"/>
        </w:numPr>
        <w:spacing w:after="200" w:line="360" w:lineRule="auto"/>
        <w:jc w:val="both"/>
        <w:rPr>
          <w:rFonts w:ascii="Times New Roman" w:hAnsi="Times New Roman"/>
          <w:sz w:val="24"/>
        </w:rPr>
      </w:pPr>
      <w:r w:rsidRPr="003E21F1">
        <w:rPr>
          <w:rFonts w:ascii="Times New Roman" w:hAnsi="Times New Roman"/>
          <w:sz w:val="24"/>
        </w:rPr>
        <w:t>Training</w:t>
      </w:r>
    </w:p>
    <w:p w14:paraId="7D69CD63" w14:textId="77777777" w:rsidR="003E21F1" w:rsidRPr="003E21F1" w:rsidRDefault="003E21F1" w:rsidP="003E21F1">
      <w:pPr>
        <w:pStyle w:val="ListParagraph"/>
        <w:numPr>
          <w:ilvl w:val="0"/>
          <w:numId w:val="22"/>
        </w:numPr>
        <w:spacing w:after="200" w:line="360" w:lineRule="auto"/>
        <w:jc w:val="both"/>
        <w:rPr>
          <w:rFonts w:ascii="Times New Roman" w:hAnsi="Times New Roman"/>
          <w:sz w:val="24"/>
        </w:rPr>
      </w:pPr>
      <w:r w:rsidRPr="003E21F1">
        <w:rPr>
          <w:rFonts w:ascii="Times New Roman" w:hAnsi="Times New Roman"/>
          <w:sz w:val="24"/>
        </w:rPr>
        <w:t>Documentation</w:t>
      </w:r>
    </w:p>
    <w:p w14:paraId="2BEB9471" w14:textId="08D43DF8" w:rsidR="007176DD" w:rsidRDefault="007176DD" w:rsidP="007176DD">
      <w:pPr>
        <w:spacing w:line="360" w:lineRule="auto"/>
        <w:jc w:val="both"/>
      </w:pPr>
    </w:p>
    <w:p w14:paraId="310D7C25" w14:textId="2AE8F4F4" w:rsidR="00031A49" w:rsidRDefault="00031A49" w:rsidP="007176DD">
      <w:pPr>
        <w:spacing w:line="360" w:lineRule="auto"/>
        <w:jc w:val="both"/>
      </w:pPr>
    </w:p>
    <w:p w14:paraId="4609ED36" w14:textId="1EA7454A" w:rsidR="00EB59F0" w:rsidRDefault="00EB59F0" w:rsidP="007176DD">
      <w:pPr>
        <w:spacing w:line="360" w:lineRule="auto"/>
        <w:jc w:val="both"/>
      </w:pPr>
    </w:p>
    <w:p w14:paraId="1219DC43" w14:textId="526082E9" w:rsidR="00EB59F0" w:rsidRDefault="00EB59F0" w:rsidP="007176DD">
      <w:pPr>
        <w:spacing w:line="360" w:lineRule="auto"/>
        <w:jc w:val="both"/>
      </w:pPr>
    </w:p>
    <w:p w14:paraId="5B8B0CCB" w14:textId="2982147D" w:rsidR="00EB59F0" w:rsidRDefault="00EB59F0" w:rsidP="007176DD">
      <w:pPr>
        <w:spacing w:line="360" w:lineRule="auto"/>
        <w:jc w:val="both"/>
      </w:pPr>
    </w:p>
    <w:p w14:paraId="7E58B9C7" w14:textId="4FB2B290" w:rsidR="00EB59F0" w:rsidRDefault="00EB59F0" w:rsidP="007176DD">
      <w:pPr>
        <w:spacing w:line="360" w:lineRule="auto"/>
        <w:jc w:val="both"/>
      </w:pPr>
    </w:p>
    <w:p w14:paraId="15791CA6" w14:textId="149A7307" w:rsidR="00EB59F0" w:rsidRDefault="00EB59F0" w:rsidP="007176DD">
      <w:pPr>
        <w:spacing w:line="360" w:lineRule="auto"/>
        <w:jc w:val="both"/>
      </w:pPr>
    </w:p>
    <w:p w14:paraId="043B8E5E" w14:textId="03C53A99" w:rsidR="00EB59F0" w:rsidRDefault="00EB59F0" w:rsidP="007176DD">
      <w:pPr>
        <w:spacing w:line="360" w:lineRule="auto"/>
        <w:jc w:val="both"/>
      </w:pPr>
    </w:p>
    <w:p w14:paraId="4065C305" w14:textId="5C35B162" w:rsidR="00EB59F0" w:rsidRDefault="00EB59F0" w:rsidP="007176DD">
      <w:pPr>
        <w:spacing w:line="360" w:lineRule="auto"/>
        <w:jc w:val="both"/>
      </w:pPr>
    </w:p>
    <w:p w14:paraId="12E2DA57" w14:textId="6C8C6C9C" w:rsidR="00EB59F0" w:rsidRDefault="00EB59F0" w:rsidP="007176DD">
      <w:pPr>
        <w:spacing w:line="360" w:lineRule="auto"/>
        <w:jc w:val="both"/>
      </w:pPr>
    </w:p>
    <w:p w14:paraId="622F8C03" w14:textId="77777777" w:rsidR="00EB59F0" w:rsidRPr="00031A49" w:rsidRDefault="00EB59F0" w:rsidP="007176DD">
      <w:pPr>
        <w:spacing w:line="360" w:lineRule="auto"/>
        <w:jc w:val="both"/>
      </w:pPr>
    </w:p>
    <w:p w14:paraId="07AA76F1" w14:textId="5D0B6DAD" w:rsidR="007176DD" w:rsidRDefault="007176DD" w:rsidP="001A2BB2">
      <w:pPr>
        <w:pStyle w:val="Heading2"/>
        <w:numPr>
          <w:ilvl w:val="2"/>
          <w:numId w:val="2"/>
        </w:numPr>
        <w:rPr>
          <w:rFonts w:ascii="Times New Roman" w:hAnsi="Times New Roman"/>
          <w:sz w:val="28"/>
          <w:szCs w:val="22"/>
        </w:rPr>
      </w:pPr>
      <w:bookmarkStart w:id="116" w:name="_Toc505635103"/>
      <w:bookmarkStart w:id="117" w:name="_Toc505635202"/>
      <w:bookmarkStart w:id="118" w:name="_Toc505635301"/>
      <w:bookmarkStart w:id="119" w:name="_Toc505635406"/>
      <w:bookmarkStart w:id="120" w:name="_Toc505635612"/>
      <w:bookmarkStart w:id="121" w:name="_Toc95217818"/>
      <w:bookmarkStart w:id="122" w:name="_Toc103183960"/>
      <w:r w:rsidRPr="00031A49">
        <w:rPr>
          <w:rFonts w:ascii="Times New Roman" w:hAnsi="Times New Roman"/>
          <w:sz w:val="28"/>
          <w:szCs w:val="22"/>
        </w:rPr>
        <w:t>Work Breakdown Structure</w:t>
      </w:r>
      <w:bookmarkEnd w:id="116"/>
      <w:bookmarkEnd w:id="117"/>
      <w:bookmarkEnd w:id="118"/>
      <w:bookmarkEnd w:id="119"/>
      <w:bookmarkEnd w:id="120"/>
      <w:bookmarkEnd w:id="121"/>
      <w:bookmarkEnd w:id="122"/>
    </w:p>
    <w:p w14:paraId="1A7B7FD5" w14:textId="77777777" w:rsidR="00EB59F0" w:rsidRPr="00EB59F0" w:rsidRDefault="00EB59F0" w:rsidP="00EB59F0">
      <w:pPr>
        <w:rPr>
          <w:lang w:val="en"/>
        </w:rPr>
      </w:pPr>
    </w:p>
    <w:p w14:paraId="499025E6" w14:textId="77777777" w:rsidR="009E07B9" w:rsidRPr="003E21F1" w:rsidRDefault="009E07B9" w:rsidP="009E07B9">
      <w:pPr>
        <w:pStyle w:val="ListParagraph"/>
        <w:numPr>
          <w:ilvl w:val="0"/>
          <w:numId w:val="21"/>
        </w:numPr>
        <w:spacing w:after="200" w:line="360" w:lineRule="auto"/>
        <w:jc w:val="both"/>
        <w:rPr>
          <w:rFonts w:ascii="Times New Roman" w:hAnsi="Times New Roman"/>
          <w:sz w:val="24"/>
        </w:rPr>
      </w:pPr>
      <w:r w:rsidRPr="003E21F1">
        <w:rPr>
          <w:rFonts w:ascii="Times New Roman" w:hAnsi="Times New Roman"/>
          <w:sz w:val="24"/>
        </w:rPr>
        <w:t>Study of the previously done research on the Sign Language Recognition system.</w:t>
      </w:r>
    </w:p>
    <w:p w14:paraId="11D615D7" w14:textId="1ECA0696" w:rsidR="00EB59F0" w:rsidRPr="00EB59F0" w:rsidRDefault="009E07B9" w:rsidP="00EB59F0">
      <w:pPr>
        <w:pStyle w:val="ListParagraph"/>
        <w:numPr>
          <w:ilvl w:val="0"/>
          <w:numId w:val="21"/>
        </w:numPr>
        <w:spacing w:after="200" w:line="360" w:lineRule="auto"/>
        <w:jc w:val="both"/>
        <w:rPr>
          <w:rFonts w:ascii="Times New Roman" w:hAnsi="Times New Roman"/>
          <w:sz w:val="24"/>
        </w:rPr>
      </w:pPr>
      <w:r w:rsidRPr="003E21F1">
        <w:rPr>
          <w:rFonts w:ascii="Times New Roman" w:hAnsi="Times New Roman"/>
          <w:sz w:val="24"/>
        </w:rPr>
        <w:t>Selection of relevant models.</w:t>
      </w:r>
    </w:p>
    <w:p w14:paraId="4A4EE8AC" w14:textId="49CAFF46" w:rsidR="009E07B9" w:rsidRPr="003E21F1" w:rsidRDefault="00EB59F0" w:rsidP="009E07B9">
      <w:pPr>
        <w:pStyle w:val="ListParagraph"/>
        <w:numPr>
          <w:ilvl w:val="0"/>
          <w:numId w:val="21"/>
        </w:numPr>
        <w:spacing w:after="200" w:line="360" w:lineRule="auto"/>
        <w:jc w:val="both"/>
        <w:rPr>
          <w:rFonts w:ascii="Times New Roman" w:hAnsi="Times New Roman"/>
          <w:sz w:val="24"/>
        </w:rPr>
      </w:pPr>
      <w:r>
        <w:rPr>
          <w:rFonts w:ascii="Times New Roman" w:hAnsi="Times New Roman"/>
          <w:sz w:val="24"/>
        </w:rPr>
        <w:t>Training of</w:t>
      </w:r>
      <w:r w:rsidR="009E07B9" w:rsidRPr="003E21F1">
        <w:rPr>
          <w:rFonts w:ascii="Times New Roman" w:hAnsi="Times New Roman"/>
          <w:sz w:val="24"/>
        </w:rPr>
        <w:t xml:space="preserve"> model.</w:t>
      </w:r>
    </w:p>
    <w:p w14:paraId="5040F25D" w14:textId="77777777" w:rsidR="009E07B9" w:rsidRPr="003E21F1" w:rsidRDefault="009E07B9" w:rsidP="009E07B9">
      <w:pPr>
        <w:pStyle w:val="ListParagraph"/>
        <w:numPr>
          <w:ilvl w:val="0"/>
          <w:numId w:val="21"/>
        </w:numPr>
        <w:spacing w:after="200" w:line="360" w:lineRule="auto"/>
        <w:jc w:val="both"/>
        <w:rPr>
          <w:rFonts w:ascii="Times New Roman" w:hAnsi="Times New Roman"/>
          <w:sz w:val="24"/>
        </w:rPr>
      </w:pPr>
      <w:r w:rsidRPr="003E21F1">
        <w:rPr>
          <w:rFonts w:ascii="Times New Roman" w:hAnsi="Times New Roman"/>
          <w:sz w:val="24"/>
        </w:rPr>
        <w:t>Implementation of the model.</w:t>
      </w:r>
    </w:p>
    <w:p w14:paraId="669EB87E" w14:textId="5C3F4018" w:rsidR="009E07B9" w:rsidRDefault="009E07B9" w:rsidP="009E07B9">
      <w:pPr>
        <w:pStyle w:val="ListParagraph"/>
        <w:numPr>
          <w:ilvl w:val="0"/>
          <w:numId w:val="21"/>
        </w:numPr>
        <w:spacing w:after="200" w:line="360" w:lineRule="auto"/>
        <w:jc w:val="both"/>
        <w:rPr>
          <w:rFonts w:ascii="Times New Roman" w:hAnsi="Times New Roman"/>
          <w:sz w:val="24"/>
        </w:rPr>
      </w:pPr>
      <w:r w:rsidRPr="003E21F1">
        <w:rPr>
          <w:rFonts w:ascii="Times New Roman" w:hAnsi="Times New Roman"/>
          <w:sz w:val="24"/>
        </w:rPr>
        <w:t>Analysis of model.</w:t>
      </w:r>
    </w:p>
    <w:p w14:paraId="018AB52F" w14:textId="101B3BC7" w:rsidR="00EB59F0" w:rsidRPr="003E21F1" w:rsidRDefault="00EB59F0" w:rsidP="009E07B9">
      <w:pPr>
        <w:pStyle w:val="ListParagraph"/>
        <w:numPr>
          <w:ilvl w:val="0"/>
          <w:numId w:val="21"/>
        </w:numPr>
        <w:spacing w:after="200" w:line="360" w:lineRule="auto"/>
        <w:jc w:val="both"/>
        <w:rPr>
          <w:rFonts w:ascii="Times New Roman" w:hAnsi="Times New Roman"/>
          <w:sz w:val="24"/>
        </w:rPr>
      </w:pPr>
      <w:r>
        <w:rPr>
          <w:rFonts w:ascii="Times New Roman" w:hAnsi="Times New Roman"/>
          <w:sz w:val="24"/>
        </w:rPr>
        <w:t>Development of front end.</w:t>
      </w:r>
    </w:p>
    <w:p w14:paraId="7218AA63" w14:textId="77777777" w:rsidR="009E07B9" w:rsidRPr="003E21F1" w:rsidRDefault="009E07B9" w:rsidP="009E07B9">
      <w:pPr>
        <w:pStyle w:val="ListParagraph"/>
        <w:numPr>
          <w:ilvl w:val="0"/>
          <w:numId w:val="21"/>
        </w:numPr>
        <w:spacing w:after="200" w:line="360" w:lineRule="auto"/>
        <w:jc w:val="both"/>
        <w:rPr>
          <w:rFonts w:ascii="Times New Roman" w:hAnsi="Times New Roman"/>
          <w:sz w:val="24"/>
        </w:rPr>
      </w:pPr>
      <w:r w:rsidRPr="003E21F1">
        <w:rPr>
          <w:rFonts w:ascii="Times New Roman" w:hAnsi="Times New Roman"/>
          <w:sz w:val="24"/>
        </w:rPr>
        <w:t>Documentation.</w:t>
      </w:r>
    </w:p>
    <w:p w14:paraId="374D9865" w14:textId="159A7737" w:rsidR="009E07B9" w:rsidRDefault="009E07B9" w:rsidP="009E07B9">
      <w:pPr>
        <w:pStyle w:val="ListParagraph"/>
        <w:numPr>
          <w:ilvl w:val="0"/>
          <w:numId w:val="21"/>
        </w:numPr>
        <w:spacing w:after="200" w:line="360" w:lineRule="auto"/>
        <w:jc w:val="both"/>
        <w:rPr>
          <w:rFonts w:ascii="Times New Roman" w:hAnsi="Times New Roman"/>
          <w:sz w:val="24"/>
        </w:rPr>
      </w:pPr>
      <w:r w:rsidRPr="003E21F1">
        <w:rPr>
          <w:rFonts w:ascii="Times New Roman" w:hAnsi="Times New Roman"/>
          <w:sz w:val="24"/>
        </w:rPr>
        <w:t>Presentation.</w:t>
      </w:r>
    </w:p>
    <w:p w14:paraId="7BB54854" w14:textId="35266AE7" w:rsidR="00EB59F0" w:rsidRDefault="00EB59F0" w:rsidP="00EB59F0">
      <w:pPr>
        <w:spacing w:after="200" w:line="360" w:lineRule="auto"/>
        <w:jc w:val="both"/>
      </w:pPr>
    </w:p>
    <w:p w14:paraId="1DE00273" w14:textId="18DFBCF9" w:rsidR="00EB59F0" w:rsidRDefault="00EB59F0" w:rsidP="00EB59F0">
      <w:pPr>
        <w:spacing w:after="200" w:line="360" w:lineRule="auto"/>
        <w:jc w:val="both"/>
      </w:pPr>
      <w:r w:rsidRPr="00EB59F0">
        <w:rPr>
          <w:noProof/>
        </w:rPr>
        <w:drawing>
          <wp:inline distT="0" distB="0" distL="0" distR="0" wp14:anchorId="020AFCD7" wp14:editId="6C25530F">
            <wp:extent cx="5943600" cy="2857699"/>
            <wp:effectExtent l="0" t="0" r="0" b="0"/>
            <wp:docPr id="4" name="Picture 4" descr="E:\fyp3\Simple-Sign-Language-Detector\workbreak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fyp3\Simple-Sign-Language-Detector\workbreakdow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857699"/>
                    </a:xfrm>
                    <a:prstGeom prst="rect">
                      <a:avLst/>
                    </a:prstGeom>
                    <a:noFill/>
                    <a:ln>
                      <a:noFill/>
                    </a:ln>
                  </pic:spPr>
                </pic:pic>
              </a:graphicData>
            </a:graphic>
          </wp:inline>
        </w:drawing>
      </w:r>
    </w:p>
    <w:p w14:paraId="5A616390" w14:textId="6629453B" w:rsidR="00EB59F0" w:rsidRDefault="00EB59F0" w:rsidP="00EB59F0">
      <w:pPr>
        <w:spacing w:after="200" w:line="360" w:lineRule="auto"/>
        <w:jc w:val="both"/>
      </w:pPr>
    </w:p>
    <w:p w14:paraId="5851E1BE" w14:textId="7E6DCB15" w:rsidR="00EB59F0" w:rsidRDefault="00EB59F0" w:rsidP="00EB59F0">
      <w:pPr>
        <w:spacing w:after="200" w:line="360" w:lineRule="auto"/>
        <w:jc w:val="both"/>
      </w:pPr>
    </w:p>
    <w:p w14:paraId="20464DED" w14:textId="030E0413" w:rsidR="007176DD" w:rsidRPr="00031A49" w:rsidRDefault="007176DD" w:rsidP="007176DD"/>
    <w:p w14:paraId="442850A5" w14:textId="77777777" w:rsidR="007176DD" w:rsidRPr="00031A49" w:rsidRDefault="007176DD" w:rsidP="007176DD"/>
    <w:p w14:paraId="59AA91B9" w14:textId="77777777" w:rsidR="007176DD" w:rsidRPr="00031A49" w:rsidRDefault="007176DD" w:rsidP="001A2BB2">
      <w:pPr>
        <w:pStyle w:val="Heading2"/>
        <w:numPr>
          <w:ilvl w:val="2"/>
          <w:numId w:val="2"/>
        </w:numPr>
        <w:rPr>
          <w:rFonts w:ascii="Times New Roman" w:hAnsi="Times New Roman"/>
          <w:sz w:val="28"/>
          <w:szCs w:val="22"/>
        </w:rPr>
      </w:pPr>
      <w:bookmarkStart w:id="123" w:name="_Toc505635104"/>
      <w:bookmarkStart w:id="124" w:name="_Toc505635203"/>
      <w:bookmarkStart w:id="125" w:name="_Toc505635302"/>
      <w:bookmarkStart w:id="126" w:name="_Toc505635407"/>
      <w:bookmarkStart w:id="127" w:name="_Toc505635613"/>
      <w:bookmarkStart w:id="128" w:name="_Toc95217819"/>
      <w:bookmarkStart w:id="129" w:name="_Toc103183961"/>
      <w:r w:rsidRPr="00031A49">
        <w:rPr>
          <w:rFonts w:ascii="Times New Roman" w:hAnsi="Times New Roman"/>
          <w:sz w:val="28"/>
          <w:szCs w:val="22"/>
        </w:rPr>
        <w:t>Roles &amp; Responsibility Matrix</w:t>
      </w:r>
      <w:bookmarkEnd w:id="123"/>
      <w:bookmarkEnd w:id="124"/>
      <w:bookmarkEnd w:id="125"/>
      <w:bookmarkEnd w:id="126"/>
      <w:bookmarkEnd w:id="127"/>
      <w:bookmarkEnd w:id="128"/>
      <w:bookmarkEnd w:id="129"/>
    </w:p>
    <w:tbl>
      <w:tblPr>
        <w:tblStyle w:val="TableGrid"/>
        <w:tblW w:w="0" w:type="auto"/>
        <w:tblLook w:val="04A0" w:firstRow="1" w:lastRow="0" w:firstColumn="1" w:lastColumn="0" w:noHBand="0" w:noVBand="1"/>
      </w:tblPr>
      <w:tblGrid>
        <w:gridCol w:w="2245"/>
        <w:gridCol w:w="1980"/>
        <w:gridCol w:w="2070"/>
        <w:gridCol w:w="2002"/>
      </w:tblGrid>
      <w:tr w:rsidR="009E07B9" w14:paraId="0B03EFCC" w14:textId="77777777" w:rsidTr="00FF14B4">
        <w:tc>
          <w:tcPr>
            <w:tcW w:w="2245" w:type="dxa"/>
          </w:tcPr>
          <w:p w14:paraId="50372580" w14:textId="77777777" w:rsidR="009E07B9" w:rsidRPr="009E07B9" w:rsidRDefault="009E07B9" w:rsidP="009E07B9">
            <w:pPr>
              <w:pStyle w:val="ListParagraph"/>
              <w:numPr>
                <w:ilvl w:val="0"/>
                <w:numId w:val="2"/>
              </w:numPr>
              <w:spacing w:line="360" w:lineRule="auto"/>
              <w:rPr>
                <w:b/>
              </w:rPr>
            </w:pPr>
            <w:r w:rsidRPr="009E07B9">
              <w:rPr>
                <w:b/>
              </w:rPr>
              <w:t>Tasks</w:t>
            </w:r>
          </w:p>
        </w:tc>
        <w:tc>
          <w:tcPr>
            <w:tcW w:w="1980" w:type="dxa"/>
          </w:tcPr>
          <w:p w14:paraId="6EA68A32" w14:textId="77777777" w:rsidR="009E07B9" w:rsidRPr="0018092A" w:rsidRDefault="009E07B9" w:rsidP="009E07B9">
            <w:pPr>
              <w:spacing w:line="360" w:lineRule="auto"/>
              <w:rPr>
                <w:b/>
              </w:rPr>
            </w:pPr>
            <w:r>
              <w:rPr>
                <w:b/>
              </w:rPr>
              <w:t>Sir Saud Arshad</w:t>
            </w:r>
          </w:p>
        </w:tc>
        <w:tc>
          <w:tcPr>
            <w:tcW w:w="2070" w:type="dxa"/>
          </w:tcPr>
          <w:p w14:paraId="0610932F" w14:textId="77777777" w:rsidR="009E07B9" w:rsidRPr="0018092A" w:rsidRDefault="009E07B9" w:rsidP="009E07B9">
            <w:pPr>
              <w:spacing w:line="360" w:lineRule="auto"/>
              <w:rPr>
                <w:b/>
              </w:rPr>
            </w:pPr>
            <w:r>
              <w:rPr>
                <w:b/>
              </w:rPr>
              <w:t>Muhammad Umar</w:t>
            </w:r>
          </w:p>
        </w:tc>
        <w:tc>
          <w:tcPr>
            <w:tcW w:w="2002" w:type="dxa"/>
          </w:tcPr>
          <w:p w14:paraId="44EB1EA8" w14:textId="77777777" w:rsidR="009E07B9" w:rsidRPr="0018092A" w:rsidRDefault="009E07B9" w:rsidP="009E07B9">
            <w:pPr>
              <w:spacing w:line="360" w:lineRule="auto"/>
              <w:rPr>
                <w:b/>
              </w:rPr>
            </w:pPr>
            <w:proofErr w:type="spellStart"/>
            <w:r>
              <w:rPr>
                <w:b/>
              </w:rPr>
              <w:t>Tasmiyah</w:t>
            </w:r>
            <w:proofErr w:type="spellEnd"/>
            <w:r>
              <w:rPr>
                <w:b/>
              </w:rPr>
              <w:t xml:space="preserve"> Ali</w:t>
            </w:r>
          </w:p>
        </w:tc>
      </w:tr>
      <w:tr w:rsidR="009E07B9" w14:paraId="181834CF" w14:textId="77777777" w:rsidTr="00FF14B4">
        <w:tc>
          <w:tcPr>
            <w:tcW w:w="2245" w:type="dxa"/>
          </w:tcPr>
          <w:p w14:paraId="311313A4" w14:textId="77777777" w:rsidR="009E07B9" w:rsidRDefault="009E07B9" w:rsidP="009E07B9">
            <w:pPr>
              <w:spacing w:line="360" w:lineRule="auto"/>
            </w:pPr>
            <w:r>
              <w:t>Literature Review</w:t>
            </w:r>
          </w:p>
        </w:tc>
        <w:tc>
          <w:tcPr>
            <w:tcW w:w="1980" w:type="dxa"/>
          </w:tcPr>
          <w:p w14:paraId="43E54CB3" w14:textId="77777777" w:rsidR="009E07B9" w:rsidRDefault="009E07B9" w:rsidP="009E07B9">
            <w:pPr>
              <w:spacing w:line="360" w:lineRule="auto"/>
            </w:pPr>
            <w:r>
              <w:t>C/A</w:t>
            </w:r>
          </w:p>
        </w:tc>
        <w:tc>
          <w:tcPr>
            <w:tcW w:w="2070" w:type="dxa"/>
          </w:tcPr>
          <w:p w14:paraId="4EBC4BDD" w14:textId="77777777" w:rsidR="009E07B9" w:rsidRDefault="009E07B9" w:rsidP="009E07B9">
            <w:pPr>
              <w:spacing w:line="360" w:lineRule="auto"/>
            </w:pPr>
            <w:r>
              <w:t>R/A</w:t>
            </w:r>
          </w:p>
        </w:tc>
        <w:tc>
          <w:tcPr>
            <w:tcW w:w="2002" w:type="dxa"/>
          </w:tcPr>
          <w:p w14:paraId="28B73926" w14:textId="77777777" w:rsidR="009E07B9" w:rsidRDefault="009E07B9" w:rsidP="009E07B9">
            <w:pPr>
              <w:spacing w:line="360" w:lineRule="auto"/>
            </w:pPr>
            <w:r>
              <w:t>R/A</w:t>
            </w:r>
          </w:p>
        </w:tc>
      </w:tr>
      <w:tr w:rsidR="009E07B9" w14:paraId="0F98186F" w14:textId="77777777" w:rsidTr="00FF14B4">
        <w:tc>
          <w:tcPr>
            <w:tcW w:w="2245" w:type="dxa"/>
          </w:tcPr>
          <w:p w14:paraId="73AEA00B" w14:textId="77777777" w:rsidR="009E07B9" w:rsidRDefault="009E07B9" w:rsidP="009E07B9">
            <w:pPr>
              <w:spacing w:line="360" w:lineRule="auto"/>
            </w:pPr>
            <w:r>
              <w:t>Design Specification</w:t>
            </w:r>
          </w:p>
        </w:tc>
        <w:tc>
          <w:tcPr>
            <w:tcW w:w="1980" w:type="dxa"/>
          </w:tcPr>
          <w:p w14:paraId="0D3EC4B4" w14:textId="77777777" w:rsidR="009E07B9" w:rsidRDefault="009E07B9" w:rsidP="009E07B9">
            <w:pPr>
              <w:spacing w:line="360" w:lineRule="auto"/>
            </w:pPr>
            <w:r>
              <w:t>C/A</w:t>
            </w:r>
          </w:p>
        </w:tc>
        <w:tc>
          <w:tcPr>
            <w:tcW w:w="2070" w:type="dxa"/>
          </w:tcPr>
          <w:p w14:paraId="3C0CE6DC" w14:textId="77777777" w:rsidR="009E07B9" w:rsidRDefault="009E07B9" w:rsidP="009E07B9">
            <w:pPr>
              <w:spacing w:line="360" w:lineRule="auto"/>
            </w:pPr>
            <w:r>
              <w:t>R</w:t>
            </w:r>
          </w:p>
        </w:tc>
        <w:tc>
          <w:tcPr>
            <w:tcW w:w="2002" w:type="dxa"/>
          </w:tcPr>
          <w:p w14:paraId="56016BF9" w14:textId="77777777" w:rsidR="009E07B9" w:rsidRDefault="009E07B9" w:rsidP="009E07B9">
            <w:pPr>
              <w:spacing w:line="360" w:lineRule="auto"/>
            </w:pPr>
            <w:r>
              <w:t>R</w:t>
            </w:r>
          </w:p>
        </w:tc>
      </w:tr>
      <w:tr w:rsidR="009E07B9" w14:paraId="32492B77" w14:textId="77777777" w:rsidTr="00FF14B4">
        <w:tc>
          <w:tcPr>
            <w:tcW w:w="2245" w:type="dxa"/>
          </w:tcPr>
          <w:p w14:paraId="58EE2028" w14:textId="77777777" w:rsidR="009E07B9" w:rsidRDefault="009E07B9" w:rsidP="009E07B9">
            <w:pPr>
              <w:spacing w:line="360" w:lineRule="auto"/>
            </w:pPr>
            <w:r>
              <w:t>Development</w:t>
            </w:r>
          </w:p>
        </w:tc>
        <w:tc>
          <w:tcPr>
            <w:tcW w:w="1980" w:type="dxa"/>
          </w:tcPr>
          <w:p w14:paraId="42548376" w14:textId="77777777" w:rsidR="009E07B9" w:rsidRDefault="009E07B9" w:rsidP="009E07B9">
            <w:pPr>
              <w:spacing w:line="360" w:lineRule="auto"/>
            </w:pPr>
            <w:r>
              <w:t>I</w:t>
            </w:r>
          </w:p>
        </w:tc>
        <w:tc>
          <w:tcPr>
            <w:tcW w:w="2070" w:type="dxa"/>
          </w:tcPr>
          <w:p w14:paraId="3F44130B" w14:textId="77777777" w:rsidR="009E07B9" w:rsidRDefault="009E07B9" w:rsidP="009E07B9">
            <w:pPr>
              <w:spacing w:line="360" w:lineRule="auto"/>
            </w:pPr>
            <w:r>
              <w:t>R/A</w:t>
            </w:r>
          </w:p>
        </w:tc>
        <w:tc>
          <w:tcPr>
            <w:tcW w:w="2002" w:type="dxa"/>
          </w:tcPr>
          <w:p w14:paraId="319B6A48" w14:textId="77777777" w:rsidR="009E07B9" w:rsidRDefault="009E07B9" w:rsidP="009E07B9">
            <w:pPr>
              <w:spacing w:line="360" w:lineRule="auto"/>
            </w:pPr>
            <w:r>
              <w:t>A</w:t>
            </w:r>
          </w:p>
        </w:tc>
      </w:tr>
      <w:tr w:rsidR="009E07B9" w14:paraId="5A767A3F" w14:textId="77777777" w:rsidTr="00FF14B4">
        <w:tc>
          <w:tcPr>
            <w:tcW w:w="2245" w:type="dxa"/>
          </w:tcPr>
          <w:p w14:paraId="3C154FDE" w14:textId="290821D8" w:rsidR="009E07B9" w:rsidRDefault="00F1251A" w:rsidP="009E07B9">
            <w:pPr>
              <w:spacing w:line="360" w:lineRule="auto"/>
            </w:pPr>
            <w:r>
              <w:t>Training</w:t>
            </w:r>
          </w:p>
        </w:tc>
        <w:tc>
          <w:tcPr>
            <w:tcW w:w="1980" w:type="dxa"/>
          </w:tcPr>
          <w:p w14:paraId="18A5D71C" w14:textId="77777777" w:rsidR="009E07B9" w:rsidRDefault="009E07B9" w:rsidP="009E07B9">
            <w:pPr>
              <w:spacing w:line="360" w:lineRule="auto"/>
            </w:pPr>
            <w:r>
              <w:t>C/I</w:t>
            </w:r>
          </w:p>
        </w:tc>
        <w:tc>
          <w:tcPr>
            <w:tcW w:w="2070" w:type="dxa"/>
          </w:tcPr>
          <w:p w14:paraId="2D3A1062" w14:textId="77777777" w:rsidR="009E07B9" w:rsidRDefault="009E07B9" w:rsidP="009E07B9">
            <w:pPr>
              <w:spacing w:line="360" w:lineRule="auto"/>
            </w:pPr>
            <w:r>
              <w:t>R</w:t>
            </w:r>
          </w:p>
        </w:tc>
        <w:tc>
          <w:tcPr>
            <w:tcW w:w="2002" w:type="dxa"/>
          </w:tcPr>
          <w:p w14:paraId="279356D2" w14:textId="77777777" w:rsidR="009E07B9" w:rsidRDefault="009E07B9" w:rsidP="009E07B9">
            <w:pPr>
              <w:spacing w:line="360" w:lineRule="auto"/>
            </w:pPr>
            <w:r>
              <w:t>R</w:t>
            </w:r>
          </w:p>
        </w:tc>
      </w:tr>
      <w:tr w:rsidR="009E07B9" w14:paraId="71C14EDF" w14:textId="77777777" w:rsidTr="00FF14B4">
        <w:tc>
          <w:tcPr>
            <w:tcW w:w="2245" w:type="dxa"/>
          </w:tcPr>
          <w:p w14:paraId="0E3CB96D" w14:textId="77777777" w:rsidR="009E07B9" w:rsidRDefault="009E07B9" w:rsidP="009E07B9">
            <w:pPr>
              <w:spacing w:line="360" w:lineRule="auto"/>
            </w:pPr>
            <w:r>
              <w:t>Documentation</w:t>
            </w:r>
          </w:p>
        </w:tc>
        <w:tc>
          <w:tcPr>
            <w:tcW w:w="1980" w:type="dxa"/>
          </w:tcPr>
          <w:p w14:paraId="4AA24BB6" w14:textId="77777777" w:rsidR="009E07B9" w:rsidRDefault="009E07B9" w:rsidP="009E07B9">
            <w:pPr>
              <w:spacing w:line="360" w:lineRule="auto"/>
            </w:pPr>
            <w:r>
              <w:t>I</w:t>
            </w:r>
          </w:p>
        </w:tc>
        <w:tc>
          <w:tcPr>
            <w:tcW w:w="2070" w:type="dxa"/>
          </w:tcPr>
          <w:p w14:paraId="4F3F5909" w14:textId="77777777" w:rsidR="009E07B9" w:rsidRDefault="009E07B9" w:rsidP="009E07B9">
            <w:pPr>
              <w:spacing w:line="360" w:lineRule="auto"/>
            </w:pPr>
            <w:r>
              <w:t>A</w:t>
            </w:r>
          </w:p>
        </w:tc>
        <w:tc>
          <w:tcPr>
            <w:tcW w:w="2002" w:type="dxa"/>
          </w:tcPr>
          <w:p w14:paraId="4C4798E4" w14:textId="77777777" w:rsidR="009E07B9" w:rsidRDefault="009E07B9" w:rsidP="009E07B9">
            <w:pPr>
              <w:spacing w:line="360" w:lineRule="auto"/>
            </w:pPr>
            <w:r>
              <w:t>R</w:t>
            </w:r>
          </w:p>
        </w:tc>
      </w:tr>
    </w:tbl>
    <w:p w14:paraId="1FFBBE5E" w14:textId="77777777" w:rsidR="009E07B9" w:rsidRPr="00C97BBB" w:rsidRDefault="009E07B9" w:rsidP="009E07B9">
      <w:pPr>
        <w:spacing w:line="360" w:lineRule="auto"/>
        <w:rPr>
          <w:rStyle w:val="Emphasis"/>
          <w:rFonts w:eastAsiaTheme="majorEastAsia"/>
          <w:b/>
          <w:i w:val="0"/>
          <w:sz w:val="2"/>
          <w:shd w:val="clear" w:color="auto" w:fill="FFFFFF"/>
        </w:rPr>
      </w:pPr>
    </w:p>
    <w:p w14:paraId="01A81D42" w14:textId="3F36E8F1" w:rsidR="007176DD" w:rsidRDefault="007176DD" w:rsidP="007176DD"/>
    <w:p w14:paraId="779AB7CA" w14:textId="77777777" w:rsidR="009E07B9" w:rsidRPr="009E07B9" w:rsidRDefault="009E07B9" w:rsidP="009E07B9">
      <w:pPr>
        <w:spacing w:line="360" w:lineRule="auto"/>
        <w:rPr>
          <w:rStyle w:val="Emphasis"/>
          <w:rFonts w:eastAsiaTheme="majorEastAsia"/>
          <w:i w:val="0"/>
          <w:shd w:val="clear" w:color="auto" w:fill="FFFFFF"/>
        </w:rPr>
      </w:pPr>
      <w:r w:rsidRPr="009E07B9">
        <w:rPr>
          <w:rStyle w:val="Emphasis"/>
          <w:rFonts w:eastAsiaTheme="majorEastAsia"/>
          <w:b/>
          <w:i w:val="0"/>
          <w:shd w:val="clear" w:color="auto" w:fill="FFFFFF"/>
        </w:rPr>
        <w:t>R – Responsible</w:t>
      </w:r>
    </w:p>
    <w:p w14:paraId="0589C89B" w14:textId="77777777" w:rsidR="009E07B9" w:rsidRPr="009E07B9" w:rsidRDefault="009E07B9" w:rsidP="009E07B9">
      <w:pPr>
        <w:spacing w:line="360" w:lineRule="auto"/>
        <w:rPr>
          <w:rStyle w:val="Emphasis"/>
          <w:rFonts w:eastAsiaTheme="majorEastAsia"/>
          <w:i w:val="0"/>
          <w:shd w:val="clear" w:color="auto" w:fill="FFFFFF"/>
        </w:rPr>
      </w:pPr>
      <w:r w:rsidRPr="009E07B9">
        <w:rPr>
          <w:rStyle w:val="Emphasis"/>
          <w:rFonts w:eastAsiaTheme="majorEastAsia"/>
          <w:i w:val="0"/>
          <w:shd w:val="clear" w:color="auto" w:fill="FFFFFF"/>
        </w:rPr>
        <w:t>Who will be responsible for getting the task done</w:t>
      </w:r>
      <w:r w:rsidRPr="009E07B9">
        <w:rPr>
          <w:i/>
        </w:rPr>
        <w:br/>
      </w:r>
      <w:r w:rsidRPr="009E07B9">
        <w:rPr>
          <w:rStyle w:val="Emphasis"/>
          <w:rFonts w:eastAsiaTheme="majorEastAsia"/>
          <w:b/>
          <w:i w:val="0"/>
          <w:shd w:val="clear" w:color="auto" w:fill="FFFFFF"/>
        </w:rPr>
        <w:t xml:space="preserve">A – </w:t>
      </w:r>
      <w:proofErr w:type="gramStart"/>
      <w:r w:rsidRPr="009E07B9">
        <w:rPr>
          <w:rStyle w:val="Emphasis"/>
          <w:rFonts w:eastAsiaTheme="majorEastAsia"/>
          <w:b/>
          <w:i w:val="0"/>
          <w:shd w:val="clear" w:color="auto" w:fill="FFFFFF"/>
        </w:rPr>
        <w:t>Accountable</w:t>
      </w:r>
      <w:proofErr w:type="gramEnd"/>
      <w:r w:rsidRPr="009E07B9">
        <w:rPr>
          <w:rStyle w:val="Emphasis"/>
          <w:rFonts w:eastAsiaTheme="majorEastAsia"/>
          <w:i w:val="0"/>
          <w:shd w:val="clear" w:color="auto" w:fill="FFFFFF"/>
        </w:rPr>
        <w:t xml:space="preserve"> </w:t>
      </w:r>
    </w:p>
    <w:p w14:paraId="11E19E7B" w14:textId="77777777" w:rsidR="009E07B9" w:rsidRPr="009E07B9" w:rsidRDefault="009E07B9" w:rsidP="009E07B9">
      <w:pPr>
        <w:spacing w:line="360" w:lineRule="auto"/>
        <w:rPr>
          <w:rStyle w:val="Emphasis"/>
          <w:rFonts w:eastAsiaTheme="majorEastAsia"/>
          <w:i w:val="0"/>
          <w:shd w:val="clear" w:color="auto" w:fill="FFFFFF"/>
        </w:rPr>
      </w:pPr>
      <w:r w:rsidRPr="009E07B9">
        <w:rPr>
          <w:rStyle w:val="Emphasis"/>
          <w:rFonts w:eastAsiaTheme="majorEastAsia"/>
          <w:i w:val="0"/>
          <w:shd w:val="clear" w:color="auto" w:fill="FFFFFF"/>
        </w:rPr>
        <w:t>Who is accountable for a particular task and hence, the signatory authority</w:t>
      </w:r>
      <w:r w:rsidRPr="009E07B9">
        <w:rPr>
          <w:i/>
        </w:rPr>
        <w:br/>
      </w:r>
      <w:r w:rsidRPr="009E07B9">
        <w:rPr>
          <w:rStyle w:val="Emphasis"/>
          <w:rFonts w:eastAsiaTheme="majorEastAsia"/>
          <w:b/>
          <w:i w:val="0"/>
          <w:shd w:val="clear" w:color="auto" w:fill="FFFFFF"/>
        </w:rPr>
        <w:t>C – Conform</w:t>
      </w:r>
      <w:r w:rsidRPr="009E07B9">
        <w:rPr>
          <w:rStyle w:val="Emphasis"/>
          <w:rFonts w:eastAsiaTheme="majorEastAsia"/>
          <w:i w:val="0"/>
          <w:shd w:val="clear" w:color="auto" w:fill="FFFFFF"/>
        </w:rPr>
        <w:t xml:space="preserve"> </w:t>
      </w:r>
    </w:p>
    <w:p w14:paraId="178982B1" w14:textId="77777777" w:rsidR="009E07B9" w:rsidRPr="009E07B9" w:rsidRDefault="009E07B9" w:rsidP="009E07B9">
      <w:pPr>
        <w:spacing w:line="360" w:lineRule="auto"/>
        <w:rPr>
          <w:rStyle w:val="Emphasis"/>
          <w:rFonts w:eastAsiaTheme="majorEastAsia"/>
          <w:i w:val="0"/>
          <w:shd w:val="clear" w:color="auto" w:fill="FFFFFF"/>
        </w:rPr>
      </w:pPr>
      <w:r w:rsidRPr="009E07B9">
        <w:rPr>
          <w:rStyle w:val="Emphasis"/>
          <w:rFonts w:eastAsiaTheme="majorEastAsia"/>
          <w:i w:val="0"/>
          <w:shd w:val="clear" w:color="auto" w:fill="FFFFFF"/>
        </w:rPr>
        <w:t>The SMEs/expert who can be consulted regarding the issues</w:t>
      </w:r>
      <w:r w:rsidRPr="009E07B9">
        <w:rPr>
          <w:i/>
        </w:rPr>
        <w:br/>
      </w:r>
      <w:r w:rsidRPr="009E07B9">
        <w:rPr>
          <w:rStyle w:val="Emphasis"/>
          <w:rFonts w:eastAsiaTheme="majorEastAsia"/>
          <w:b/>
          <w:i w:val="0"/>
          <w:shd w:val="clear" w:color="auto" w:fill="FFFFFF"/>
        </w:rPr>
        <w:t>I – Inform</w:t>
      </w:r>
      <w:r w:rsidRPr="009E07B9">
        <w:rPr>
          <w:rStyle w:val="Emphasis"/>
          <w:rFonts w:eastAsiaTheme="majorEastAsia"/>
          <w:i w:val="0"/>
          <w:shd w:val="clear" w:color="auto" w:fill="FFFFFF"/>
        </w:rPr>
        <w:t xml:space="preserve"> </w:t>
      </w:r>
    </w:p>
    <w:p w14:paraId="11678803" w14:textId="77777777" w:rsidR="009E07B9" w:rsidRPr="009E07B9" w:rsidRDefault="009E07B9" w:rsidP="009E07B9">
      <w:pPr>
        <w:spacing w:line="360" w:lineRule="auto"/>
        <w:rPr>
          <w:i/>
          <w:iCs/>
          <w:shd w:val="clear" w:color="auto" w:fill="FFFFFF"/>
        </w:rPr>
      </w:pPr>
      <w:r w:rsidRPr="009E07B9">
        <w:rPr>
          <w:rStyle w:val="Emphasis"/>
          <w:rFonts w:eastAsiaTheme="majorEastAsia"/>
          <w:i w:val="0"/>
          <w:shd w:val="clear" w:color="auto" w:fill="FFFFFF"/>
        </w:rPr>
        <w:t>Who are the people who need the project progress report</w:t>
      </w:r>
    </w:p>
    <w:p w14:paraId="389342C3" w14:textId="77777777" w:rsidR="009E07B9" w:rsidRPr="00031A49" w:rsidRDefault="009E07B9" w:rsidP="007176DD"/>
    <w:p w14:paraId="29772DA4" w14:textId="77777777" w:rsidR="007176DD" w:rsidRPr="00031A49" w:rsidRDefault="007176DD" w:rsidP="007176DD"/>
    <w:p w14:paraId="5C1EBD0D" w14:textId="77777777" w:rsidR="007176DD" w:rsidRPr="00031A49" w:rsidRDefault="007176DD" w:rsidP="007176DD"/>
    <w:p w14:paraId="2CA7DDBD" w14:textId="58414346" w:rsidR="007176DD" w:rsidRDefault="007176DD" w:rsidP="003E21F1">
      <w:pPr>
        <w:pStyle w:val="Heading2"/>
        <w:numPr>
          <w:ilvl w:val="2"/>
          <w:numId w:val="23"/>
        </w:numPr>
        <w:rPr>
          <w:rFonts w:ascii="Times New Roman" w:hAnsi="Times New Roman"/>
          <w:sz w:val="28"/>
          <w:szCs w:val="22"/>
        </w:rPr>
      </w:pPr>
      <w:bookmarkStart w:id="130" w:name="_Toc505635105"/>
      <w:bookmarkStart w:id="131" w:name="_Toc505635204"/>
      <w:bookmarkStart w:id="132" w:name="_Toc505635303"/>
      <w:bookmarkStart w:id="133" w:name="_Toc505635408"/>
      <w:bookmarkStart w:id="134" w:name="_Toc505635614"/>
      <w:bookmarkStart w:id="135" w:name="_Toc95217820"/>
      <w:bookmarkStart w:id="136" w:name="_Toc103183962"/>
      <w:r w:rsidRPr="00031A49">
        <w:rPr>
          <w:rFonts w:ascii="Times New Roman" w:hAnsi="Times New Roman"/>
          <w:sz w:val="28"/>
          <w:szCs w:val="22"/>
        </w:rPr>
        <w:t xml:space="preserve">Gantt </w:t>
      </w:r>
      <w:proofErr w:type="gramStart"/>
      <w:r w:rsidRPr="00031A49">
        <w:rPr>
          <w:rFonts w:ascii="Times New Roman" w:hAnsi="Times New Roman"/>
          <w:sz w:val="28"/>
          <w:szCs w:val="22"/>
        </w:rPr>
        <w:t>Chart</w:t>
      </w:r>
      <w:bookmarkEnd w:id="130"/>
      <w:bookmarkEnd w:id="131"/>
      <w:bookmarkEnd w:id="132"/>
      <w:bookmarkEnd w:id="133"/>
      <w:bookmarkEnd w:id="134"/>
      <w:bookmarkEnd w:id="135"/>
      <w:bookmarkEnd w:id="136"/>
      <w:proofErr w:type="gramEnd"/>
    </w:p>
    <w:p w14:paraId="5A5292E2" w14:textId="56A063ED" w:rsidR="00364D7F" w:rsidRPr="00364D7F" w:rsidRDefault="00364D7F" w:rsidP="00364D7F">
      <w:pPr>
        <w:rPr>
          <w:lang w:val="en"/>
        </w:rPr>
      </w:pPr>
      <w:r>
        <w:rPr>
          <w:noProof/>
        </w:rPr>
        <w:drawing>
          <wp:inline distT="0" distB="0" distL="0" distR="0" wp14:anchorId="62266651" wp14:editId="7315183F">
            <wp:extent cx="5943600" cy="17856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c.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785620"/>
                    </a:xfrm>
                    <a:prstGeom prst="rect">
                      <a:avLst/>
                    </a:prstGeom>
                  </pic:spPr>
                </pic:pic>
              </a:graphicData>
            </a:graphic>
          </wp:inline>
        </w:drawing>
      </w:r>
    </w:p>
    <w:p w14:paraId="3EF2787F" w14:textId="77777777" w:rsidR="007176DD" w:rsidRPr="00031A49" w:rsidRDefault="007176DD" w:rsidP="007176DD"/>
    <w:p w14:paraId="77057BFF" w14:textId="77777777" w:rsidR="007176DD" w:rsidRPr="00031A49" w:rsidRDefault="007176DD" w:rsidP="007176DD"/>
    <w:p w14:paraId="2872DA01" w14:textId="77777777" w:rsidR="007176DD" w:rsidRPr="00031A49" w:rsidRDefault="007176DD" w:rsidP="007176DD"/>
    <w:p w14:paraId="4D5D9AA7" w14:textId="77777777" w:rsidR="007176DD" w:rsidRPr="00031A49" w:rsidRDefault="007176DD" w:rsidP="007176DD">
      <w:pPr>
        <w:spacing w:line="360" w:lineRule="auto"/>
        <w:jc w:val="both"/>
      </w:pPr>
    </w:p>
    <w:p w14:paraId="604AA351" w14:textId="3C150837" w:rsidR="007176DD" w:rsidRPr="00031A49" w:rsidRDefault="007176DD" w:rsidP="009E7697">
      <w:pPr>
        <w:pStyle w:val="Heading1"/>
        <w:jc w:val="left"/>
        <w:rPr>
          <w:rFonts w:ascii="Times New Roman" w:hAnsi="Times New Roman"/>
          <w:b w:val="0"/>
          <w:bCs w:val="0"/>
        </w:rPr>
      </w:pPr>
    </w:p>
    <w:p w14:paraId="2A68323F" w14:textId="77777777" w:rsidR="007176DD" w:rsidRPr="00031A49" w:rsidRDefault="007176DD" w:rsidP="007176DD">
      <w:pPr>
        <w:pStyle w:val="Heading1"/>
        <w:rPr>
          <w:rFonts w:ascii="Times New Roman" w:hAnsi="Times New Roman"/>
          <w:b w:val="0"/>
          <w:bCs w:val="0"/>
          <w:sz w:val="96"/>
          <w:szCs w:val="28"/>
        </w:rPr>
      </w:pPr>
      <w:bookmarkStart w:id="137" w:name="_Toc505635107"/>
      <w:bookmarkStart w:id="138" w:name="_Toc505635206"/>
      <w:bookmarkStart w:id="139" w:name="_Toc505635305"/>
      <w:bookmarkStart w:id="140" w:name="_Toc505635410"/>
      <w:bookmarkStart w:id="141" w:name="_Toc505635616"/>
      <w:bookmarkStart w:id="142" w:name="_Toc95217822"/>
      <w:bookmarkStart w:id="143" w:name="_Toc103183963"/>
      <w:r w:rsidRPr="00031A49">
        <w:rPr>
          <w:rFonts w:ascii="Times New Roman" w:hAnsi="Times New Roman"/>
          <w:b w:val="0"/>
          <w:bCs w:val="0"/>
          <w:sz w:val="96"/>
          <w:szCs w:val="28"/>
        </w:rPr>
        <w:t>Chapter 2</w:t>
      </w:r>
      <w:bookmarkEnd w:id="137"/>
      <w:bookmarkEnd w:id="138"/>
      <w:bookmarkEnd w:id="139"/>
      <w:bookmarkEnd w:id="140"/>
      <w:bookmarkEnd w:id="141"/>
      <w:bookmarkEnd w:id="142"/>
      <w:bookmarkEnd w:id="143"/>
    </w:p>
    <w:p w14:paraId="7A5C5554" w14:textId="77777777" w:rsidR="007176DD" w:rsidRPr="00031A49" w:rsidRDefault="007176DD" w:rsidP="007176DD">
      <w:pPr>
        <w:pStyle w:val="Heading1"/>
        <w:rPr>
          <w:rFonts w:ascii="Times New Roman" w:hAnsi="Times New Roman"/>
          <w:szCs w:val="72"/>
        </w:rPr>
      </w:pPr>
      <w:bookmarkStart w:id="144" w:name="_Toc505635108"/>
      <w:bookmarkStart w:id="145" w:name="_Toc505635207"/>
      <w:bookmarkStart w:id="146" w:name="_Toc505635306"/>
      <w:bookmarkStart w:id="147" w:name="_Toc505635411"/>
      <w:bookmarkStart w:id="148" w:name="_Toc505635617"/>
      <w:bookmarkStart w:id="149" w:name="_Toc95217823"/>
      <w:bookmarkStart w:id="150" w:name="_Toc103183964"/>
      <w:r w:rsidRPr="00031A49">
        <w:rPr>
          <w:rFonts w:ascii="Times New Roman" w:hAnsi="Times New Roman"/>
          <w:szCs w:val="72"/>
        </w:rPr>
        <w:t>Software Requirement Specifications</w:t>
      </w:r>
      <w:bookmarkEnd w:id="144"/>
      <w:bookmarkEnd w:id="145"/>
      <w:bookmarkEnd w:id="146"/>
      <w:bookmarkEnd w:id="147"/>
      <w:bookmarkEnd w:id="148"/>
      <w:bookmarkEnd w:id="149"/>
      <w:bookmarkEnd w:id="150"/>
    </w:p>
    <w:p w14:paraId="43426B6E" w14:textId="77777777" w:rsidR="007176DD" w:rsidRPr="00031A49" w:rsidRDefault="007176DD" w:rsidP="007176DD">
      <w:pPr>
        <w:pStyle w:val="Heading1"/>
        <w:rPr>
          <w:rFonts w:ascii="Times New Roman" w:hAnsi="Times New Roman"/>
          <w:b w:val="0"/>
          <w:bCs w:val="0"/>
        </w:rPr>
      </w:pPr>
    </w:p>
    <w:p w14:paraId="662034CC" w14:textId="77777777" w:rsidR="007176DD" w:rsidRPr="00031A49" w:rsidRDefault="007176DD" w:rsidP="007176DD">
      <w:pPr>
        <w:pStyle w:val="Heading1"/>
        <w:rPr>
          <w:rFonts w:ascii="Times New Roman" w:hAnsi="Times New Roman"/>
          <w:b w:val="0"/>
          <w:bCs w:val="0"/>
        </w:rPr>
      </w:pPr>
    </w:p>
    <w:p w14:paraId="7C966E24" w14:textId="77777777" w:rsidR="007176DD" w:rsidRPr="00031A49" w:rsidRDefault="007176DD" w:rsidP="007176DD">
      <w:pPr>
        <w:pStyle w:val="Heading1"/>
        <w:rPr>
          <w:rFonts w:ascii="Times New Roman" w:hAnsi="Times New Roman"/>
          <w:b w:val="0"/>
          <w:bCs w:val="0"/>
        </w:rPr>
      </w:pPr>
    </w:p>
    <w:p w14:paraId="320C5AD5" w14:textId="77777777" w:rsidR="007176DD" w:rsidRPr="00031A49" w:rsidRDefault="007176DD" w:rsidP="007176DD">
      <w:pPr>
        <w:pStyle w:val="Heading1"/>
        <w:rPr>
          <w:rFonts w:ascii="Times New Roman" w:hAnsi="Times New Roman"/>
          <w:b w:val="0"/>
          <w:bCs w:val="0"/>
        </w:rPr>
      </w:pPr>
    </w:p>
    <w:p w14:paraId="1F056BAE" w14:textId="77777777" w:rsidR="007176DD" w:rsidRPr="00031A49" w:rsidRDefault="007176DD" w:rsidP="007176DD">
      <w:pPr>
        <w:pStyle w:val="Heading1"/>
        <w:rPr>
          <w:rFonts w:ascii="Times New Roman" w:hAnsi="Times New Roman"/>
          <w:b w:val="0"/>
          <w:bCs w:val="0"/>
        </w:rPr>
      </w:pPr>
    </w:p>
    <w:p w14:paraId="2E00C4EF" w14:textId="77777777" w:rsidR="007176DD" w:rsidRPr="00031A49" w:rsidRDefault="007176DD" w:rsidP="007176DD">
      <w:pPr>
        <w:pStyle w:val="Heading1"/>
        <w:rPr>
          <w:rFonts w:ascii="Times New Roman" w:hAnsi="Times New Roman"/>
          <w:b w:val="0"/>
          <w:bCs w:val="0"/>
        </w:rPr>
      </w:pPr>
    </w:p>
    <w:p w14:paraId="6E8FCCAE" w14:textId="00D1E282" w:rsidR="007176DD" w:rsidRDefault="007176DD" w:rsidP="007176DD">
      <w:pPr>
        <w:pStyle w:val="NoSpacing"/>
        <w:rPr>
          <w:rFonts w:ascii="Times New Roman" w:hAnsi="Times New Roman"/>
        </w:rPr>
      </w:pPr>
    </w:p>
    <w:p w14:paraId="0EEB50A6" w14:textId="406D4295" w:rsidR="009E7697" w:rsidRDefault="009E7697" w:rsidP="007176DD">
      <w:pPr>
        <w:pStyle w:val="NoSpacing"/>
        <w:rPr>
          <w:rFonts w:ascii="Times New Roman" w:hAnsi="Times New Roman"/>
        </w:rPr>
      </w:pPr>
    </w:p>
    <w:p w14:paraId="3AA01443" w14:textId="077E4E83" w:rsidR="009E7697" w:rsidRDefault="009E7697" w:rsidP="007176DD">
      <w:pPr>
        <w:pStyle w:val="NoSpacing"/>
        <w:rPr>
          <w:rFonts w:ascii="Times New Roman" w:hAnsi="Times New Roman"/>
        </w:rPr>
      </w:pPr>
    </w:p>
    <w:p w14:paraId="1396AC31" w14:textId="3D9DEF1C" w:rsidR="009E7697" w:rsidRDefault="009E7697" w:rsidP="007176DD">
      <w:pPr>
        <w:pStyle w:val="NoSpacing"/>
        <w:rPr>
          <w:rFonts w:ascii="Times New Roman" w:hAnsi="Times New Roman"/>
        </w:rPr>
      </w:pPr>
    </w:p>
    <w:p w14:paraId="6EEACEE6" w14:textId="77777777" w:rsidR="009E7697" w:rsidRPr="00031A49" w:rsidRDefault="009E7697" w:rsidP="007176DD">
      <w:pPr>
        <w:pStyle w:val="NoSpacing"/>
        <w:rPr>
          <w:rFonts w:ascii="Times New Roman" w:hAnsi="Times New Roman"/>
        </w:rPr>
      </w:pPr>
    </w:p>
    <w:p w14:paraId="1DAC1078" w14:textId="77777777" w:rsidR="007176DD" w:rsidRPr="00031A49" w:rsidRDefault="007176DD" w:rsidP="007176DD">
      <w:pPr>
        <w:pStyle w:val="NoSpacing"/>
        <w:spacing w:line="360" w:lineRule="auto"/>
        <w:rPr>
          <w:rFonts w:ascii="Times New Roman" w:hAnsi="Times New Roman"/>
          <w:b/>
          <w:sz w:val="40"/>
          <w:szCs w:val="40"/>
        </w:rPr>
      </w:pPr>
    </w:p>
    <w:p w14:paraId="6D009CBD" w14:textId="77777777" w:rsidR="007176DD" w:rsidRPr="00031A49" w:rsidRDefault="007176DD" w:rsidP="007176DD">
      <w:pPr>
        <w:pStyle w:val="NoSpacing"/>
        <w:spacing w:line="360" w:lineRule="auto"/>
        <w:rPr>
          <w:rFonts w:ascii="Times New Roman" w:hAnsi="Times New Roman"/>
          <w:sz w:val="40"/>
          <w:szCs w:val="40"/>
        </w:rPr>
      </w:pPr>
      <w:r w:rsidRPr="00031A49">
        <w:rPr>
          <w:rFonts w:ascii="Times New Roman" w:hAnsi="Times New Roman"/>
          <w:b/>
          <w:sz w:val="40"/>
          <w:szCs w:val="40"/>
        </w:rPr>
        <w:lastRenderedPageBreak/>
        <w:t xml:space="preserve">Chapter 2: </w:t>
      </w:r>
      <w:r w:rsidRPr="00031A49">
        <w:rPr>
          <w:rFonts w:ascii="Times New Roman" w:hAnsi="Times New Roman"/>
          <w:sz w:val="40"/>
          <w:szCs w:val="40"/>
        </w:rPr>
        <w:t xml:space="preserve">Software Requirement Specifications </w:t>
      </w:r>
    </w:p>
    <w:p w14:paraId="4B89F3FF" w14:textId="77777777" w:rsidR="007176DD" w:rsidRPr="00031A49" w:rsidRDefault="007176DD" w:rsidP="003E21F1">
      <w:pPr>
        <w:pStyle w:val="ListParagraph"/>
        <w:keepNext/>
        <w:numPr>
          <w:ilvl w:val="0"/>
          <w:numId w:val="23"/>
        </w:numPr>
        <w:spacing w:after="0" w:line="360" w:lineRule="auto"/>
        <w:contextualSpacing w:val="0"/>
        <w:outlineLvl w:val="1"/>
        <w:rPr>
          <w:rFonts w:ascii="Times New Roman" w:eastAsia="Times New Roman" w:hAnsi="Times New Roman"/>
          <w:b/>
          <w:bCs/>
          <w:vanish/>
          <w:color w:val="000000"/>
          <w:sz w:val="32"/>
          <w:szCs w:val="24"/>
          <w:lang w:val="en"/>
        </w:rPr>
      </w:pPr>
      <w:bookmarkStart w:id="151" w:name="_Toc505635109"/>
      <w:bookmarkStart w:id="152" w:name="_Toc505635208"/>
      <w:bookmarkStart w:id="153" w:name="_Toc505635307"/>
      <w:bookmarkStart w:id="154" w:name="_Toc505635412"/>
      <w:bookmarkStart w:id="155" w:name="_Toc505635618"/>
      <w:bookmarkStart w:id="156" w:name="_Toc505636641"/>
      <w:bookmarkStart w:id="157" w:name="_Toc505636744"/>
      <w:bookmarkStart w:id="158" w:name="_Toc505636847"/>
      <w:bookmarkStart w:id="159" w:name="_Toc505636951"/>
      <w:bookmarkStart w:id="160" w:name="_Toc505637055"/>
      <w:bookmarkStart w:id="161" w:name="_Toc505638039"/>
      <w:bookmarkStart w:id="162" w:name="_Toc505638127"/>
      <w:bookmarkStart w:id="163" w:name="_Toc505638215"/>
      <w:bookmarkStart w:id="164" w:name="_Toc505638437"/>
      <w:bookmarkStart w:id="165" w:name="_Toc87862536"/>
      <w:bookmarkStart w:id="166" w:name="_Toc95217824"/>
      <w:bookmarkStart w:id="167" w:name="_Toc96954978"/>
      <w:bookmarkStart w:id="168" w:name="_Toc103094222"/>
      <w:bookmarkStart w:id="169" w:name="_Toc103094357"/>
      <w:bookmarkStart w:id="170" w:name="_Toc103174769"/>
      <w:bookmarkStart w:id="171" w:name="_Toc103174903"/>
      <w:bookmarkStart w:id="172" w:name="_Toc103183550"/>
      <w:bookmarkStart w:id="173" w:name="_Toc103183689"/>
      <w:bookmarkStart w:id="174" w:name="_Toc103183827"/>
      <w:bookmarkStart w:id="175" w:name="_Toc103183965"/>
      <w:bookmarkStart w:id="176" w:name="_Toc439994665"/>
      <w:bookmarkStart w:id="177" w:name="_Toc441230972"/>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546B28B2" w14:textId="77777777" w:rsidR="005D68C0" w:rsidRPr="005D68C0" w:rsidRDefault="007176DD" w:rsidP="005D68C0">
      <w:pPr>
        <w:pStyle w:val="Heading2"/>
        <w:numPr>
          <w:ilvl w:val="1"/>
          <w:numId w:val="24"/>
        </w:numPr>
        <w:rPr>
          <w:rFonts w:asciiTheme="majorBidi" w:hAnsiTheme="majorBidi" w:cstheme="majorBidi"/>
          <w:b w:val="0"/>
          <w:sz w:val="24"/>
        </w:rPr>
      </w:pPr>
      <w:bookmarkStart w:id="178" w:name="_Toc505635110"/>
      <w:bookmarkStart w:id="179" w:name="_Toc505635209"/>
      <w:bookmarkStart w:id="180" w:name="_Toc505635308"/>
      <w:bookmarkStart w:id="181" w:name="_Toc505635413"/>
      <w:bookmarkStart w:id="182" w:name="_Toc505635619"/>
      <w:bookmarkStart w:id="183" w:name="_Toc95217825"/>
      <w:bookmarkStart w:id="184" w:name="_Toc103183966"/>
      <w:r w:rsidRPr="005D68C0">
        <w:rPr>
          <w:rFonts w:asciiTheme="majorBidi" w:hAnsiTheme="majorBidi" w:cstheme="majorBidi"/>
        </w:rPr>
        <w:t>I</w:t>
      </w:r>
      <w:bookmarkEnd w:id="176"/>
      <w:bookmarkEnd w:id="177"/>
      <w:bookmarkEnd w:id="178"/>
      <w:bookmarkEnd w:id="179"/>
      <w:bookmarkEnd w:id="180"/>
      <w:bookmarkEnd w:id="181"/>
      <w:bookmarkEnd w:id="182"/>
      <w:bookmarkEnd w:id="183"/>
      <w:r w:rsidR="009B4599" w:rsidRPr="005D68C0">
        <w:rPr>
          <w:rFonts w:asciiTheme="majorBidi" w:hAnsiTheme="majorBidi" w:cstheme="majorBidi"/>
        </w:rPr>
        <w:t>ntroduction</w:t>
      </w:r>
      <w:bookmarkEnd w:id="184"/>
    </w:p>
    <w:p w14:paraId="066268DD" w14:textId="19FB0446" w:rsidR="007176DD" w:rsidRPr="005D68C0" w:rsidRDefault="005D68C0" w:rsidP="00EB59F0">
      <w:pPr>
        <w:spacing w:line="360" w:lineRule="auto"/>
        <w:ind w:left="720"/>
        <w:jc w:val="both"/>
      </w:pPr>
      <w:r w:rsidRPr="005D68C0">
        <w:rPr>
          <w:rFonts w:asciiTheme="majorBidi" w:hAnsiTheme="majorBidi" w:cstheme="majorBidi"/>
          <w:szCs w:val="20"/>
        </w:rPr>
        <w:t>This document is a software requirement specification of the Sign Language Recognition System. Through this document, we are going to provide all specifications and functionalities of the project. This document will mention the functionality, that is what the resulting application is supposed to do, external interfaces which interacts the users, performance, attributes, that is if the application is portable, or maintainable, and design constraints imposed on the implementation such as implementation language, input specifications and output expectations.</w:t>
      </w:r>
      <w:r w:rsidRPr="005D68C0">
        <w:rPr>
          <w:rFonts w:asciiTheme="majorBidi" w:hAnsiTheme="majorBidi" w:cstheme="majorBidi"/>
          <w:szCs w:val="20"/>
        </w:rPr>
        <w:br/>
      </w:r>
      <w:r w:rsidR="009B4599" w:rsidRPr="005D68C0">
        <w:br/>
      </w:r>
    </w:p>
    <w:p w14:paraId="085D96FE" w14:textId="343DAD32" w:rsidR="007176DD" w:rsidRPr="00031A49" w:rsidRDefault="007176DD" w:rsidP="00360FF1">
      <w:pPr>
        <w:pStyle w:val="Heading2"/>
        <w:numPr>
          <w:ilvl w:val="2"/>
          <w:numId w:val="24"/>
        </w:numPr>
        <w:rPr>
          <w:rFonts w:ascii="Times New Roman" w:hAnsi="Times New Roman"/>
          <w:sz w:val="28"/>
          <w:szCs w:val="22"/>
        </w:rPr>
      </w:pPr>
      <w:bookmarkStart w:id="185" w:name="_Toc439994667"/>
      <w:bookmarkStart w:id="186" w:name="_Toc441230973"/>
      <w:bookmarkStart w:id="187" w:name="_Toc505635111"/>
      <w:bookmarkStart w:id="188" w:name="_Toc505635210"/>
      <w:bookmarkStart w:id="189" w:name="_Toc505635309"/>
      <w:bookmarkStart w:id="190" w:name="_Toc505635414"/>
      <w:bookmarkStart w:id="191" w:name="_Toc505635620"/>
      <w:bookmarkStart w:id="192" w:name="_Toc103183967"/>
      <w:bookmarkStart w:id="193" w:name="_Toc95217826"/>
      <w:r w:rsidRPr="00031A49">
        <w:rPr>
          <w:rFonts w:ascii="Times New Roman" w:hAnsi="Times New Roman"/>
          <w:sz w:val="28"/>
          <w:szCs w:val="22"/>
        </w:rPr>
        <w:t>Purpose</w:t>
      </w:r>
      <w:bookmarkEnd w:id="185"/>
      <w:bookmarkEnd w:id="186"/>
      <w:bookmarkEnd w:id="187"/>
      <w:bookmarkEnd w:id="188"/>
      <w:bookmarkEnd w:id="189"/>
      <w:bookmarkEnd w:id="190"/>
      <w:bookmarkEnd w:id="191"/>
      <w:bookmarkEnd w:id="192"/>
      <w:r w:rsidRPr="00031A49">
        <w:rPr>
          <w:rFonts w:ascii="Times New Roman" w:hAnsi="Times New Roman"/>
          <w:sz w:val="28"/>
          <w:szCs w:val="22"/>
        </w:rPr>
        <w:t xml:space="preserve"> </w:t>
      </w:r>
      <w:bookmarkEnd w:id="193"/>
    </w:p>
    <w:p w14:paraId="1926F007" w14:textId="7EA96AF1" w:rsidR="007176DD" w:rsidRPr="009B4599" w:rsidRDefault="009B4599" w:rsidP="00EB59F0">
      <w:pPr>
        <w:pStyle w:val="template"/>
        <w:spacing w:line="360" w:lineRule="auto"/>
        <w:ind w:left="720"/>
        <w:jc w:val="both"/>
        <w:rPr>
          <w:rFonts w:ascii="Times New Roman" w:hAnsi="Times New Roman"/>
          <w:i w:val="0"/>
          <w:sz w:val="28"/>
        </w:rPr>
      </w:pPr>
      <w:bookmarkStart w:id="194" w:name="_Toc439994668"/>
      <w:bookmarkStart w:id="195" w:name="_Toc441230974"/>
      <w:r w:rsidRPr="009B4599">
        <w:rPr>
          <w:rFonts w:ascii="Times New Roman" w:hAnsi="Times New Roman"/>
          <w:i w:val="0"/>
          <w:sz w:val="24"/>
        </w:rPr>
        <w:t>The purpose of this software is to make a very convenient system that will help break down the communication barrier between deaf community and normal hearing people, to give our society a system that will be for their (deaf and mute community) ease to be in touch with the majority.</w:t>
      </w:r>
      <w:r>
        <w:rPr>
          <w:rFonts w:ascii="Times New Roman" w:hAnsi="Times New Roman"/>
          <w:i w:val="0"/>
          <w:sz w:val="24"/>
        </w:rPr>
        <w:br/>
      </w:r>
    </w:p>
    <w:p w14:paraId="05D2FCE9" w14:textId="5CC3A12A" w:rsidR="007176DD" w:rsidRPr="00ED1197" w:rsidRDefault="007176DD" w:rsidP="00360FF1">
      <w:pPr>
        <w:pStyle w:val="Heading2"/>
        <w:numPr>
          <w:ilvl w:val="2"/>
          <w:numId w:val="24"/>
        </w:numPr>
        <w:rPr>
          <w:rFonts w:ascii="Times New Roman" w:hAnsi="Times New Roman"/>
          <w:sz w:val="28"/>
          <w:szCs w:val="22"/>
        </w:rPr>
      </w:pPr>
      <w:bookmarkStart w:id="196" w:name="_Toc505635112"/>
      <w:bookmarkStart w:id="197" w:name="_Toc505635211"/>
      <w:bookmarkStart w:id="198" w:name="_Toc505635310"/>
      <w:bookmarkStart w:id="199" w:name="_Toc505635415"/>
      <w:bookmarkStart w:id="200" w:name="_Toc505635621"/>
      <w:bookmarkStart w:id="201" w:name="_Toc95217827"/>
      <w:bookmarkStart w:id="202" w:name="_Toc103183968"/>
      <w:r w:rsidRPr="00ED1197">
        <w:rPr>
          <w:rFonts w:ascii="Times New Roman" w:hAnsi="Times New Roman"/>
          <w:sz w:val="28"/>
          <w:szCs w:val="22"/>
        </w:rPr>
        <w:t>Document Conventions</w:t>
      </w:r>
      <w:bookmarkEnd w:id="194"/>
      <w:bookmarkEnd w:id="195"/>
      <w:bookmarkEnd w:id="196"/>
      <w:bookmarkEnd w:id="197"/>
      <w:bookmarkEnd w:id="198"/>
      <w:bookmarkEnd w:id="199"/>
      <w:bookmarkEnd w:id="200"/>
      <w:bookmarkEnd w:id="201"/>
      <w:bookmarkEnd w:id="202"/>
    </w:p>
    <w:p w14:paraId="67B0D6FE" w14:textId="3EE83E45" w:rsidR="007176DD" w:rsidRDefault="00ED1197" w:rsidP="00EB59F0">
      <w:pPr>
        <w:pStyle w:val="Heading2"/>
        <w:ind w:left="720"/>
        <w:jc w:val="both"/>
        <w:rPr>
          <w:rFonts w:ascii="Times New Roman" w:hAnsi="Times New Roman"/>
          <w:b w:val="0"/>
          <w:bCs w:val="0"/>
          <w:color w:val="auto"/>
          <w:sz w:val="24"/>
          <w:lang w:val="en-US"/>
        </w:rPr>
      </w:pPr>
      <w:bookmarkStart w:id="203" w:name="_Toc439994669"/>
      <w:bookmarkStart w:id="204" w:name="_Toc441230975"/>
      <w:r w:rsidRPr="00ED1197">
        <w:rPr>
          <w:rFonts w:ascii="Times New Roman" w:hAnsi="Times New Roman"/>
          <w:b w:val="0"/>
          <w:bCs w:val="0"/>
          <w:color w:val="auto"/>
          <w:sz w:val="24"/>
          <w:lang w:val="en-US"/>
        </w:rPr>
        <w:t>The SRS document uses few different font sizes for clear distinction. For example, 14pt for the heading and 12pt for the paragraph text. The main headings are numbered with whole numbers like 1. Purpose 2. Overall description. The subheadings are numbered with decimals like 2.1.1 purpose, 2.1.2 document conventions etc. All the requirements mentioned in the document have their own priority</w:t>
      </w:r>
    </w:p>
    <w:p w14:paraId="6EA9C404" w14:textId="77777777" w:rsidR="00ED1197" w:rsidRPr="00ED1197" w:rsidRDefault="00ED1197" w:rsidP="00ED1197"/>
    <w:p w14:paraId="0634B694" w14:textId="77777777" w:rsidR="007176DD" w:rsidRPr="00031A49" w:rsidRDefault="007176DD" w:rsidP="00360FF1">
      <w:pPr>
        <w:pStyle w:val="Heading2"/>
        <w:numPr>
          <w:ilvl w:val="2"/>
          <w:numId w:val="24"/>
        </w:numPr>
        <w:rPr>
          <w:rFonts w:ascii="Times New Roman" w:hAnsi="Times New Roman"/>
          <w:sz w:val="28"/>
          <w:szCs w:val="22"/>
        </w:rPr>
      </w:pPr>
      <w:bookmarkStart w:id="205" w:name="_Toc505635113"/>
      <w:bookmarkStart w:id="206" w:name="_Toc505635212"/>
      <w:bookmarkStart w:id="207" w:name="_Toc505635311"/>
      <w:bookmarkStart w:id="208" w:name="_Toc505635416"/>
      <w:bookmarkStart w:id="209" w:name="_Toc505635622"/>
      <w:bookmarkStart w:id="210" w:name="_Toc95217828"/>
      <w:bookmarkStart w:id="211" w:name="_Toc103183969"/>
      <w:r w:rsidRPr="00031A49">
        <w:rPr>
          <w:rFonts w:ascii="Times New Roman" w:hAnsi="Times New Roman"/>
          <w:sz w:val="28"/>
          <w:szCs w:val="22"/>
        </w:rPr>
        <w:t>Intended Audience and Reading Suggestions</w:t>
      </w:r>
      <w:bookmarkEnd w:id="203"/>
      <w:bookmarkEnd w:id="204"/>
      <w:bookmarkEnd w:id="205"/>
      <w:bookmarkEnd w:id="206"/>
      <w:bookmarkEnd w:id="207"/>
      <w:bookmarkEnd w:id="208"/>
      <w:bookmarkEnd w:id="209"/>
      <w:bookmarkEnd w:id="210"/>
      <w:bookmarkEnd w:id="211"/>
    </w:p>
    <w:p w14:paraId="68B15E7D" w14:textId="55B6CBCB" w:rsidR="009B4599" w:rsidRPr="009B4599" w:rsidRDefault="009B4599" w:rsidP="00EB59F0">
      <w:pPr>
        <w:spacing w:line="360" w:lineRule="auto"/>
        <w:ind w:left="720"/>
        <w:jc w:val="both"/>
      </w:pPr>
      <w:bookmarkStart w:id="212" w:name="_Toc439994670"/>
      <w:bookmarkStart w:id="213" w:name="_Toc441230976"/>
      <w:r w:rsidRPr="009B4599">
        <w:t>The SRS is intended for Students and Teachers and this product is useful in all public places, academic institutes, organizations, etc.</w:t>
      </w:r>
    </w:p>
    <w:p w14:paraId="7782CE5A" w14:textId="77777777" w:rsidR="009B4599" w:rsidRPr="009B4599" w:rsidRDefault="009B4599" w:rsidP="00EB59F0">
      <w:pPr>
        <w:pStyle w:val="ListParagraph"/>
        <w:numPr>
          <w:ilvl w:val="0"/>
          <w:numId w:val="18"/>
        </w:numPr>
        <w:spacing w:after="200" w:line="360" w:lineRule="auto"/>
        <w:ind w:left="2070"/>
        <w:jc w:val="both"/>
        <w:rPr>
          <w:rFonts w:ascii="Times New Roman" w:hAnsi="Times New Roman"/>
          <w:sz w:val="24"/>
          <w:szCs w:val="24"/>
        </w:rPr>
      </w:pPr>
      <w:r w:rsidRPr="009B4599">
        <w:rPr>
          <w:rFonts w:ascii="Times New Roman" w:hAnsi="Times New Roman"/>
          <w:sz w:val="24"/>
          <w:szCs w:val="24"/>
        </w:rPr>
        <w:t>Deaf community</w:t>
      </w:r>
    </w:p>
    <w:p w14:paraId="703356F1" w14:textId="5779806B" w:rsidR="009B4599" w:rsidRPr="009B4599" w:rsidRDefault="009B4599" w:rsidP="00EB59F0">
      <w:pPr>
        <w:pStyle w:val="ListParagraph"/>
        <w:numPr>
          <w:ilvl w:val="0"/>
          <w:numId w:val="18"/>
        </w:numPr>
        <w:spacing w:after="200" w:line="360" w:lineRule="auto"/>
        <w:ind w:left="2070"/>
        <w:jc w:val="both"/>
        <w:rPr>
          <w:rFonts w:ascii="Times New Roman" w:hAnsi="Times New Roman"/>
          <w:sz w:val="24"/>
          <w:szCs w:val="24"/>
        </w:rPr>
      </w:pPr>
      <w:r w:rsidRPr="009B4599">
        <w:rPr>
          <w:rFonts w:ascii="Times New Roman" w:hAnsi="Times New Roman"/>
          <w:sz w:val="24"/>
          <w:szCs w:val="24"/>
        </w:rPr>
        <w:t>Organizations and all other people who have to deal with deaf community.</w:t>
      </w:r>
    </w:p>
    <w:p w14:paraId="7C9B4C51" w14:textId="10C1E7A8" w:rsidR="009B4599" w:rsidRPr="009B4599" w:rsidRDefault="009B4599" w:rsidP="00EB59F0">
      <w:pPr>
        <w:spacing w:line="360" w:lineRule="auto"/>
        <w:ind w:left="720"/>
        <w:jc w:val="both"/>
      </w:pPr>
      <w:r w:rsidRPr="009B4599">
        <w:lastRenderedPageBreak/>
        <w:t>This SRS document contains product scope, overall description, external interface requirements, Non-functional Requirements and Domain Requirements. Contents should be read in the sequence it is mentioned. The SRS has been organized approximately in order of increasing specificity.</w:t>
      </w:r>
    </w:p>
    <w:p w14:paraId="3702C98B" w14:textId="77777777" w:rsidR="007176DD" w:rsidRPr="00031A49" w:rsidRDefault="007176DD" w:rsidP="007176DD">
      <w:pPr>
        <w:pStyle w:val="template"/>
        <w:spacing w:line="360" w:lineRule="auto"/>
        <w:jc w:val="both"/>
        <w:rPr>
          <w:rFonts w:ascii="Times New Roman" w:hAnsi="Times New Roman"/>
          <w:i w:val="0"/>
          <w:sz w:val="24"/>
          <w:szCs w:val="24"/>
        </w:rPr>
      </w:pPr>
    </w:p>
    <w:p w14:paraId="00FAA34E" w14:textId="77777777" w:rsidR="007176DD" w:rsidRPr="00031A49" w:rsidRDefault="007176DD" w:rsidP="00360FF1">
      <w:pPr>
        <w:pStyle w:val="Heading2"/>
        <w:numPr>
          <w:ilvl w:val="2"/>
          <w:numId w:val="24"/>
        </w:numPr>
        <w:rPr>
          <w:rFonts w:ascii="Times New Roman" w:hAnsi="Times New Roman"/>
          <w:sz w:val="28"/>
          <w:szCs w:val="22"/>
        </w:rPr>
      </w:pPr>
      <w:bookmarkStart w:id="214" w:name="_Toc505635114"/>
      <w:bookmarkStart w:id="215" w:name="_Toc505635213"/>
      <w:bookmarkStart w:id="216" w:name="_Toc505635312"/>
      <w:bookmarkStart w:id="217" w:name="_Toc505635417"/>
      <w:bookmarkStart w:id="218" w:name="_Toc505635623"/>
      <w:bookmarkStart w:id="219" w:name="_Toc95217829"/>
      <w:bookmarkStart w:id="220" w:name="_Toc103183970"/>
      <w:r w:rsidRPr="00031A49">
        <w:rPr>
          <w:rFonts w:ascii="Times New Roman" w:hAnsi="Times New Roman"/>
          <w:sz w:val="28"/>
          <w:szCs w:val="22"/>
        </w:rPr>
        <w:t>Product Scope</w:t>
      </w:r>
      <w:bookmarkEnd w:id="212"/>
      <w:bookmarkEnd w:id="213"/>
      <w:bookmarkEnd w:id="214"/>
      <w:bookmarkEnd w:id="215"/>
      <w:bookmarkEnd w:id="216"/>
      <w:bookmarkEnd w:id="217"/>
      <w:bookmarkEnd w:id="218"/>
      <w:bookmarkEnd w:id="219"/>
      <w:bookmarkEnd w:id="220"/>
    </w:p>
    <w:p w14:paraId="7C327D73" w14:textId="02F5CA82" w:rsidR="009B4599" w:rsidRPr="009B4599" w:rsidRDefault="009B4599" w:rsidP="00EB59F0">
      <w:pPr>
        <w:pStyle w:val="ListParagraph"/>
        <w:spacing w:line="360" w:lineRule="auto"/>
        <w:ind w:firstLine="0"/>
        <w:jc w:val="both"/>
        <w:rPr>
          <w:rFonts w:ascii="Times New Roman" w:hAnsi="Times New Roman"/>
          <w:sz w:val="24"/>
        </w:rPr>
      </w:pPr>
      <w:bookmarkStart w:id="221" w:name="_Toc439994672"/>
      <w:bookmarkStart w:id="222" w:name="_Toc441230977"/>
      <w:r w:rsidRPr="009B4599">
        <w:rPr>
          <w:rFonts w:ascii="Times New Roman" w:hAnsi="Times New Roman"/>
          <w:sz w:val="24"/>
        </w:rPr>
        <w:t>The project which is going to be presented in this document is called Sign Language Recognition. This application is planned to be used by speechless people in order to ease their life, and also government offices that should serve all of its citizens equally, private companies that want to reach and serve speechless people as well, corporations and foundations which aims to help speech-disordered people.</w:t>
      </w:r>
    </w:p>
    <w:p w14:paraId="7D5F54CB" w14:textId="207B2808" w:rsidR="007176DD" w:rsidRDefault="009B4599" w:rsidP="00EB59F0">
      <w:pPr>
        <w:pStyle w:val="template"/>
        <w:spacing w:line="360" w:lineRule="auto"/>
        <w:ind w:left="720"/>
        <w:jc w:val="both"/>
        <w:rPr>
          <w:rFonts w:ascii="Times New Roman" w:hAnsi="Times New Roman"/>
          <w:i w:val="0"/>
          <w:sz w:val="24"/>
        </w:rPr>
      </w:pPr>
      <w:r w:rsidRPr="009B4599">
        <w:rPr>
          <w:rFonts w:ascii="Times New Roman" w:hAnsi="Times New Roman"/>
          <w:i w:val="0"/>
          <w:sz w:val="24"/>
        </w:rPr>
        <w:t>In this pr</w:t>
      </w:r>
      <w:r w:rsidR="00F1251A">
        <w:rPr>
          <w:rFonts w:ascii="Times New Roman" w:hAnsi="Times New Roman"/>
          <w:i w:val="0"/>
          <w:sz w:val="24"/>
        </w:rPr>
        <w:t>oject, it is aimed to recognize</w:t>
      </w:r>
      <w:r w:rsidRPr="009B4599">
        <w:rPr>
          <w:rFonts w:ascii="Times New Roman" w:hAnsi="Times New Roman"/>
          <w:i w:val="0"/>
          <w:sz w:val="24"/>
        </w:rPr>
        <w:t xml:space="preserve"> Sign</w:t>
      </w:r>
      <w:r w:rsidR="00ED1197">
        <w:rPr>
          <w:rFonts w:ascii="Times New Roman" w:hAnsi="Times New Roman"/>
          <w:i w:val="0"/>
          <w:sz w:val="24"/>
        </w:rPr>
        <w:t xml:space="preserve"> Language and translate it into</w:t>
      </w:r>
      <w:r w:rsidRPr="009B4599">
        <w:rPr>
          <w:rFonts w:ascii="Times New Roman" w:hAnsi="Times New Roman"/>
          <w:i w:val="0"/>
          <w:sz w:val="24"/>
        </w:rPr>
        <w:t xml:space="preserve"> text only. Obviously, our program will have some limitations like it will recognize limited number of gestures. For the beginning, the program will recognize only 20-25 gestures pre-defined. Yet, it will be possible to define more gestures once it is proved that the program works well enough.</w:t>
      </w:r>
    </w:p>
    <w:p w14:paraId="2FBB89A8" w14:textId="39F8BC96" w:rsidR="00E51D5D" w:rsidRPr="009B4599" w:rsidRDefault="00E51D5D" w:rsidP="00EB59F0">
      <w:pPr>
        <w:pStyle w:val="template"/>
        <w:spacing w:line="360" w:lineRule="auto"/>
        <w:ind w:left="720"/>
        <w:jc w:val="both"/>
        <w:rPr>
          <w:rFonts w:ascii="Times New Roman" w:hAnsi="Times New Roman"/>
          <w:i w:val="0"/>
          <w:sz w:val="28"/>
          <w:szCs w:val="24"/>
        </w:rPr>
      </w:pPr>
      <w:r>
        <w:rPr>
          <w:rFonts w:ascii="Times New Roman" w:hAnsi="Times New Roman"/>
          <w:i w:val="0"/>
          <w:sz w:val="24"/>
        </w:rPr>
        <w:t xml:space="preserve">It is a web-based application that will take inputs as images from the live camera feed and as the user will click the button it will show the meaning of the sign performed in-front of webcam. </w:t>
      </w:r>
    </w:p>
    <w:p w14:paraId="4D44EC64" w14:textId="77777777" w:rsidR="007176DD" w:rsidRPr="00031A49" w:rsidRDefault="007176DD" w:rsidP="007176DD">
      <w:pPr>
        <w:pStyle w:val="template"/>
        <w:spacing w:line="360" w:lineRule="auto"/>
        <w:jc w:val="both"/>
        <w:rPr>
          <w:rFonts w:ascii="Times New Roman" w:hAnsi="Times New Roman"/>
          <w:i w:val="0"/>
          <w:sz w:val="24"/>
          <w:szCs w:val="24"/>
        </w:rPr>
      </w:pPr>
      <w:bookmarkStart w:id="223" w:name="_Toc439994673"/>
      <w:bookmarkStart w:id="224" w:name="_Toc441230978"/>
      <w:bookmarkEnd w:id="221"/>
      <w:bookmarkEnd w:id="222"/>
    </w:p>
    <w:p w14:paraId="682D8521" w14:textId="77777777" w:rsidR="007176DD" w:rsidRPr="00031A49" w:rsidRDefault="007176DD" w:rsidP="00360FF1">
      <w:pPr>
        <w:pStyle w:val="Heading2"/>
        <w:numPr>
          <w:ilvl w:val="1"/>
          <w:numId w:val="24"/>
        </w:numPr>
        <w:rPr>
          <w:rFonts w:ascii="Times New Roman" w:hAnsi="Times New Roman"/>
        </w:rPr>
      </w:pPr>
      <w:bookmarkStart w:id="225" w:name="_Toc505635116"/>
      <w:bookmarkStart w:id="226" w:name="_Toc505635215"/>
      <w:bookmarkStart w:id="227" w:name="_Toc505635314"/>
      <w:bookmarkStart w:id="228" w:name="_Toc505635419"/>
      <w:bookmarkStart w:id="229" w:name="_Toc505635625"/>
      <w:bookmarkStart w:id="230" w:name="_Toc95217830"/>
      <w:bookmarkStart w:id="231" w:name="_Toc103183971"/>
      <w:r w:rsidRPr="00031A49">
        <w:rPr>
          <w:rFonts w:ascii="Times New Roman" w:hAnsi="Times New Roman"/>
        </w:rPr>
        <w:t>Overall Description</w:t>
      </w:r>
      <w:bookmarkEnd w:id="223"/>
      <w:bookmarkEnd w:id="224"/>
      <w:bookmarkEnd w:id="225"/>
      <w:bookmarkEnd w:id="226"/>
      <w:bookmarkEnd w:id="227"/>
      <w:bookmarkEnd w:id="228"/>
      <w:bookmarkEnd w:id="229"/>
      <w:bookmarkEnd w:id="230"/>
      <w:bookmarkEnd w:id="231"/>
    </w:p>
    <w:p w14:paraId="355923CC" w14:textId="77777777" w:rsidR="007176DD" w:rsidRPr="00031A49" w:rsidRDefault="007176DD" w:rsidP="00360FF1">
      <w:pPr>
        <w:pStyle w:val="Heading2"/>
        <w:numPr>
          <w:ilvl w:val="2"/>
          <w:numId w:val="24"/>
        </w:numPr>
        <w:rPr>
          <w:rFonts w:ascii="Times New Roman" w:hAnsi="Times New Roman"/>
          <w:sz w:val="28"/>
          <w:szCs w:val="22"/>
        </w:rPr>
      </w:pPr>
      <w:bookmarkStart w:id="232" w:name="_Toc439994674"/>
      <w:bookmarkStart w:id="233" w:name="_Toc441230979"/>
      <w:bookmarkStart w:id="234" w:name="_Toc505635117"/>
      <w:bookmarkStart w:id="235" w:name="_Toc505635216"/>
      <w:bookmarkStart w:id="236" w:name="_Toc505635315"/>
      <w:bookmarkStart w:id="237" w:name="_Toc505635420"/>
      <w:bookmarkStart w:id="238" w:name="_Toc505635626"/>
      <w:bookmarkStart w:id="239" w:name="_Toc95217831"/>
      <w:bookmarkStart w:id="240" w:name="_Toc103183972"/>
      <w:r w:rsidRPr="00031A49">
        <w:rPr>
          <w:rFonts w:ascii="Times New Roman" w:hAnsi="Times New Roman"/>
          <w:sz w:val="28"/>
          <w:szCs w:val="22"/>
        </w:rPr>
        <w:t>Product Perspective</w:t>
      </w:r>
      <w:bookmarkEnd w:id="232"/>
      <w:bookmarkEnd w:id="233"/>
      <w:bookmarkEnd w:id="234"/>
      <w:bookmarkEnd w:id="235"/>
      <w:bookmarkEnd w:id="236"/>
      <w:bookmarkEnd w:id="237"/>
      <w:bookmarkEnd w:id="238"/>
      <w:bookmarkEnd w:id="239"/>
      <w:bookmarkEnd w:id="240"/>
    </w:p>
    <w:p w14:paraId="406701F4" w14:textId="68C49C4E" w:rsidR="00366A9A" w:rsidRPr="00366A9A" w:rsidRDefault="00366A9A" w:rsidP="00EB59F0">
      <w:pPr>
        <w:pStyle w:val="ListParagraph"/>
        <w:spacing w:line="360" w:lineRule="auto"/>
        <w:ind w:firstLine="0"/>
        <w:jc w:val="both"/>
        <w:rPr>
          <w:rFonts w:ascii="Times New Roman" w:hAnsi="Times New Roman"/>
          <w:sz w:val="24"/>
        </w:rPr>
      </w:pPr>
      <w:bookmarkStart w:id="241" w:name="_Toc439994676"/>
      <w:bookmarkStart w:id="242" w:name="_Toc441230981"/>
      <w:r w:rsidRPr="00366A9A">
        <w:rPr>
          <w:rFonts w:ascii="Times New Roman" w:hAnsi="Times New Roman"/>
          <w:sz w:val="24"/>
        </w:rPr>
        <w:t xml:space="preserve"> Sign Language will serve speech-impaired people and not have difficulty in communication by providing their gestures converting to the text for people who do not know </w:t>
      </w:r>
      <w:r w:rsidR="00ED1197">
        <w:rPr>
          <w:rFonts w:ascii="Times New Roman" w:hAnsi="Times New Roman"/>
          <w:sz w:val="24"/>
        </w:rPr>
        <w:t>Sign Language</w:t>
      </w:r>
      <w:r w:rsidRPr="00366A9A">
        <w:rPr>
          <w:rFonts w:ascii="Times New Roman" w:hAnsi="Times New Roman"/>
          <w:sz w:val="24"/>
        </w:rPr>
        <w:t>. This project is a follow-up of Sign Language recognition systems using computer vision techniques.</w:t>
      </w:r>
    </w:p>
    <w:p w14:paraId="4AC2D232" w14:textId="34BE4080" w:rsidR="00366A9A" w:rsidRPr="00366A9A" w:rsidRDefault="00366A9A" w:rsidP="00EB59F0">
      <w:pPr>
        <w:pStyle w:val="ListParagraph"/>
        <w:spacing w:line="360" w:lineRule="auto"/>
        <w:ind w:firstLine="0"/>
        <w:jc w:val="both"/>
        <w:rPr>
          <w:rFonts w:ascii="Times New Roman" w:hAnsi="Times New Roman"/>
          <w:sz w:val="24"/>
        </w:rPr>
      </w:pPr>
      <w:r w:rsidRPr="00366A9A">
        <w:rPr>
          <w:rFonts w:ascii="Times New Roman" w:hAnsi="Times New Roman"/>
          <w:sz w:val="24"/>
        </w:rPr>
        <w:t>Many different ways and Machine learning techniqu</w:t>
      </w:r>
      <w:r w:rsidR="00ED1197">
        <w:rPr>
          <w:rFonts w:ascii="Times New Roman" w:hAnsi="Times New Roman"/>
          <w:sz w:val="24"/>
        </w:rPr>
        <w:t>es have been used in this field</w:t>
      </w:r>
      <w:r w:rsidRPr="00366A9A">
        <w:rPr>
          <w:rFonts w:ascii="Times New Roman" w:hAnsi="Times New Roman"/>
          <w:sz w:val="24"/>
        </w:rPr>
        <w:t xml:space="preserve"> and currently we are working with static images</w:t>
      </w:r>
      <w:r w:rsidR="00ED1197">
        <w:rPr>
          <w:rFonts w:ascii="Times New Roman" w:hAnsi="Times New Roman"/>
          <w:sz w:val="24"/>
        </w:rPr>
        <w:t xml:space="preserve"> to predict signs using a</w:t>
      </w:r>
      <w:r w:rsidRPr="00366A9A">
        <w:rPr>
          <w:rFonts w:ascii="Times New Roman" w:hAnsi="Times New Roman"/>
          <w:sz w:val="24"/>
        </w:rPr>
        <w:t xml:space="preserve"> cnn architecture</w:t>
      </w:r>
      <w:r>
        <w:rPr>
          <w:rFonts w:ascii="Times New Roman" w:hAnsi="Times New Roman"/>
          <w:sz w:val="24"/>
        </w:rPr>
        <w:t>s</w:t>
      </w:r>
      <w:r w:rsidRPr="00366A9A">
        <w:rPr>
          <w:rFonts w:ascii="Times New Roman" w:hAnsi="Times New Roman"/>
          <w:sz w:val="24"/>
        </w:rPr>
        <w:t xml:space="preserve">. </w:t>
      </w:r>
    </w:p>
    <w:p w14:paraId="38D52B29" w14:textId="77777777" w:rsidR="007176DD" w:rsidRPr="00031A49" w:rsidRDefault="007176DD" w:rsidP="007176DD">
      <w:pPr>
        <w:pStyle w:val="template"/>
        <w:spacing w:line="360" w:lineRule="auto"/>
        <w:jc w:val="both"/>
        <w:rPr>
          <w:rFonts w:ascii="Times New Roman" w:hAnsi="Times New Roman"/>
          <w:i w:val="0"/>
          <w:sz w:val="24"/>
          <w:szCs w:val="24"/>
        </w:rPr>
      </w:pPr>
    </w:p>
    <w:p w14:paraId="64E58E99" w14:textId="77777777" w:rsidR="007176DD" w:rsidRPr="00031A49" w:rsidRDefault="007176DD" w:rsidP="00360FF1">
      <w:pPr>
        <w:pStyle w:val="Heading2"/>
        <w:numPr>
          <w:ilvl w:val="2"/>
          <w:numId w:val="24"/>
        </w:numPr>
        <w:rPr>
          <w:rFonts w:ascii="Times New Roman" w:hAnsi="Times New Roman"/>
          <w:sz w:val="28"/>
          <w:szCs w:val="22"/>
        </w:rPr>
      </w:pPr>
      <w:bookmarkStart w:id="243" w:name="_Toc505635119"/>
      <w:bookmarkStart w:id="244" w:name="_Toc505635218"/>
      <w:bookmarkStart w:id="245" w:name="_Toc505635317"/>
      <w:bookmarkStart w:id="246" w:name="_Toc505635422"/>
      <w:bookmarkStart w:id="247" w:name="_Toc505635628"/>
      <w:bookmarkStart w:id="248" w:name="_Toc95217832"/>
      <w:bookmarkStart w:id="249" w:name="_Toc103183973"/>
      <w:r w:rsidRPr="00031A49">
        <w:rPr>
          <w:rFonts w:ascii="Times New Roman" w:hAnsi="Times New Roman"/>
          <w:sz w:val="28"/>
          <w:szCs w:val="22"/>
        </w:rPr>
        <w:lastRenderedPageBreak/>
        <w:t>User Classes and Characteristics</w:t>
      </w:r>
      <w:bookmarkEnd w:id="241"/>
      <w:bookmarkEnd w:id="242"/>
      <w:bookmarkEnd w:id="243"/>
      <w:bookmarkEnd w:id="244"/>
      <w:bookmarkEnd w:id="245"/>
      <w:bookmarkEnd w:id="246"/>
      <w:bookmarkEnd w:id="247"/>
      <w:bookmarkEnd w:id="248"/>
      <w:bookmarkEnd w:id="249"/>
    </w:p>
    <w:p w14:paraId="75A2F83D" w14:textId="44670C63" w:rsidR="00366A9A" w:rsidRPr="00366A9A" w:rsidRDefault="00366A9A" w:rsidP="00366A9A">
      <w:pPr>
        <w:pStyle w:val="ListParagraph"/>
        <w:spacing w:line="360" w:lineRule="auto"/>
        <w:ind w:left="400" w:firstLine="0"/>
        <w:rPr>
          <w:rFonts w:ascii="Times New Roman" w:hAnsi="Times New Roman"/>
          <w:sz w:val="24"/>
        </w:rPr>
      </w:pPr>
      <w:bookmarkStart w:id="250" w:name="_Toc439994677"/>
      <w:bookmarkStart w:id="251" w:name="_Toc441230982"/>
      <w:r w:rsidRPr="00366A9A">
        <w:rPr>
          <w:rFonts w:ascii="Times New Roman" w:hAnsi="Times New Roman"/>
          <w:sz w:val="24"/>
        </w:rPr>
        <w:t>Most of the users of this product will be the deaf community as its sole purpose is to make a system for them to communicate more conveniently. Other user classes will be organizations, institutions</w:t>
      </w:r>
      <w:r>
        <w:rPr>
          <w:rFonts w:ascii="Times New Roman" w:hAnsi="Times New Roman"/>
          <w:sz w:val="24"/>
        </w:rPr>
        <w:t>,</w:t>
      </w:r>
      <w:r w:rsidRPr="00366A9A">
        <w:rPr>
          <w:rFonts w:ascii="Times New Roman" w:hAnsi="Times New Roman"/>
          <w:sz w:val="24"/>
        </w:rPr>
        <w:t xml:space="preserve"> and public places where there is a need for </w:t>
      </w:r>
      <w:r>
        <w:rPr>
          <w:rFonts w:ascii="Times New Roman" w:hAnsi="Times New Roman"/>
          <w:sz w:val="24"/>
        </w:rPr>
        <w:t xml:space="preserve">translators </w:t>
      </w:r>
      <w:r w:rsidR="00ED1197">
        <w:rPr>
          <w:rFonts w:ascii="Times New Roman" w:hAnsi="Times New Roman"/>
          <w:sz w:val="24"/>
        </w:rPr>
        <w:t>however</w:t>
      </w:r>
      <w:r w:rsidRPr="00366A9A">
        <w:rPr>
          <w:rFonts w:ascii="Times New Roman" w:hAnsi="Times New Roman"/>
          <w:sz w:val="24"/>
        </w:rPr>
        <w:t xml:space="preserve"> people who are differently able</w:t>
      </w:r>
      <w:r>
        <w:rPr>
          <w:rFonts w:ascii="Times New Roman" w:hAnsi="Times New Roman"/>
          <w:sz w:val="24"/>
        </w:rPr>
        <w:t xml:space="preserve"> to are everywhere</w:t>
      </w:r>
      <w:r w:rsidRPr="00366A9A">
        <w:rPr>
          <w:rFonts w:ascii="Times New Roman" w:hAnsi="Times New Roman"/>
          <w:sz w:val="24"/>
        </w:rPr>
        <w:t xml:space="preserve"> around the globe so these systems should be available </w:t>
      </w:r>
      <w:r>
        <w:rPr>
          <w:rFonts w:ascii="Times New Roman" w:hAnsi="Times New Roman"/>
          <w:sz w:val="24"/>
        </w:rPr>
        <w:t>everywhere</w:t>
      </w:r>
      <w:r w:rsidRPr="00366A9A">
        <w:rPr>
          <w:rFonts w:ascii="Times New Roman" w:hAnsi="Times New Roman"/>
          <w:sz w:val="24"/>
        </w:rPr>
        <w:t xml:space="preserve"> for their </w:t>
      </w:r>
      <w:r>
        <w:rPr>
          <w:rFonts w:ascii="Times New Roman" w:hAnsi="Times New Roman"/>
          <w:sz w:val="24"/>
        </w:rPr>
        <w:t>convenience</w:t>
      </w:r>
      <w:r w:rsidRPr="00366A9A">
        <w:rPr>
          <w:rFonts w:ascii="Times New Roman" w:hAnsi="Times New Roman"/>
          <w:sz w:val="24"/>
        </w:rPr>
        <w:t xml:space="preserve">. </w:t>
      </w:r>
    </w:p>
    <w:p w14:paraId="6B45A391" w14:textId="77777777" w:rsidR="007176DD" w:rsidRPr="00031A49" w:rsidRDefault="007176DD" w:rsidP="007176DD">
      <w:pPr>
        <w:pStyle w:val="template"/>
        <w:spacing w:line="360" w:lineRule="auto"/>
        <w:jc w:val="both"/>
        <w:rPr>
          <w:rFonts w:ascii="Times New Roman" w:hAnsi="Times New Roman"/>
          <w:i w:val="0"/>
          <w:sz w:val="24"/>
          <w:szCs w:val="24"/>
        </w:rPr>
      </w:pPr>
    </w:p>
    <w:p w14:paraId="69A0E750" w14:textId="77777777" w:rsidR="007176DD" w:rsidRPr="00031A49" w:rsidRDefault="007176DD" w:rsidP="00360FF1">
      <w:pPr>
        <w:pStyle w:val="Heading2"/>
        <w:numPr>
          <w:ilvl w:val="2"/>
          <w:numId w:val="24"/>
        </w:numPr>
        <w:rPr>
          <w:rFonts w:ascii="Times New Roman" w:hAnsi="Times New Roman"/>
          <w:sz w:val="28"/>
          <w:szCs w:val="22"/>
        </w:rPr>
      </w:pPr>
      <w:bookmarkStart w:id="252" w:name="_Toc505635120"/>
      <w:bookmarkStart w:id="253" w:name="_Toc505635219"/>
      <w:bookmarkStart w:id="254" w:name="_Toc505635318"/>
      <w:bookmarkStart w:id="255" w:name="_Toc505635423"/>
      <w:bookmarkStart w:id="256" w:name="_Toc505635629"/>
      <w:bookmarkStart w:id="257" w:name="_Toc95217833"/>
      <w:bookmarkStart w:id="258" w:name="_Toc103183974"/>
      <w:r w:rsidRPr="00031A49">
        <w:rPr>
          <w:rFonts w:ascii="Times New Roman" w:hAnsi="Times New Roman"/>
          <w:sz w:val="28"/>
          <w:szCs w:val="22"/>
        </w:rPr>
        <w:t>Operating Environment</w:t>
      </w:r>
      <w:bookmarkEnd w:id="250"/>
      <w:bookmarkEnd w:id="251"/>
      <w:bookmarkEnd w:id="252"/>
      <w:bookmarkEnd w:id="253"/>
      <w:bookmarkEnd w:id="254"/>
      <w:bookmarkEnd w:id="255"/>
      <w:bookmarkEnd w:id="256"/>
      <w:bookmarkEnd w:id="257"/>
      <w:bookmarkEnd w:id="258"/>
    </w:p>
    <w:p w14:paraId="43A7CBC9" w14:textId="593EFF90" w:rsidR="00243E74" w:rsidRPr="00E51D5D" w:rsidRDefault="00243E74" w:rsidP="00E51D5D">
      <w:pPr>
        <w:pStyle w:val="ListParagraph"/>
        <w:spacing w:line="360" w:lineRule="auto"/>
        <w:ind w:left="400" w:firstLine="0"/>
        <w:jc w:val="both"/>
        <w:rPr>
          <w:rFonts w:ascii="Times New Roman" w:hAnsi="Times New Roman"/>
          <w:sz w:val="24"/>
        </w:rPr>
      </w:pPr>
      <w:bookmarkStart w:id="259" w:name="_Toc439994678"/>
      <w:bookmarkStart w:id="260" w:name="_Toc441230983"/>
      <w:r w:rsidRPr="00243E74">
        <w:rPr>
          <w:rFonts w:ascii="Times New Roman" w:hAnsi="Times New Roman"/>
          <w:sz w:val="24"/>
        </w:rPr>
        <w:t>This system will be able to operate on even an average pc and will not require any special hardware as it was also the aim of our project to create a very cost-efficient system.</w:t>
      </w:r>
      <w:r w:rsidR="00E51D5D">
        <w:rPr>
          <w:rFonts w:ascii="Times New Roman" w:hAnsi="Times New Roman"/>
          <w:sz w:val="24"/>
        </w:rPr>
        <w:t xml:space="preserve"> This system is developed on windows using python 3.8 and html css. </w:t>
      </w:r>
      <w:r w:rsidRPr="00E51D5D">
        <w:rPr>
          <w:rFonts w:ascii="Times New Roman" w:hAnsi="Times New Roman"/>
          <w:sz w:val="24"/>
        </w:rPr>
        <w:t>Some software requirements are mentioned further.</w:t>
      </w:r>
    </w:p>
    <w:p w14:paraId="36E200B1" w14:textId="77777777" w:rsidR="007176DD" w:rsidRPr="00031A49" w:rsidRDefault="007176DD" w:rsidP="007176DD">
      <w:pPr>
        <w:pStyle w:val="template"/>
        <w:spacing w:line="360" w:lineRule="auto"/>
        <w:jc w:val="both"/>
        <w:rPr>
          <w:rFonts w:ascii="Times New Roman" w:hAnsi="Times New Roman"/>
          <w:i w:val="0"/>
          <w:sz w:val="24"/>
          <w:szCs w:val="24"/>
        </w:rPr>
      </w:pPr>
    </w:p>
    <w:p w14:paraId="17416430" w14:textId="77777777" w:rsidR="007176DD" w:rsidRPr="00031A49" w:rsidRDefault="007176DD" w:rsidP="00360FF1">
      <w:pPr>
        <w:pStyle w:val="Heading2"/>
        <w:numPr>
          <w:ilvl w:val="2"/>
          <w:numId w:val="24"/>
        </w:numPr>
        <w:rPr>
          <w:rFonts w:ascii="Times New Roman" w:hAnsi="Times New Roman"/>
          <w:sz w:val="28"/>
          <w:szCs w:val="22"/>
        </w:rPr>
      </w:pPr>
      <w:bookmarkStart w:id="261" w:name="_Toc505635121"/>
      <w:bookmarkStart w:id="262" w:name="_Toc505635220"/>
      <w:bookmarkStart w:id="263" w:name="_Toc505635319"/>
      <w:bookmarkStart w:id="264" w:name="_Toc505635424"/>
      <w:bookmarkStart w:id="265" w:name="_Toc505635630"/>
      <w:bookmarkStart w:id="266" w:name="_Toc95217834"/>
      <w:bookmarkStart w:id="267" w:name="_Toc103183975"/>
      <w:r w:rsidRPr="00031A49">
        <w:rPr>
          <w:rFonts w:ascii="Times New Roman" w:hAnsi="Times New Roman"/>
          <w:sz w:val="28"/>
          <w:szCs w:val="22"/>
        </w:rPr>
        <w:t>Design and Implementation Constraints</w:t>
      </w:r>
      <w:bookmarkEnd w:id="259"/>
      <w:bookmarkEnd w:id="260"/>
      <w:bookmarkEnd w:id="261"/>
      <w:bookmarkEnd w:id="262"/>
      <w:bookmarkEnd w:id="263"/>
      <w:bookmarkEnd w:id="264"/>
      <w:bookmarkEnd w:id="265"/>
      <w:bookmarkEnd w:id="266"/>
      <w:bookmarkEnd w:id="267"/>
    </w:p>
    <w:p w14:paraId="21DE095C" w14:textId="77777777" w:rsidR="00243E74" w:rsidRPr="00243E74" w:rsidRDefault="00243E74" w:rsidP="00243E74">
      <w:pPr>
        <w:pStyle w:val="ListParagraph"/>
        <w:spacing w:line="360" w:lineRule="auto"/>
        <w:ind w:left="400" w:firstLine="0"/>
        <w:jc w:val="both"/>
        <w:rPr>
          <w:rFonts w:ascii="Times New Roman" w:hAnsi="Times New Roman"/>
          <w:sz w:val="24"/>
        </w:rPr>
      </w:pPr>
      <w:bookmarkStart w:id="268" w:name="_Toc439994680"/>
      <w:bookmarkStart w:id="269" w:name="_Toc441230985"/>
      <w:r w:rsidRPr="00243E74">
        <w:rPr>
          <w:rFonts w:ascii="Times New Roman" w:hAnsi="Times New Roman"/>
          <w:sz w:val="24"/>
        </w:rPr>
        <w:t>The dataset should be collected from different signers in different lighting conditions and from different angles to make the system more accurate.</w:t>
      </w:r>
    </w:p>
    <w:p w14:paraId="5E19CA10" w14:textId="77777777" w:rsidR="00243E74" w:rsidRPr="00243E74" w:rsidRDefault="00243E74" w:rsidP="00243E74">
      <w:pPr>
        <w:pStyle w:val="ListParagraph"/>
        <w:spacing w:line="360" w:lineRule="auto"/>
        <w:ind w:left="400" w:firstLine="0"/>
        <w:jc w:val="both"/>
        <w:rPr>
          <w:rFonts w:ascii="Times New Roman" w:hAnsi="Times New Roman"/>
          <w:sz w:val="24"/>
        </w:rPr>
      </w:pPr>
      <w:r w:rsidRPr="00243E74">
        <w:rPr>
          <w:rFonts w:ascii="Times New Roman" w:hAnsi="Times New Roman"/>
          <w:sz w:val="24"/>
        </w:rPr>
        <w:t>Users can perform signs while sitting as well as standing as this system only detects hands and does not depend on body posture or position, only hands should be static and in the right position.</w:t>
      </w:r>
    </w:p>
    <w:p w14:paraId="0DD9F33D" w14:textId="77777777" w:rsidR="007176DD" w:rsidRPr="00031A49" w:rsidRDefault="007176DD" w:rsidP="007176DD">
      <w:pPr>
        <w:pStyle w:val="template"/>
        <w:spacing w:line="360" w:lineRule="auto"/>
        <w:jc w:val="both"/>
        <w:rPr>
          <w:rFonts w:ascii="Times New Roman" w:hAnsi="Times New Roman"/>
          <w:i w:val="0"/>
          <w:sz w:val="24"/>
          <w:szCs w:val="24"/>
        </w:rPr>
      </w:pPr>
    </w:p>
    <w:p w14:paraId="7D552740" w14:textId="77777777" w:rsidR="007176DD" w:rsidRPr="00031A49" w:rsidRDefault="007176DD" w:rsidP="00360FF1">
      <w:pPr>
        <w:pStyle w:val="Heading2"/>
        <w:numPr>
          <w:ilvl w:val="2"/>
          <w:numId w:val="24"/>
        </w:numPr>
        <w:rPr>
          <w:rFonts w:ascii="Times New Roman" w:hAnsi="Times New Roman"/>
          <w:sz w:val="28"/>
          <w:szCs w:val="22"/>
        </w:rPr>
      </w:pPr>
      <w:bookmarkStart w:id="270" w:name="_Toc505635123"/>
      <w:bookmarkStart w:id="271" w:name="_Toc505635222"/>
      <w:bookmarkStart w:id="272" w:name="_Toc505635321"/>
      <w:bookmarkStart w:id="273" w:name="_Toc505635426"/>
      <w:bookmarkStart w:id="274" w:name="_Toc505635632"/>
      <w:bookmarkStart w:id="275" w:name="_Toc95217835"/>
      <w:bookmarkStart w:id="276" w:name="_Toc103183976"/>
      <w:r w:rsidRPr="00031A49">
        <w:rPr>
          <w:rFonts w:ascii="Times New Roman" w:hAnsi="Times New Roman"/>
          <w:sz w:val="28"/>
          <w:szCs w:val="22"/>
        </w:rPr>
        <w:t>Assumptions and Dependencies</w:t>
      </w:r>
      <w:bookmarkEnd w:id="268"/>
      <w:bookmarkEnd w:id="269"/>
      <w:bookmarkEnd w:id="270"/>
      <w:bookmarkEnd w:id="271"/>
      <w:bookmarkEnd w:id="272"/>
      <w:bookmarkEnd w:id="273"/>
      <w:bookmarkEnd w:id="274"/>
      <w:bookmarkEnd w:id="275"/>
      <w:bookmarkEnd w:id="276"/>
    </w:p>
    <w:p w14:paraId="762FD8E4" w14:textId="77777777" w:rsidR="00243E74" w:rsidRPr="00243E74" w:rsidRDefault="00243E74" w:rsidP="00243E74">
      <w:pPr>
        <w:pStyle w:val="ListParagraph"/>
        <w:numPr>
          <w:ilvl w:val="0"/>
          <w:numId w:val="26"/>
        </w:numPr>
        <w:spacing w:after="200" w:line="360" w:lineRule="auto"/>
        <w:jc w:val="both"/>
        <w:rPr>
          <w:rFonts w:ascii="Times New Roman" w:hAnsi="Times New Roman"/>
          <w:sz w:val="24"/>
        </w:rPr>
      </w:pPr>
      <w:r w:rsidRPr="00243E74">
        <w:rPr>
          <w:rFonts w:ascii="Times New Roman" w:hAnsi="Times New Roman"/>
          <w:sz w:val="24"/>
        </w:rPr>
        <w:t>User must know how to perform sign in front of camera</w:t>
      </w:r>
    </w:p>
    <w:p w14:paraId="24A0AA60" w14:textId="77777777" w:rsidR="00243E74" w:rsidRPr="00243E74" w:rsidRDefault="00243E74" w:rsidP="00243E74">
      <w:pPr>
        <w:pStyle w:val="ListParagraph"/>
        <w:numPr>
          <w:ilvl w:val="0"/>
          <w:numId w:val="26"/>
        </w:numPr>
        <w:spacing w:after="200" w:line="360" w:lineRule="auto"/>
        <w:jc w:val="both"/>
        <w:rPr>
          <w:rFonts w:ascii="Times New Roman" w:hAnsi="Times New Roman"/>
          <w:sz w:val="24"/>
        </w:rPr>
      </w:pPr>
      <w:r w:rsidRPr="00243E74">
        <w:rPr>
          <w:rFonts w:ascii="Times New Roman" w:hAnsi="Times New Roman"/>
          <w:sz w:val="24"/>
        </w:rPr>
        <w:t>System must respond in reasonable time</w:t>
      </w:r>
    </w:p>
    <w:p w14:paraId="42B4EEFB" w14:textId="77777777" w:rsidR="00243E74" w:rsidRPr="00E43866" w:rsidRDefault="00243E74" w:rsidP="00243E74">
      <w:pPr>
        <w:pStyle w:val="ListParagraph"/>
        <w:numPr>
          <w:ilvl w:val="0"/>
          <w:numId w:val="26"/>
        </w:numPr>
        <w:spacing w:after="200" w:line="360" w:lineRule="auto"/>
        <w:jc w:val="both"/>
      </w:pPr>
      <w:r w:rsidRPr="00243E74">
        <w:rPr>
          <w:rFonts w:ascii="Times New Roman" w:hAnsi="Times New Roman"/>
          <w:sz w:val="24"/>
        </w:rPr>
        <w:t>System will not perform in dark conditions</w:t>
      </w:r>
    </w:p>
    <w:p w14:paraId="2986835B" w14:textId="70847E8A" w:rsidR="007176DD" w:rsidRDefault="007176DD" w:rsidP="007176DD">
      <w:pPr>
        <w:pStyle w:val="template"/>
        <w:spacing w:line="360" w:lineRule="auto"/>
        <w:jc w:val="both"/>
        <w:rPr>
          <w:rFonts w:ascii="Times New Roman" w:hAnsi="Times New Roman"/>
          <w:i w:val="0"/>
          <w:sz w:val="24"/>
          <w:szCs w:val="24"/>
        </w:rPr>
      </w:pPr>
    </w:p>
    <w:p w14:paraId="467FDF9B" w14:textId="5166DD71" w:rsidR="009E7697" w:rsidRDefault="009E7697" w:rsidP="007176DD">
      <w:pPr>
        <w:pStyle w:val="template"/>
        <w:spacing w:line="360" w:lineRule="auto"/>
        <w:jc w:val="both"/>
        <w:rPr>
          <w:rFonts w:ascii="Times New Roman" w:hAnsi="Times New Roman"/>
          <w:i w:val="0"/>
          <w:sz w:val="24"/>
          <w:szCs w:val="24"/>
        </w:rPr>
      </w:pPr>
    </w:p>
    <w:p w14:paraId="724A0D77" w14:textId="77777777" w:rsidR="009E7697" w:rsidRPr="00031A49" w:rsidRDefault="009E7697" w:rsidP="007176DD">
      <w:pPr>
        <w:pStyle w:val="template"/>
        <w:spacing w:line="360" w:lineRule="auto"/>
        <w:jc w:val="both"/>
        <w:rPr>
          <w:rFonts w:ascii="Times New Roman" w:hAnsi="Times New Roman"/>
          <w:i w:val="0"/>
          <w:sz w:val="24"/>
          <w:szCs w:val="24"/>
        </w:rPr>
      </w:pPr>
    </w:p>
    <w:p w14:paraId="286A13F9" w14:textId="77777777" w:rsidR="007176DD" w:rsidRPr="00031A49" w:rsidRDefault="007176DD" w:rsidP="00360FF1">
      <w:pPr>
        <w:pStyle w:val="Heading2"/>
        <w:numPr>
          <w:ilvl w:val="1"/>
          <w:numId w:val="24"/>
        </w:numPr>
        <w:rPr>
          <w:rFonts w:ascii="Times New Roman" w:hAnsi="Times New Roman"/>
        </w:rPr>
      </w:pPr>
      <w:bookmarkStart w:id="277" w:name="_Toc439994682"/>
      <w:bookmarkStart w:id="278" w:name="_Toc441230986"/>
      <w:bookmarkStart w:id="279" w:name="_Toc505635124"/>
      <w:bookmarkStart w:id="280" w:name="_Toc505635223"/>
      <w:bookmarkStart w:id="281" w:name="_Toc505635322"/>
      <w:bookmarkStart w:id="282" w:name="_Toc505635427"/>
      <w:bookmarkStart w:id="283" w:name="_Toc505635633"/>
      <w:bookmarkStart w:id="284" w:name="_Toc95217836"/>
      <w:bookmarkStart w:id="285" w:name="_Toc103183977"/>
      <w:r w:rsidRPr="00031A49">
        <w:rPr>
          <w:rFonts w:ascii="Times New Roman" w:hAnsi="Times New Roman"/>
        </w:rPr>
        <w:lastRenderedPageBreak/>
        <w:t>External Interface Requirements</w:t>
      </w:r>
      <w:bookmarkEnd w:id="277"/>
      <w:bookmarkEnd w:id="278"/>
      <w:bookmarkEnd w:id="279"/>
      <w:bookmarkEnd w:id="280"/>
      <w:bookmarkEnd w:id="281"/>
      <w:bookmarkEnd w:id="282"/>
      <w:bookmarkEnd w:id="283"/>
      <w:bookmarkEnd w:id="284"/>
      <w:bookmarkEnd w:id="285"/>
    </w:p>
    <w:p w14:paraId="088D101A" w14:textId="77777777" w:rsidR="007176DD" w:rsidRPr="00031A49" w:rsidRDefault="007176DD" w:rsidP="007176DD">
      <w:pPr>
        <w:pStyle w:val="Heading2"/>
        <w:rPr>
          <w:rFonts w:ascii="Times New Roman" w:hAnsi="Times New Roman"/>
          <w:sz w:val="24"/>
          <w:lang w:val="en-US"/>
        </w:rPr>
      </w:pPr>
      <w:bookmarkStart w:id="286" w:name="_Toc441230987"/>
    </w:p>
    <w:p w14:paraId="26AF645A" w14:textId="77777777" w:rsidR="007176DD" w:rsidRPr="00031A49" w:rsidRDefault="007176DD" w:rsidP="00360FF1">
      <w:pPr>
        <w:pStyle w:val="Heading2"/>
        <w:numPr>
          <w:ilvl w:val="2"/>
          <w:numId w:val="24"/>
        </w:numPr>
        <w:rPr>
          <w:rFonts w:ascii="Times New Roman" w:hAnsi="Times New Roman"/>
          <w:sz w:val="28"/>
          <w:szCs w:val="22"/>
        </w:rPr>
      </w:pPr>
      <w:bookmarkStart w:id="287" w:name="_Toc505635125"/>
      <w:bookmarkStart w:id="288" w:name="_Toc505635224"/>
      <w:bookmarkStart w:id="289" w:name="_Toc505635323"/>
      <w:bookmarkStart w:id="290" w:name="_Toc505635428"/>
      <w:bookmarkStart w:id="291" w:name="_Toc505635634"/>
      <w:bookmarkStart w:id="292" w:name="_Toc95217837"/>
      <w:bookmarkStart w:id="293" w:name="_Toc103183978"/>
      <w:r w:rsidRPr="00031A49">
        <w:rPr>
          <w:rFonts w:ascii="Times New Roman" w:hAnsi="Times New Roman"/>
          <w:sz w:val="28"/>
          <w:szCs w:val="22"/>
        </w:rPr>
        <w:t>User Interfaces</w:t>
      </w:r>
      <w:bookmarkEnd w:id="286"/>
      <w:bookmarkEnd w:id="287"/>
      <w:bookmarkEnd w:id="288"/>
      <w:bookmarkEnd w:id="289"/>
      <w:bookmarkEnd w:id="290"/>
      <w:bookmarkEnd w:id="291"/>
      <w:bookmarkEnd w:id="292"/>
      <w:bookmarkEnd w:id="293"/>
    </w:p>
    <w:p w14:paraId="31A99F4C" w14:textId="6DE748CB" w:rsidR="007176DD" w:rsidRDefault="00511605" w:rsidP="00EB59F0">
      <w:pPr>
        <w:pStyle w:val="template"/>
        <w:spacing w:line="360" w:lineRule="auto"/>
        <w:ind w:left="720"/>
        <w:jc w:val="both"/>
        <w:rPr>
          <w:rFonts w:ascii="Times New Roman" w:hAnsi="Times New Roman"/>
          <w:i w:val="0"/>
          <w:sz w:val="24"/>
        </w:rPr>
      </w:pPr>
      <w:r w:rsidRPr="00511605">
        <w:t xml:space="preserve"> </w:t>
      </w:r>
      <w:r w:rsidRPr="00511605">
        <w:rPr>
          <w:rFonts w:ascii="Times New Roman" w:hAnsi="Times New Roman"/>
          <w:i w:val="0"/>
          <w:sz w:val="24"/>
        </w:rPr>
        <w:t>There will be a sing</w:t>
      </w:r>
      <w:r>
        <w:rPr>
          <w:rFonts w:ascii="Times New Roman" w:hAnsi="Times New Roman"/>
          <w:i w:val="0"/>
          <w:sz w:val="24"/>
        </w:rPr>
        <w:t>le screen user interface with t</w:t>
      </w:r>
      <w:r w:rsidRPr="00511605">
        <w:rPr>
          <w:rFonts w:ascii="Times New Roman" w:hAnsi="Times New Roman"/>
          <w:i w:val="0"/>
          <w:sz w:val="24"/>
        </w:rPr>
        <w:t>w</w:t>
      </w:r>
      <w:r>
        <w:rPr>
          <w:rFonts w:ascii="Times New Roman" w:hAnsi="Times New Roman"/>
          <w:i w:val="0"/>
          <w:sz w:val="24"/>
        </w:rPr>
        <w:t>o</w:t>
      </w:r>
      <w:r w:rsidRPr="00511605">
        <w:rPr>
          <w:rFonts w:ascii="Times New Roman" w:hAnsi="Times New Roman"/>
          <w:i w:val="0"/>
          <w:sz w:val="24"/>
        </w:rPr>
        <w:t xml:space="preserve"> buttons </w:t>
      </w:r>
      <w:r w:rsidR="00376724">
        <w:rPr>
          <w:rFonts w:ascii="Times New Roman" w:hAnsi="Times New Roman"/>
          <w:i w:val="0"/>
          <w:sz w:val="24"/>
        </w:rPr>
        <w:t>to start/stop the camera and for capturing the frame and</w:t>
      </w:r>
      <w:r w:rsidRPr="00511605">
        <w:rPr>
          <w:rFonts w:ascii="Times New Roman" w:hAnsi="Times New Roman"/>
          <w:i w:val="0"/>
          <w:sz w:val="24"/>
        </w:rPr>
        <w:t xml:space="preserve"> a </w:t>
      </w:r>
      <w:r>
        <w:rPr>
          <w:rFonts w:ascii="Times New Roman" w:hAnsi="Times New Roman"/>
          <w:i w:val="0"/>
          <w:sz w:val="24"/>
        </w:rPr>
        <w:t>textbox</w:t>
      </w:r>
      <w:r w:rsidRPr="00511605">
        <w:rPr>
          <w:rFonts w:ascii="Times New Roman" w:hAnsi="Times New Roman"/>
          <w:i w:val="0"/>
          <w:sz w:val="24"/>
        </w:rPr>
        <w:t xml:space="preserve"> will be used to display output. On the </w:t>
      </w:r>
      <w:r>
        <w:rPr>
          <w:rFonts w:ascii="Times New Roman" w:hAnsi="Times New Roman"/>
          <w:i w:val="0"/>
          <w:sz w:val="24"/>
        </w:rPr>
        <w:t>screen there will be a window</w:t>
      </w:r>
      <w:r w:rsidRPr="00511605">
        <w:rPr>
          <w:rFonts w:ascii="Times New Roman" w:hAnsi="Times New Roman"/>
          <w:i w:val="0"/>
          <w:sz w:val="24"/>
        </w:rPr>
        <w:t xml:space="preserve"> showing full frame of the camera</w:t>
      </w:r>
      <w:r>
        <w:rPr>
          <w:rFonts w:ascii="Times New Roman" w:hAnsi="Times New Roman"/>
          <w:i w:val="0"/>
          <w:sz w:val="24"/>
        </w:rPr>
        <w:t xml:space="preserve"> feed</w:t>
      </w:r>
      <w:r w:rsidRPr="00511605">
        <w:rPr>
          <w:rFonts w:ascii="Times New Roman" w:hAnsi="Times New Roman"/>
          <w:i w:val="0"/>
          <w:sz w:val="24"/>
        </w:rPr>
        <w:t xml:space="preserve">. </w:t>
      </w:r>
    </w:p>
    <w:p w14:paraId="5CE081D0" w14:textId="176F0E09" w:rsidR="00376724" w:rsidRPr="00511605" w:rsidRDefault="00376724" w:rsidP="00511605">
      <w:pPr>
        <w:pStyle w:val="template"/>
        <w:spacing w:line="360" w:lineRule="auto"/>
        <w:jc w:val="both"/>
        <w:rPr>
          <w:rFonts w:ascii="Times New Roman" w:hAnsi="Times New Roman"/>
          <w:i w:val="0"/>
          <w:sz w:val="24"/>
          <w:szCs w:val="24"/>
        </w:rPr>
      </w:pPr>
      <w:r w:rsidRPr="00376724">
        <w:rPr>
          <w:rFonts w:ascii="Times New Roman" w:hAnsi="Times New Roman"/>
          <w:i w:val="0"/>
          <w:noProof/>
          <w:sz w:val="24"/>
          <w:szCs w:val="24"/>
        </w:rPr>
        <w:drawing>
          <wp:inline distT="0" distB="0" distL="0" distR="0" wp14:anchorId="55EAFF30" wp14:editId="27B142D9">
            <wp:extent cx="5943600" cy="3341643"/>
            <wp:effectExtent l="0" t="0" r="0" b="0"/>
            <wp:docPr id="2" name="Picture 2" descr="C:\Users\ABN TRADER\Pictures\Screenshots\Screenshot (1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N TRADER\Pictures\Screenshots\Screenshot (17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341643"/>
                    </a:xfrm>
                    <a:prstGeom prst="rect">
                      <a:avLst/>
                    </a:prstGeom>
                    <a:noFill/>
                    <a:ln>
                      <a:noFill/>
                    </a:ln>
                  </pic:spPr>
                </pic:pic>
              </a:graphicData>
            </a:graphic>
          </wp:inline>
        </w:drawing>
      </w:r>
    </w:p>
    <w:p w14:paraId="5350EED7" w14:textId="77777777" w:rsidR="007176DD" w:rsidRPr="00031A49" w:rsidRDefault="007176DD" w:rsidP="007176DD">
      <w:pPr>
        <w:pStyle w:val="Heading2"/>
        <w:rPr>
          <w:rFonts w:ascii="Times New Roman" w:hAnsi="Times New Roman"/>
          <w:sz w:val="24"/>
        </w:rPr>
      </w:pPr>
      <w:bookmarkStart w:id="294" w:name="_Toc439994684"/>
      <w:bookmarkStart w:id="295" w:name="_Toc441230988"/>
    </w:p>
    <w:p w14:paraId="62E78BD7" w14:textId="77777777" w:rsidR="007176DD" w:rsidRPr="00031A49" w:rsidRDefault="007176DD" w:rsidP="00360FF1">
      <w:pPr>
        <w:pStyle w:val="Heading2"/>
        <w:numPr>
          <w:ilvl w:val="2"/>
          <w:numId w:val="24"/>
        </w:numPr>
        <w:rPr>
          <w:rFonts w:ascii="Times New Roman" w:hAnsi="Times New Roman"/>
          <w:sz w:val="28"/>
          <w:szCs w:val="22"/>
        </w:rPr>
      </w:pPr>
      <w:bookmarkStart w:id="296" w:name="_Toc505635126"/>
      <w:bookmarkStart w:id="297" w:name="_Toc505635225"/>
      <w:bookmarkStart w:id="298" w:name="_Toc505635324"/>
      <w:bookmarkStart w:id="299" w:name="_Toc505635429"/>
      <w:bookmarkStart w:id="300" w:name="_Toc505635635"/>
      <w:bookmarkStart w:id="301" w:name="_Toc95217838"/>
      <w:bookmarkStart w:id="302" w:name="_Toc103183979"/>
      <w:r w:rsidRPr="00031A49">
        <w:rPr>
          <w:rFonts w:ascii="Times New Roman" w:hAnsi="Times New Roman"/>
          <w:sz w:val="28"/>
          <w:szCs w:val="22"/>
        </w:rPr>
        <w:t>Hardware Interfaces</w:t>
      </w:r>
      <w:bookmarkEnd w:id="294"/>
      <w:bookmarkEnd w:id="295"/>
      <w:bookmarkEnd w:id="296"/>
      <w:bookmarkEnd w:id="297"/>
      <w:bookmarkEnd w:id="298"/>
      <w:bookmarkEnd w:id="299"/>
      <w:bookmarkEnd w:id="300"/>
      <w:bookmarkEnd w:id="301"/>
      <w:bookmarkEnd w:id="302"/>
    </w:p>
    <w:p w14:paraId="117E63E2" w14:textId="27905EBF" w:rsidR="00511605" w:rsidRDefault="00511605" w:rsidP="00EB59F0">
      <w:pPr>
        <w:spacing w:line="360" w:lineRule="auto"/>
        <w:ind w:left="720"/>
        <w:jc w:val="both"/>
      </w:pPr>
      <w:r w:rsidRPr="00511605">
        <w:t xml:space="preserve"> </w:t>
      </w:r>
      <w:r w:rsidR="00376724">
        <w:t>The system</w:t>
      </w:r>
      <w:r>
        <w:t xml:space="preserve"> will require only a webcam for capturing images, no other hardware devices are required. Camera feed will be the input of the system and </w:t>
      </w:r>
      <w:r w:rsidR="00376724">
        <w:t xml:space="preserve">the </w:t>
      </w:r>
      <w:r>
        <w:t xml:space="preserve">system will </w:t>
      </w:r>
      <w:r w:rsidR="00376724">
        <w:t>predict</w:t>
      </w:r>
      <w:r>
        <w:t xml:space="preserve"> </w:t>
      </w:r>
      <w:r w:rsidR="00376724">
        <w:t>the captured image</w:t>
      </w:r>
      <w:r>
        <w:t xml:space="preserve"> and show the output on screen.</w:t>
      </w:r>
    </w:p>
    <w:p w14:paraId="67EC99DC" w14:textId="069A97AA" w:rsidR="007176DD" w:rsidRPr="00031A49" w:rsidRDefault="007176DD" w:rsidP="007176DD">
      <w:pPr>
        <w:pStyle w:val="template"/>
        <w:spacing w:line="360" w:lineRule="auto"/>
        <w:jc w:val="both"/>
        <w:rPr>
          <w:rFonts w:ascii="Times New Roman" w:hAnsi="Times New Roman"/>
          <w:i w:val="0"/>
          <w:sz w:val="24"/>
          <w:szCs w:val="24"/>
        </w:rPr>
      </w:pPr>
    </w:p>
    <w:p w14:paraId="7AD77631" w14:textId="77777777" w:rsidR="007176DD" w:rsidRPr="00031A49" w:rsidRDefault="007176DD" w:rsidP="007176DD">
      <w:pPr>
        <w:pStyle w:val="template"/>
        <w:spacing w:line="360" w:lineRule="auto"/>
        <w:jc w:val="both"/>
        <w:rPr>
          <w:rFonts w:ascii="Times New Roman" w:hAnsi="Times New Roman"/>
          <w:i w:val="0"/>
          <w:sz w:val="24"/>
          <w:szCs w:val="24"/>
        </w:rPr>
      </w:pPr>
    </w:p>
    <w:p w14:paraId="36DE3DDF" w14:textId="77777777" w:rsidR="007176DD" w:rsidRPr="00031A49" w:rsidRDefault="007176DD" w:rsidP="00360FF1">
      <w:pPr>
        <w:pStyle w:val="Heading2"/>
        <w:numPr>
          <w:ilvl w:val="2"/>
          <w:numId w:val="24"/>
        </w:numPr>
        <w:rPr>
          <w:rFonts w:ascii="Times New Roman" w:hAnsi="Times New Roman"/>
          <w:sz w:val="28"/>
          <w:szCs w:val="22"/>
        </w:rPr>
      </w:pPr>
      <w:bookmarkStart w:id="303" w:name="_Toc439994685"/>
      <w:bookmarkStart w:id="304" w:name="_Toc441230989"/>
      <w:bookmarkStart w:id="305" w:name="_Toc505635127"/>
      <w:bookmarkStart w:id="306" w:name="_Toc505635226"/>
      <w:bookmarkStart w:id="307" w:name="_Toc505635325"/>
      <w:bookmarkStart w:id="308" w:name="_Toc505635430"/>
      <w:bookmarkStart w:id="309" w:name="_Toc505635636"/>
      <w:bookmarkStart w:id="310" w:name="_Toc95217839"/>
      <w:bookmarkStart w:id="311" w:name="_Toc103183980"/>
      <w:r w:rsidRPr="00031A49">
        <w:rPr>
          <w:rFonts w:ascii="Times New Roman" w:hAnsi="Times New Roman"/>
          <w:sz w:val="28"/>
          <w:szCs w:val="22"/>
        </w:rPr>
        <w:t>Software Interfaces</w:t>
      </w:r>
      <w:bookmarkEnd w:id="303"/>
      <w:bookmarkEnd w:id="304"/>
      <w:bookmarkEnd w:id="305"/>
      <w:bookmarkEnd w:id="306"/>
      <w:bookmarkEnd w:id="307"/>
      <w:bookmarkEnd w:id="308"/>
      <w:bookmarkEnd w:id="309"/>
      <w:bookmarkEnd w:id="310"/>
      <w:bookmarkEnd w:id="311"/>
    </w:p>
    <w:p w14:paraId="02CC1F2F" w14:textId="7C78AD14" w:rsidR="007176DD" w:rsidRPr="00226A93" w:rsidRDefault="00511605" w:rsidP="00226A93">
      <w:pPr>
        <w:spacing w:line="360" w:lineRule="auto"/>
        <w:ind w:left="720"/>
      </w:pPr>
      <w:r>
        <w:t xml:space="preserve">This system is implemented using python3 on vs code. OpenCV is </w:t>
      </w:r>
      <w:r w:rsidR="00ED1197">
        <w:t xml:space="preserve">used for image processing, </w:t>
      </w:r>
      <w:r w:rsidR="00376724">
        <w:t>HTML</w:t>
      </w:r>
      <w:r w:rsidR="00ED1197">
        <w:t>/</w:t>
      </w:r>
      <w:r w:rsidR="00376724">
        <w:t>CSS</w:t>
      </w:r>
      <w:r>
        <w:t xml:space="preserve"> for GUI design, </w:t>
      </w:r>
      <w:proofErr w:type="spellStart"/>
      <w:r w:rsidR="00376724">
        <w:t>Tensorflow</w:t>
      </w:r>
      <w:r>
        <w:t>-keras</w:t>
      </w:r>
      <w:proofErr w:type="spellEnd"/>
      <w:r>
        <w:t xml:space="preserve"> for mod</w:t>
      </w:r>
      <w:r w:rsidR="00376724">
        <w:t xml:space="preserve">el training, and flask </w:t>
      </w:r>
      <w:r w:rsidR="00376724">
        <w:lastRenderedPageBreak/>
        <w:t>for front-end/back-</w:t>
      </w:r>
      <w:r>
        <w:t xml:space="preserve">end integration. </w:t>
      </w:r>
      <w:r w:rsidR="005C60DF">
        <w:t xml:space="preserve">Frames from </w:t>
      </w:r>
      <w:r w:rsidR="00376724">
        <w:t xml:space="preserve">the </w:t>
      </w:r>
      <w:r w:rsidR="005C60DF">
        <w:t>webcam</w:t>
      </w:r>
      <w:r>
        <w:t xml:space="preserve"> are received the predicted text is the output displayed.</w:t>
      </w:r>
      <w:bookmarkStart w:id="312" w:name="_Toc439994686"/>
      <w:bookmarkStart w:id="313" w:name="_Toc441230990"/>
    </w:p>
    <w:p w14:paraId="6BD4F6E8" w14:textId="77777777" w:rsidR="007176DD" w:rsidRPr="00364F87" w:rsidRDefault="007176DD" w:rsidP="00360FF1">
      <w:pPr>
        <w:pStyle w:val="Heading2"/>
        <w:numPr>
          <w:ilvl w:val="2"/>
          <w:numId w:val="24"/>
        </w:numPr>
        <w:rPr>
          <w:rFonts w:ascii="Times New Roman" w:hAnsi="Times New Roman"/>
          <w:sz w:val="28"/>
          <w:szCs w:val="22"/>
        </w:rPr>
      </w:pPr>
      <w:bookmarkStart w:id="314" w:name="_Toc505635128"/>
      <w:bookmarkStart w:id="315" w:name="_Toc505635227"/>
      <w:bookmarkStart w:id="316" w:name="_Toc505635326"/>
      <w:bookmarkStart w:id="317" w:name="_Toc505635431"/>
      <w:bookmarkStart w:id="318" w:name="_Toc505635637"/>
      <w:bookmarkStart w:id="319" w:name="_Toc95217840"/>
      <w:bookmarkStart w:id="320" w:name="_Toc103183981"/>
      <w:r w:rsidRPr="00364F87">
        <w:rPr>
          <w:rFonts w:ascii="Times New Roman" w:hAnsi="Times New Roman"/>
          <w:sz w:val="28"/>
          <w:szCs w:val="22"/>
        </w:rPr>
        <w:t>Communications Interfaces</w:t>
      </w:r>
      <w:bookmarkEnd w:id="312"/>
      <w:bookmarkEnd w:id="313"/>
      <w:bookmarkEnd w:id="314"/>
      <w:bookmarkEnd w:id="315"/>
      <w:bookmarkEnd w:id="316"/>
      <w:bookmarkEnd w:id="317"/>
      <w:bookmarkEnd w:id="318"/>
      <w:bookmarkEnd w:id="319"/>
      <w:bookmarkEnd w:id="320"/>
    </w:p>
    <w:p w14:paraId="0CDFC330" w14:textId="0506A8A4" w:rsidR="005C60DF" w:rsidRDefault="005C60DF" w:rsidP="00EB59F0">
      <w:pPr>
        <w:pStyle w:val="template"/>
        <w:spacing w:line="360" w:lineRule="auto"/>
        <w:ind w:left="720"/>
        <w:jc w:val="both"/>
        <w:rPr>
          <w:rFonts w:ascii="Times New Roman" w:hAnsi="Times New Roman"/>
          <w:i w:val="0"/>
          <w:sz w:val="24"/>
          <w:szCs w:val="24"/>
        </w:rPr>
      </w:pPr>
      <w:r>
        <w:rPr>
          <w:rFonts w:ascii="Times New Roman" w:hAnsi="Times New Roman"/>
          <w:i w:val="0"/>
          <w:sz w:val="24"/>
          <w:szCs w:val="24"/>
        </w:rPr>
        <w:t xml:space="preserve"> Flask which is a </w:t>
      </w:r>
      <w:r w:rsidRPr="005C60DF">
        <w:rPr>
          <w:rFonts w:ascii="Times New Roman" w:hAnsi="Times New Roman"/>
          <w:i w:val="0"/>
          <w:sz w:val="24"/>
          <w:szCs w:val="24"/>
        </w:rPr>
        <w:t>micro web framework written in Python</w:t>
      </w:r>
      <w:r>
        <w:rPr>
          <w:rFonts w:ascii="Times New Roman" w:hAnsi="Times New Roman"/>
          <w:i w:val="0"/>
          <w:sz w:val="24"/>
          <w:szCs w:val="24"/>
        </w:rPr>
        <w:t>, is used for integration of front end.</w:t>
      </w:r>
    </w:p>
    <w:p w14:paraId="3155371C" w14:textId="40A418BE" w:rsidR="005C60DF" w:rsidRDefault="005C60DF" w:rsidP="00EB59F0">
      <w:pPr>
        <w:pStyle w:val="template"/>
        <w:spacing w:line="360" w:lineRule="auto"/>
        <w:ind w:left="720"/>
        <w:jc w:val="both"/>
        <w:rPr>
          <w:rFonts w:ascii="Times New Roman" w:hAnsi="Times New Roman"/>
          <w:i w:val="0"/>
          <w:sz w:val="24"/>
          <w:szCs w:val="24"/>
        </w:rPr>
      </w:pPr>
      <w:r>
        <w:rPr>
          <w:rFonts w:ascii="Times New Roman" w:hAnsi="Times New Roman"/>
          <w:i w:val="0"/>
          <w:sz w:val="24"/>
          <w:szCs w:val="24"/>
        </w:rPr>
        <w:t>I</w:t>
      </w:r>
      <w:r w:rsidRPr="005C60DF">
        <w:rPr>
          <w:rFonts w:ascii="Times New Roman" w:hAnsi="Times New Roman"/>
          <w:i w:val="0"/>
          <w:sz w:val="24"/>
          <w:szCs w:val="24"/>
        </w:rPr>
        <w:t>t use</w:t>
      </w:r>
      <w:r>
        <w:rPr>
          <w:rFonts w:ascii="Times New Roman" w:hAnsi="Times New Roman"/>
          <w:i w:val="0"/>
          <w:sz w:val="24"/>
          <w:szCs w:val="24"/>
        </w:rPr>
        <w:t xml:space="preserve">s </w:t>
      </w:r>
      <w:r w:rsidRPr="005C60DF">
        <w:rPr>
          <w:rFonts w:ascii="Times New Roman" w:hAnsi="Times New Roman"/>
          <w:i w:val="0"/>
          <w:sz w:val="24"/>
          <w:szCs w:val="24"/>
        </w:rPr>
        <w:t>a templating language called Jinja2 which is used to create HTML, XML or other markup formats that are returned to the user via an HTTP request.</w:t>
      </w:r>
    </w:p>
    <w:p w14:paraId="005C3830" w14:textId="77777777" w:rsidR="007176DD" w:rsidRPr="00031A49" w:rsidRDefault="007176DD" w:rsidP="007176DD">
      <w:pPr>
        <w:pStyle w:val="template"/>
        <w:spacing w:line="360" w:lineRule="auto"/>
        <w:jc w:val="both"/>
        <w:rPr>
          <w:rFonts w:ascii="Times New Roman" w:hAnsi="Times New Roman"/>
          <w:i w:val="0"/>
          <w:sz w:val="24"/>
          <w:szCs w:val="24"/>
        </w:rPr>
      </w:pPr>
      <w:bookmarkStart w:id="321" w:name="_Toc439994687"/>
      <w:bookmarkStart w:id="322" w:name="_Toc441230991"/>
    </w:p>
    <w:p w14:paraId="6CE446BA" w14:textId="77777777" w:rsidR="007176DD" w:rsidRPr="00364F87" w:rsidRDefault="007176DD" w:rsidP="00360FF1">
      <w:pPr>
        <w:pStyle w:val="Heading2"/>
        <w:numPr>
          <w:ilvl w:val="1"/>
          <w:numId w:val="24"/>
        </w:numPr>
        <w:rPr>
          <w:rFonts w:ascii="Times New Roman" w:hAnsi="Times New Roman"/>
        </w:rPr>
      </w:pPr>
      <w:bookmarkStart w:id="323" w:name="_Toc505635129"/>
      <w:bookmarkStart w:id="324" w:name="_Toc505635228"/>
      <w:bookmarkStart w:id="325" w:name="_Toc505635327"/>
      <w:bookmarkStart w:id="326" w:name="_Toc505635432"/>
      <w:bookmarkStart w:id="327" w:name="_Toc505635638"/>
      <w:bookmarkStart w:id="328" w:name="_Toc95217841"/>
      <w:bookmarkStart w:id="329" w:name="_Toc103183982"/>
      <w:r w:rsidRPr="00364F87">
        <w:rPr>
          <w:rFonts w:ascii="Times New Roman" w:hAnsi="Times New Roman"/>
        </w:rPr>
        <w:t>System Features</w:t>
      </w:r>
      <w:bookmarkEnd w:id="321"/>
      <w:bookmarkEnd w:id="322"/>
      <w:bookmarkEnd w:id="323"/>
      <w:bookmarkEnd w:id="324"/>
      <w:bookmarkEnd w:id="325"/>
      <w:bookmarkEnd w:id="326"/>
      <w:bookmarkEnd w:id="327"/>
      <w:bookmarkEnd w:id="328"/>
      <w:bookmarkEnd w:id="329"/>
    </w:p>
    <w:p w14:paraId="489F60BD" w14:textId="3D4F012F" w:rsidR="007176DD" w:rsidRPr="00031A49" w:rsidRDefault="00511605" w:rsidP="00226A93">
      <w:pPr>
        <w:pStyle w:val="template"/>
        <w:spacing w:line="360" w:lineRule="auto"/>
        <w:ind w:left="720"/>
        <w:rPr>
          <w:rFonts w:ascii="Times New Roman" w:hAnsi="Times New Roman"/>
          <w:i w:val="0"/>
          <w:sz w:val="24"/>
          <w:szCs w:val="24"/>
        </w:rPr>
      </w:pPr>
      <w:r w:rsidRPr="00511605">
        <w:rPr>
          <w:rFonts w:ascii="Times New Roman" w:hAnsi="Times New Roman"/>
          <w:i w:val="0"/>
          <w:sz w:val="24"/>
          <w:szCs w:val="24"/>
        </w:rPr>
        <w:t>The main system feature of this project is to predict the meaning of the signs performed in front of the camera and display them on the screen. From the camera feed, static images of hand will be extracted and will be classified</w:t>
      </w:r>
      <w:r>
        <w:rPr>
          <w:rFonts w:ascii="Times New Roman" w:hAnsi="Times New Roman"/>
          <w:i w:val="0"/>
          <w:sz w:val="24"/>
          <w:szCs w:val="24"/>
        </w:rPr>
        <w:t>.</w:t>
      </w:r>
      <w:bookmarkStart w:id="330" w:name="_Toc439994688"/>
      <w:bookmarkStart w:id="331" w:name="_Toc441230992"/>
    </w:p>
    <w:bookmarkEnd w:id="330"/>
    <w:bookmarkEnd w:id="331"/>
    <w:p w14:paraId="254F0DC6" w14:textId="06E7EB2B" w:rsidR="007176DD" w:rsidRPr="00031A49" w:rsidRDefault="00B63D5E" w:rsidP="00360FF1">
      <w:pPr>
        <w:pStyle w:val="Heading2"/>
        <w:numPr>
          <w:ilvl w:val="2"/>
          <w:numId w:val="24"/>
        </w:numPr>
        <w:rPr>
          <w:rFonts w:ascii="Times New Roman" w:hAnsi="Times New Roman"/>
          <w:sz w:val="28"/>
          <w:szCs w:val="22"/>
        </w:rPr>
      </w:pPr>
      <w:r>
        <w:rPr>
          <w:rFonts w:ascii="Times New Roman" w:hAnsi="Times New Roman"/>
          <w:sz w:val="28"/>
          <w:szCs w:val="22"/>
        </w:rPr>
        <w:t>Hand Gesture Recognition</w:t>
      </w:r>
    </w:p>
    <w:p w14:paraId="234CE584" w14:textId="686F3045" w:rsidR="007176DD" w:rsidRDefault="007176DD" w:rsidP="00360FF1">
      <w:pPr>
        <w:pStyle w:val="Heading2"/>
        <w:numPr>
          <w:ilvl w:val="3"/>
          <w:numId w:val="24"/>
        </w:numPr>
        <w:ind w:hanging="450"/>
        <w:rPr>
          <w:rFonts w:ascii="Times New Roman" w:hAnsi="Times New Roman"/>
          <w:sz w:val="24"/>
        </w:rPr>
      </w:pPr>
      <w:bookmarkStart w:id="332" w:name="_Toc505635131"/>
      <w:bookmarkStart w:id="333" w:name="_Toc505635230"/>
      <w:bookmarkStart w:id="334" w:name="_Toc505635329"/>
      <w:bookmarkStart w:id="335" w:name="_Toc505635434"/>
      <w:bookmarkStart w:id="336" w:name="_Toc505635640"/>
      <w:bookmarkStart w:id="337" w:name="_Toc95217843"/>
      <w:bookmarkStart w:id="338" w:name="_Toc103183984"/>
      <w:r w:rsidRPr="00031A49">
        <w:rPr>
          <w:rFonts w:ascii="Times New Roman" w:hAnsi="Times New Roman"/>
          <w:sz w:val="24"/>
        </w:rPr>
        <w:t>Description and Priority</w:t>
      </w:r>
      <w:bookmarkEnd w:id="332"/>
      <w:bookmarkEnd w:id="333"/>
      <w:bookmarkEnd w:id="334"/>
      <w:bookmarkEnd w:id="335"/>
      <w:bookmarkEnd w:id="336"/>
      <w:bookmarkEnd w:id="337"/>
      <w:bookmarkEnd w:id="338"/>
    </w:p>
    <w:p w14:paraId="0C9BB151" w14:textId="260F37F6" w:rsidR="00B63D5E" w:rsidRPr="00B63D5E" w:rsidRDefault="00B63D5E" w:rsidP="00D05149">
      <w:pPr>
        <w:spacing w:line="360" w:lineRule="auto"/>
        <w:ind w:left="630"/>
        <w:jc w:val="both"/>
        <w:rPr>
          <w:lang w:val="en"/>
        </w:rPr>
      </w:pPr>
      <w:r>
        <w:rPr>
          <w:lang w:val="en"/>
        </w:rPr>
        <w:t xml:space="preserve">It </w:t>
      </w:r>
      <w:r w:rsidR="00D05149">
        <w:rPr>
          <w:lang w:val="en"/>
        </w:rPr>
        <w:t xml:space="preserve">is the only and main feature of the system in which our system is predicting meaning of the sign performed in front of the camera and displaying the output as translation </w:t>
      </w:r>
      <w:r w:rsidR="00F377BC">
        <w:rPr>
          <w:lang w:val="en"/>
        </w:rPr>
        <w:t>of the sign.</w:t>
      </w:r>
    </w:p>
    <w:p w14:paraId="24935079" w14:textId="17959528" w:rsidR="007176DD" w:rsidRDefault="007176DD" w:rsidP="00360FF1">
      <w:pPr>
        <w:pStyle w:val="Heading2"/>
        <w:numPr>
          <w:ilvl w:val="3"/>
          <w:numId w:val="24"/>
        </w:numPr>
        <w:ind w:hanging="450"/>
        <w:rPr>
          <w:rFonts w:ascii="Times New Roman" w:hAnsi="Times New Roman"/>
          <w:sz w:val="24"/>
        </w:rPr>
      </w:pPr>
      <w:bookmarkStart w:id="339" w:name="_Toc505635132"/>
      <w:bookmarkStart w:id="340" w:name="_Toc505635231"/>
      <w:bookmarkStart w:id="341" w:name="_Toc505635330"/>
      <w:bookmarkStart w:id="342" w:name="_Toc505635435"/>
      <w:bookmarkStart w:id="343" w:name="_Toc505635641"/>
      <w:bookmarkStart w:id="344" w:name="_Toc95217844"/>
      <w:bookmarkStart w:id="345" w:name="_Toc103183985"/>
      <w:r w:rsidRPr="00031A49">
        <w:rPr>
          <w:rFonts w:ascii="Times New Roman" w:hAnsi="Times New Roman"/>
          <w:sz w:val="24"/>
        </w:rPr>
        <w:t>Stimulus/Response Sequences</w:t>
      </w:r>
      <w:bookmarkEnd w:id="339"/>
      <w:bookmarkEnd w:id="340"/>
      <w:bookmarkEnd w:id="341"/>
      <w:bookmarkEnd w:id="342"/>
      <w:bookmarkEnd w:id="343"/>
      <w:bookmarkEnd w:id="344"/>
      <w:bookmarkEnd w:id="345"/>
    </w:p>
    <w:p w14:paraId="01B352F0" w14:textId="6B21DF7A" w:rsidR="00AD2847" w:rsidRPr="00AD2847" w:rsidRDefault="00AD2847" w:rsidP="00226A93">
      <w:pPr>
        <w:spacing w:line="360" w:lineRule="auto"/>
        <w:ind w:left="630"/>
        <w:rPr>
          <w:lang w:val="en"/>
        </w:rPr>
      </w:pPr>
      <w:r>
        <w:rPr>
          <w:lang w:val="en"/>
        </w:rPr>
        <w:t xml:space="preserve">Signer will perform the sign in front of the camera </w:t>
      </w:r>
      <w:r w:rsidR="002976C1">
        <w:rPr>
          <w:lang w:val="en"/>
        </w:rPr>
        <w:t>which will be captured and passed as the input to the model which will predict the captured image.</w:t>
      </w:r>
    </w:p>
    <w:p w14:paraId="3955D471" w14:textId="52D56701" w:rsidR="007176DD" w:rsidRPr="009E7697" w:rsidRDefault="007176DD" w:rsidP="009E7697">
      <w:pPr>
        <w:pStyle w:val="Heading2"/>
        <w:numPr>
          <w:ilvl w:val="3"/>
          <w:numId w:val="24"/>
        </w:numPr>
        <w:ind w:hanging="450"/>
        <w:rPr>
          <w:rFonts w:ascii="Times New Roman" w:hAnsi="Times New Roman"/>
          <w:sz w:val="24"/>
        </w:rPr>
      </w:pPr>
      <w:bookmarkStart w:id="346" w:name="_Toc505635133"/>
      <w:bookmarkStart w:id="347" w:name="_Toc505635232"/>
      <w:bookmarkStart w:id="348" w:name="_Toc505635331"/>
      <w:bookmarkStart w:id="349" w:name="_Toc505635436"/>
      <w:bookmarkStart w:id="350" w:name="_Toc505635642"/>
      <w:bookmarkStart w:id="351" w:name="_Toc95217845"/>
      <w:bookmarkStart w:id="352" w:name="_Toc103183986"/>
      <w:r w:rsidRPr="00031A49">
        <w:rPr>
          <w:rFonts w:ascii="Times New Roman" w:hAnsi="Times New Roman"/>
          <w:sz w:val="24"/>
        </w:rPr>
        <w:t>Functional Requirements</w:t>
      </w:r>
      <w:bookmarkEnd w:id="346"/>
      <w:bookmarkEnd w:id="347"/>
      <w:bookmarkEnd w:id="348"/>
      <w:bookmarkEnd w:id="349"/>
      <w:bookmarkEnd w:id="350"/>
      <w:bookmarkEnd w:id="351"/>
      <w:bookmarkEnd w:id="352"/>
    </w:p>
    <w:p w14:paraId="2CC3C83F" w14:textId="7EA0CACC" w:rsidR="007176DD" w:rsidRPr="00031A49" w:rsidRDefault="007176DD" w:rsidP="002976C1">
      <w:pPr>
        <w:pStyle w:val="template"/>
        <w:spacing w:line="360" w:lineRule="auto"/>
        <w:ind w:left="630"/>
        <w:rPr>
          <w:rFonts w:ascii="Times New Roman" w:hAnsi="Times New Roman"/>
          <w:i w:val="0"/>
          <w:sz w:val="24"/>
          <w:szCs w:val="24"/>
        </w:rPr>
      </w:pPr>
      <w:r w:rsidRPr="00031A49">
        <w:rPr>
          <w:rFonts w:ascii="Times New Roman" w:hAnsi="Times New Roman"/>
          <w:i w:val="0"/>
          <w:sz w:val="24"/>
          <w:szCs w:val="24"/>
        </w:rPr>
        <w:t xml:space="preserve">REQ-SF1-1: </w:t>
      </w:r>
      <w:r w:rsidR="002976C1">
        <w:rPr>
          <w:rFonts w:ascii="Times New Roman" w:hAnsi="Times New Roman"/>
          <w:i w:val="0"/>
          <w:sz w:val="24"/>
          <w:szCs w:val="24"/>
        </w:rPr>
        <w:t>Clear and stable camera</w:t>
      </w:r>
      <w:r w:rsidRPr="00031A49">
        <w:rPr>
          <w:rFonts w:ascii="Times New Roman" w:hAnsi="Times New Roman"/>
          <w:i w:val="0"/>
          <w:sz w:val="24"/>
          <w:szCs w:val="24"/>
        </w:rPr>
        <w:tab/>
        <w:t xml:space="preserve"> </w:t>
      </w:r>
    </w:p>
    <w:p w14:paraId="6DE5E084" w14:textId="1AD5FC25" w:rsidR="007176DD" w:rsidRPr="00031A49" w:rsidRDefault="007176DD" w:rsidP="007176DD">
      <w:pPr>
        <w:pStyle w:val="template"/>
        <w:spacing w:line="360" w:lineRule="auto"/>
        <w:ind w:left="630"/>
        <w:rPr>
          <w:rFonts w:ascii="Times New Roman" w:hAnsi="Times New Roman"/>
          <w:i w:val="0"/>
          <w:sz w:val="24"/>
          <w:szCs w:val="24"/>
        </w:rPr>
      </w:pPr>
      <w:r w:rsidRPr="00031A49">
        <w:rPr>
          <w:rFonts w:ascii="Times New Roman" w:hAnsi="Times New Roman"/>
          <w:i w:val="0"/>
          <w:sz w:val="24"/>
          <w:szCs w:val="24"/>
        </w:rPr>
        <w:t xml:space="preserve">REQ-SF1-2: </w:t>
      </w:r>
      <w:r w:rsidR="002976C1">
        <w:rPr>
          <w:rFonts w:ascii="Times New Roman" w:hAnsi="Times New Roman"/>
          <w:i w:val="0"/>
          <w:sz w:val="24"/>
          <w:szCs w:val="24"/>
        </w:rPr>
        <w:t>Static hand gesture</w:t>
      </w:r>
    </w:p>
    <w:p w14:paraId="26E31AAC" w14:textId="0453DF4D" w:rsidR="007176DD" w:rsidRPr="00031A49" w:rsidRDefault="002976C1" w:rsidP="007176DD">
      <w:pPr>
        <w:pStyle w:val="template"/>
        <w:spacing w:line="360" w:lineRule="auto"/>
        <w:ind w:left="630"/>
        <w:rPr>
          <w:rFonts w:ascii="Times New Roman" w:hAnsi="Times New Roman"/>
          <w:i w:val="0"/>
          <w:sz w:val="24"/>
          <w:szCs w:val="24"/>
        </w:rPr>
      </w:pPr>
      <w:r>
        <w:rPr>
          <w:rFonts w:ascii="Times New Roman" w:hAnsi="Times New Roman"/>
          <w:i w:val="0"/>
          <w:sz w:val="24"/>
          <w:szCs w:val="24"/>
        </w:rPr>
        <w:t>REQ-SF1-3: lighting conditions</w:t>
      </w:r>
    </w:p>
    <w:p w14:paraId="7182EF8E" w14:textId="77777777" w:rsidR="007176DD" w:rsidRPr="00031A49" w:rsidRDefault="007176DD" w:rsidP="007176DD">
      <w:pPr>
        <w:pStyle w:val="template"/>
        <w:spacing w:line="360" w:lineRule="auto"/>
        <w:rPr>
          <w:rFonts w:ascii="Times New Roman" w:hAnsi="Times New Roman"/>
          <w:i w:val="0"/>
          <w:sz w:val="24"/>
          <w:szCs w:val="24"/>
        </w:rPr>
      </w:pPr>
      <w:bookmarkStart w:id="353" w:name="_Toc439994689"/>
      <w:bookmarkStart w:id="354" w:name="_Toc441230993"/>
    </w:p>
    <w:p w14:paraId="6C7A32CB" w14:textId="77777777" w:rsidR="007176DD" w:rsidRPr="00031A49" w:rsidRDefault="007176DD" w:rsidP="00360FF1">
      <w:pPr>
        <w:pStyle w:val="Heading2"/>
        <w:numPr>
          <w:ilvl w:val="1"/>
          <w:numId w:val="24"/>
        </w:numPr>
        <w:rPr>
          <w:rFonts w:ascii="Times New Roman" w:hAnsi="Times New Roman"/>
        </w:rPr>
      </w:pPr>
      <w:bookmarkStart w:id="355" w:name="_Toc441230994"/>
      <w:bookmarkStart w:id="356" w:name="_Toc505635139"/>
      <w:bookmarkStart w:id="357" w:name="_Toc505635238"/>
      <w:bookmarkStart w:id="358" w:name="_Toc505635337"/>
      <w:bookmarkStart w:id="359" w:name="_Toc505635442"/>
      <w:bookmarkStart w:id="360" w:name="_Toc505635648"/>
      <w:bookmarkStart w:id="361" w:name="_Toc95217851"/>
      <w:bookmarkStart w:id="362" w:name="_Toc103183992"/>
      <w:bookmarkStart w:id="363" w:name="_Toc439994690"/>
      <w:bookmarkEnd w:id="353"/>
      <w:bookmarkEnd w:id="354"/>
      <w:r w:rsidRPr="00031A49">
        <w:rPr>
          <w:rFonts w:ascii="Times New Roman" w:hAnsi="Times New Roman"/>
        </w:rPr>
        <w:t>Nonfunctional Requirements</w:t>
      </w:r>
      <w:bookmarkEnd w:id="355"/>
      <w:bookmarkEnd w:id="356"/>
      <w:bookmarkEnd w:id="357"/>
      <w:bookmarkEnd w:id="358"/>
      <w:bookmarkEnd w:id="359"/>
      <w:bookmarkEnd w:id="360"/>
      <w:bookmarkEnd w:id="361"/>
      <w:bookmarkEnd w:id="362"/>
    </w:p>
    <w:p w14:paraId="26FB8145" w14:textId="77777777" w:rsidR="007176DD" w:rsidRPr="00031A49" w:rsidRDefault="007176DD" w:rsidP="00360FF1">
      <w:pPr>
        <w:pStyle w:val="Heading2"/>
        <w:numPr>
          <w:ilvl w:val="2"/>
          <w:numId w:val="24"/>
        </w:numPr>
        <w:rPr>
          <w:rFonts w:ascii="Times New Roman" w:hAnsi="Times New Roman"/>
          <w:sz w:val="28"/>
          <w:szCs w:val="22"/>
        </w:rPr>
      </w:pPr>
      <w:bookmarkStart w:id="364" w:name="_Toc441230995"/>
      <w:bookmarkStart w:id="365" w:name="_Toc505635140"/>
      <w:bookmarkStart w:id="366" w:name="_Toc505635239"/>
      <w:bookmarkStart w:id="367" w:name="_Toc505635338"/>
      <w:bookmarkStart w:id="368" w:name="_Toc505635443"/>
      <w:bookmarkStart w:id="369" w:name="_Toc505635649"/>
      <w:bookmarkStart w:id="370" w:name="_Toc95217852"/>
      <w:bookmarkStart w:id="371" w:name="_Toc103183993"/>
      <w:r w:rsidRPr="00031A49">
        <w:rPr>
          <w:rFonts w:ascii="Times New Roman" w:hAnsi="Times New Roman"/>
          <w:sz w:val="28"/>
          <w:szCs w:val="22"/>
        </w:rPr>
        <w:t>Performance Requirements</w:t>
      </w:r>
      <w:bookmarkEnd w:id="363"/>
      <w:bookmarkEnd w:id="364"/>
      <w:bookmarkEnd w:id="365"/>
      <w:bookmarkEnd w:id="366"/>
      <w:bookmarkEnd w:id="367"/>
      <w:bookmarkEnd w:id="368"/>
      <w:bookmarkEnd w:id="369"/>
      <w:bookmarkEnd w:id="370"/>
      <w:bookmarkEnd w:id="371"/>
    </w:p>
    <w:p w14:paraId="6C3211CC" w14:textId="5BF1C5DF" w:rsidR="007176DD" w:rsidRPr="00226A93" w:rsidRDefault="00511605" w:rsidP="00226A93">
      <w:pPr>
        <w:spacing w:line="360" w:lineRule="auto"/>
        <w:ind w:left="720"/>
        <w:jc w:val="both"/>
      </w:pPr>
      <w:r>
        <w:t>The system’s performance would</w:t>
      </w:r>
      <w:r w:rsidRPr="001A4E64">
        <w:t xml:space="preserve"> be very efficient i.e. rapid response to convey proper message to the user when a sign is performed</w:t>
      </w:r>
      <w:r>
        <w:t>.</w:t>
      </w:r>
      <w:bookmarkStart w:id="372" w:name="_Toc439994691"/>
      <w:bookmarkStart w:id="373" w:name="_Toc441230996"/>
    </w:p>
    <w:p w14:paraId="57E1A66F" w14:textId="77777777" w:rsidR="007176DD" w:rsidRPr="00031A49" w:rsidRDefault="007176DD" w:rsidP="00360FF1">
      <w:pPr>
        <w:pStyle w:val="Heading2"/>
        <w:numPr>
          <w:ilvl w:val="2"/>
          <w:numId w:val="24"/>
        </w:numPr>
        <w:rPr>
          <w:rFonts w:ascii="Times New Roman" w:hAnsi="Times New Roman"/>
          <w:sz w:val="28"/>
          <w:szCs w:val="22"/>
        </w:rPr>
      </w:pPr>
      <w:bookmarkStart w:id="374" w:name="_Toc505635141"/>
      <w:bookmarkStart w:id="375" w:name="_Toc505635240"/>
      <w:bookmarkStart w:id="376" w:name="_Toc505635339"/>
      <w:bookmarkStart w:id="377" w:name="_Toc505635444"/>
      <w:bookmarkStart w:id="378" w:name="_Toc505635650"/>
      <w:bookmarkStart w:id="379" w:name="_Toc95217853"/>
      <w:bookmarkStart w:id="380" w:name="_Toc103183994"/>
      <w:r w:rsidRPr="00031A49">
        <w:rPr>
          <w:rFonts w:ascii="Times New Roman" w:hAnsi="Times New Roman"/>
          <w:sz w:val="28"/>
          <w:szCs w:val="22"/>
        </w:rPr>
        <w:lastRenderedPageBreak/>
        <w:t>Safety Requirements</w:t>
      </w:r>
      <w:bookmarkEnd w:id="372"/>
      <w:bookmarkEnd w:id="373"/>
      <w:bookmarkEnd w:id="374"/>
      <w:bookmarkEnd w:id="375"/>
      <w:bookmarkEnd w:id="376"/>
      <w:bookmarkEnd w:id="377"/>
      <w:bookmarkEnd w:id="378"/>
      <w:bookmarkEnd w:id="379"/>
      <w:bookmarkEnd w:id="380"/>
    </w:p>
    <w:p w14:paraId="177DB070" w14:textId="1799FD78" w:rsidR="002976C1" w:rsidRDefault="005B537E" w:rsidP="00EB59F0">
      <w:pPr>
        <w:pStyle w:val="template"/>
        <w:spacing w:line="360" w:lineRule="auto"/>
        <w:ind w:left="720"/>
        <w:jc w:val="both"/>
        <w:rPr>
          <w:rFonts w:ascii="Times New Roman" w:hAnsi="Times New Roman"/>
          <w:i w:val="0"/>
          <w:sz w:val="24"/>
          <w:szCs w:val="24"/>
        </w:rPr>
      </w:pPr>
      <w:r>
        <w:rPr>
          <w:rFonts w:ascii="Times New Roman" w:hAnsi="Times New Roman"/>
          <w:i w:val="0"/>
          <w:sz w:val="24"/>
          <w:szCs w:val="24"/>
        </w:rPr>
        <w:t>I</w:t>
      </w:r>
      <w:r w:rsidR="002976C1">
        <w:rPr>
          <w:rFonts w:ascii="Times New Roman" w:hAnsi="Times New Roman"/>
          <w:i w:val="0"/>
          <w:sz w:val="24"/>
          <w:szCs w:val="24"/>
        </w:rPr>
        <w:t>f the interpretation of the hand gesture is not cor</w:t>
      </w:r>
      <w:r>
        <w:rPr>
          <w:rFonts w:ascii="Times New Roman" w:hAnsi="Times New Roman"/>
          <w:i w:val="0"/>
          <w:sz w:val="24"/>
          <w:szCs w:val="24"/>
        </w:rPr>
        <w:t>rect due to any reason i.e. unstable or blur camera, bad lightning conditions or any type of noise in the frame it can cause a misunderstandings especially in learning processes.</w:t>
      </w:r>
    </w:p>
    <w:p w14:paraId="49B35EDB" w14:textId="77777777" w:rsidR="007176DD" w:rsidRPr="00031A49" w:rsidRDefault="007176DD" w:rsidP="00360FF1">
      <w:pPr>
        <w:pStyle w:val="Heading2"/>
        <w:numPr>
          <w:ilvl w:val="2"/>
          <w:numId w:val="24"/>
        </w:numPr>
        <w:rPr>
          <w:rFonts w:ascii="Times New Roman" w:hAnsi="Times New Roman"/>
          <w:sz w:val="28"/>
          <w:szCs w:val="22"/>
        </w:rPr>
      </w:pPr>
      <w:bookmarkStart w:id="381" w:name="_Toc439994692"/>
      <w:bookmarkStart w:id="382" w:name="_Toc441230997"/>
      <w:bookmarkStart w:id="383" w:name="_Toc505635142"/>
      <w:bookmarkStart w:id="384" w:name="_Toc505635241"/>
      <w:bookmarkStart w:id="385" w:name="_Toc505635340"/>
      <w:bookmarkStart w:id="386" w:name="_Toc505635445"/>
      <w:bookmarkStart w:id="387" w:name="_Toc505635651"/>
      <w:bookmarkStart w:id="388" w:name="_Toc95217854"/>
      <w:bookmarkStart w:id="389" w:name="_Toc103183995"/>
      <w:r w:rsidRPr="00031A49">
        <w:rPr>
          <w:rFonts w:ascii="Times New Roman" w:hAnsi="Times New Roman"/>
          <w:sz w:val="28"/>
          <w:szCs w:val="22"/>
        </w:rPr>
        <w:t>Security Requirements</w:t>
      </w:r>
      <w:bookmarkEnd w:id="381"/>
      <w:bookmarkEnd w:id="382"/>
      <w:bookmarkEnd w:id="383"/>
      <w:bookmarkEnd w:id="384"/>
      <w:bookmarkEnd w:id="385"/>
      <w:bookmarkEnd w:id="386"/>
      <w:bookmarkEnd w:id="387"/>
      <w:bookmarkEnd w:id="388"/>
      <w:bookmarkEnd w:id="389"/>
    </w:p>
    <w:p w14:paraId="0154EAF8" w14:textId="2C2D9F80" w:rsidR="00D719EA" w:rsidRPr="009E7697" w:rsidRDefault="00D719EA" w:rsidP="00EB59F0">
      <w:pPr>
        <w:pStyle w:val="ListParagraph"/>
        <w:numPr>
          <w:ilvl w:val="1"/>
          <w:numId w:val="26"/>
        </w:numPr>
        <w:spacing w:after="200" w:line="360" w:lineRule="auto"/>
        <w:jc w:val="both"/>
        <w:rPr>
          <w:rFonts w:ascii="Times New Roman" w:hAnsi="Times New Roman"/>
          <w:sz w:val="24"/>
          <w:szCs w:val="24"/>
        </w:rPr>
      </w:pPr>
      <w:r w:rsidRPr="009E7697">
        <w:rPr>
          <w:rFonts w:ascii="Times New Roman" w:hAnsi="Times New Roman"/>
          <w:sz w:val="24"/>
          <w:szCs w:val="24"/>
        </w:rPr>
        <w:t>User can only perform signs and cannot add or remove gestures.</w:t>
      </w:r>
    </w:p>
    <w:p w14:paraId="014ADEBD" w14:textId="5386E394" w:rsidR="007176DD" w:rsidRPr="00226A93" w:rsidRDefault="00D719EA" w:rsidP="007176DD">
      <w:pPr>
        <w:pStyle w:val="ListParagraph"/>
        <w:numPr>
          <w:ilvl w:val="1"/>
          <w:numId w:val="26"/>
        </w:numPr>
        <w:spacing w:after="200" w:line="360" w:lineRule="auto"/>
        <w:jc w:val="both"/>
        <w:rPr>
          <w:rFonts w:ascii="Times New Roman" w:hAnsi="Times New Roman"/>
          <w:sz w:val="24"/>
          <w:szCs w:val="24"/>
        </w:rPr>
      </w:pPr>
      <w:r w:rsidRPr="009E7697">
        <w:rPr>
          <w:rFonts w:ascii="Times New Roman" w:hAnsi="Times New Roman"/>
          <w:sz w:val="24"/>
          <w:szCs w:val="24"/>
        </w:rPr>
        <w:t>User has access constraints.</w:t>
      </w:r>
    </w:p>
    <w:p w14:paraId="0E5CF799" w14:textId="77777777" w:rsidR="00FA7473" w:rsidRDefault="007176DD" w:rsidP="00360FF1">
      <w:pPr>
        <w:pStyle w:val="Heading2"/>
        <w:numPr>
          <w:ilvl w:val="2"/>
          <w:numId w:val="24"/>
        </w:numPr>
        <w:rPr>
          <w:rFonts w:ascii="Times New Roman" w:hAnsi="Times New Roman"/>
          <w:sz w:val="28"/>
          <w:szCs w:val="22"/>
        </w:rPr>
      </w:pPr>
      <w:bookmarkStart w:id="390" w:name="_Toc95217855"/>
      <w:bookmarkStart w:id="391" w:name="_Toc103183996"/>
      <w:r w:rsidRPr="00031A49">
        <w:rPr>
          <w:rFonts w:ascii="Times New Roman" w:hAnsi="Times New Roman"/>
          <w:sz w:val="28"/>
          <w:szCs w:val="22"/>
        </w:rPr>
        <w:t>Usability Requirements</w:t>
      </w:r>
      <w:bookmarkEnd w:id="390"/>
      <w:bookmarkEnd w:id="391"/>
      <w:r w:rsidR="00D719EA">
        <w:rPr>
          <w:rFonts w:ascii="Times New Roman" w:hAnsi="Times New Roman"/>
          <w:sz w:val="28"/>
          <w:szCs w:val="22"/>
        </w:rPr>
        <w:t xml:space="preserve"> </w:t>
      </w:r>
    </w:p>
    <w:p w14:paraId="16B88F63" w14:textId="77777777" w:rsidR="00FA7473" w:rsidRPr="00FA7473" w:rsidRDefault="00FA7473" w:rsidP="00FA7473">
      <w:pPr>
        <w:pStyle w:val="ListParagraph"/>
        <w:numPr>
          <w:ilvl w:val="0"/>
          <w:numId w:val="30"/>
        </w:numPr>
        <w:spacing w:after="200" w:line="360" w:lineRule="auto"/>
        <w:jc w:val="both"/>
        <w:rPr>
          <w:rFonts w:ascii="Times New Roman" w:hAnsi="Times New Roman"/>
          <w:sz w:val="24"/>
          <w:lang w:val="en"/>
        </w:rPr>
      </w:pPr>
      <w:r w:rsidRPr="00FA7473">
        <w:rPr>
          <w:rFonts w:ascii="Times New Roman" w:hAnsi="Times New Roman"/>
          <w:sz w:val="24"/>
          <w:lang w:val="en"/>
        </w:rPr>
        <w:t>Interface will be easy to use.</w:t>
      </w:r>
    </w:p>
    <w:p w14:paraId="41618CC6" w14:textId="77777777" w:rsidR="00FA7473" w:rsidRPr="00FA7473" w:rsidRDefault="00FA7473" w:rsidP="00FA7473">
      <w:pPr>
        <w:pStyle w:val="ListParagraph"/>
        <w:numPr>
          <w:ilvl w:val="0"/>
          <w:numId w:val="30"/>
        </w:numPr>
        <w:spacing w:after="200" w:line="360" w:lineRule="auto"/>
        <w:jc w:val="both"/>
        <w:rPr>
          <w:rFonts w:ascii="Times New Roman" w:hAnsi="Times New Roman"/>
          <w:sz w:val="24"/>
          <w:lang w:val="en"/>
        </w:rPr>
      </w:pPr>
      <w:r w:rsidRPr="00FA7473">
        <w:rPr>
          <w:rFonts w:ascii="Times New Roman" w:hAnsi="Times New Roman"/>
          <w:sz w:val="24"/>
          <w:lang w:val="en"/>
        </w:rPr>
        <w:t>No useless buttons or widgets.</w:t>
      </w:r>
    </w:p>
    <w:p w14:paraId="7C3AE47F" w14:textId="59D931A1" w:rsidR="007176DD" w:rsidRPr="009E7697" w:rsidRDefault="00FA7473" w:rsidP="009E7697">
      <w:pPr>
        <w:pStyle w:val="ListParagraph"/>
        <w:numPr>
          <w:ilvl w:val="0"/>
          <w:numId w:val="30"/>
        </w:numPr>
        <w:spacing w:after="200" w:line="360" w:lineRule="auto"/>
        <w:rPr>
          <w:rFonts w:ascii="Times New Roman" w:hAnsi="Times New Roman"/>
          <w:sz w:val="24"/>
          <w:lang w:val="en"/>
        </w:rPr>
      </w:pPr>
      <w:r w:rsidRPr="00FA7473">
        <w:rPr>
          <w:rFonts w:ascii="Times New Roman" w:hAnsi="Times New Roman"/>
          <w:sz w:val="24"/>
          <w:lang w:val="en"/>
        </w:rPr>
        <w:t>System will be a</w:t>
      </w:r>
      <w:r w:rsidR="009E7697">
        <w:rPr>
          <w:rFonts w:ascii="Times New Roman" w:hAnsi="Times New Roman"/>
          <w:sz w:val="24"/>
          <w:lang w:val="en"/>
        </w:rPr>
        <w:t>ccurate and minimum error rate</w:t>
      </w:r>
    </w:p>
    <w:p w14:paraId="7A5CD22F" w14:textId="70879C18" w:rsidR="007176DD" w:rsidRDefault="007176DD" w:rsidP="00360FF1">
      <w:pPr>
        <w:pStyle w:val="Heading2"/>
        <w:numPr>
          <w:ilvl w:val="2"/>
          <w:numId w:val="24"/>
        </w:numPr>
        <w:rPr>
          <w:rFonts w:ascii="Times New Roman" w:hAnsi="Times New Roman"/>
          <w:sz w:val="28"/>
          <w:szCs w:val="22"/>
        </w:rPr>
      </w:pPr>
      <w:bookmarkStart w:id="392" w:name="_Toc95217856"/>
      <w:bookmarkStart w:id="393" w:name="_Toc103183997"/>
      <w:r w:rsidRPr="00031A49">
        <w:rPr>
          <w:rFonts w:ascii="Times New Roman" w:hAnsi="Times New Roman"/>
          <w:sz w:val="28"/>
          <w:szCs w:val="22"/>
        </w:rPr>
        <w:t>Reliability Requirements</w:t>
      </w:r>
      <w:bookmarkEnd w:id="392"/>
      <w:bookmarkEnd w:id="393"/>
    </w:p>
    <w:p w14:paraId="55F848D6" w14:textId="5496D961" w:rsidR="007176DD" w:rsidRPr="00FA7473" w:rsidRDefault="00FA7473" w:rsidP="007176DD">
      <w:pPr>
        <w:pStyle w:val="ListParagraph"/>
        <w:numPr>
          <w:ilvl w:val="0"/>
          <w:numId w:val="32"/>
        </w:numPr>
        <w:spacing w:after="200" w:line="360" w:lineRule="auto"/>
        <w:jc w:val="both"/>
        <w:rPr>
          <w:rFonts w:ascii="Times New Roman" w:hAnsi="Times New Roman"/>
          <w:sz w:val="24"/>
          <w:lang w:val="en"/>
        </w:rPr>
      </w:pPr>
      <w:r w:rsidRPr="00FA7473">
        <w:rPr>
          <w:rFonts w:ascii="Times New Roman" w:hAnsi="Times New Roman"/>
          <w:sz w:val="24"/>
          <w:lang w:val="en"/>
        </w:rPr>
        <w:t xml:space="preserve">It will be able to recognize </w:t>
      </w:r>
    </w:p>
    <w:p w14:paraId="310F2C02" w14:textId="2AAAE8C2" w:rsidR="007176DD" w:rsidRDefault="007176DD" w:rsidP="00360FF1">
      <w:pPr>
        <w:pStyle w:val="Heading2"/>
        <w:numPr>
          <w:ilvl w:val="2"/>
          <w:numId w:val="24"/>
        </w:numPr>
        <w:rPr>
          <w:rFonts w:ascii="Times New Roman" w:hAnsi="Times New Roman"/>
          <w:sz w:val="28"/>
          <w:szCs w:val="22"/>
        </w:rPr>
      </w:pPr>
      <w:bookmarkStart w:id="394" w:name="_Toc95217857"/>
      <w:bookmarkStart w:id="395" w:name="_Toc103183998"/>
      <w:r w:rsidRPr="00031A49">
        <w:rPr>
          <w:rFonts w:ascii="Times New Roman" w:hAnsi="Times New Roman"/>
          <w:sz w:val="28"/>
          <w:szCs w:val="22"/>
        </w:rPr>
        <w:t>Maintainability/Supportability Requirements</w:t>
      </w:r>
      <w:bookmarkEnd w:id="394"/>
      <w:bookmarkEnd w:id="395"/>
    </w:p>
    <w:p w14:paraId="2E1822A4" w14:textId="2267137A" w:rsidR="007176DD" w:rsidRPr="00FA7473" w:rsidRDefault="00FA7473" w:rsidP="007176DD">
      <w:pPr>
        <w:pStyle w:val="ListParagraph"/>
        <w:numPr>
          <w:ilvl w:val="0"/>
          <w:numId w:val="32"/>
        </w:numPr>
        <w:spacing w:after="200" w:line="360" w:lineRule="auto"/>
        <w:jc w:val="both"/>
        <w:rPr>
          <w:rFonts w:ascii="Times New Roman" w:hAnsi="Times New Roman"/>
          <w:sz w:val="24"/>
          <w:lang w:val="en"/>
        </w:rPr>
      </w:pPr>
      <w:r w:rsidRPr="00FA7473">
        <w:rPr>
          <w:rFonts w:ascii="Times New Roman" w:hAnsi="Times New Roman"/>
          <w:sz w:val="24"/>
          <w:lang w:val="en"/>
        </w:rPr>
        <w:t xml:space="preserve">System should restart if it is unable to access camera. </w:t>
      </w:r>
    </w:p>
    <w:p w14:paraId="6EF5C637" w14:textId="11272E65" w:rsidR="007176DD" w:rsidRDefault="007176DD" w:rsidP="00360FF1">
      <w:pPr>
        <w:pStyle w:val="Heading2"/>
        <w:numPr>
          <w:ilvl w:val="2"/>
          <w:numId w:val="24"/>
        </w:numPr>
        <w:rPr>
          <w:rFonts w:ascii="Times New Roman" w:hAnsi="Times New Roman"/>
          <w:sz w:val="28"/>
          <w:szCs w:val="22"/>
        </w:rPr>
      </w:pPr>
      <w:bookmarkStart w:id="396" w:name="_Toc95217858"/>
      <w:bookmarkStart w:id="397" w:name="_Toc103183999"/>
      <w:r w:rsidRPr="00031A49">
        <w:rPr>
          <w:rFonts w:ascii="Times New Roman" w:hAnsi="Times New Roman"/>
          <w:sz w:val="28"/>
          <w:szCs w:val="22"/>
        </w:rPr>
        <w:t>Portability Requirements</w:t>
      </w:r>
      <w:bookmarkEnd w:id="396"/>
      <w:bookmarkEnd w:id="397"/>
    </w:p>
    <w:p w14:paraId="65C2279C" w14:textId="2A448C06" w:rsidR="007176DD" w:rsidRPr="009E7697" w:rsidRDefault="00FA7473" w:rsidP="007176DD">
      <w:pPr>
        <w:pStyle w:val="ListParagraph"/>
        <w:numPr>
          <w:ilvl w:val="0"/>
          <w:numId w:val="33"/>
        </w:numPr>
        <w:spacing w:after="200" w:line="360" w:lineRule="auto"/>
        <w:jc w:val="both"/>
        <w:rPr>
          <w:rFonts w:ascii="Times New Roman" w:hAnsi="Times New Roman"/>
          <w:sz w:val="24"/>
          <w:lang w:val="en"/>
        </w:rPr>
      </w:pPr>
      <w:r w:rsidRPr="00FA7473">
        <w:rPr>
          <w:rFonts w:ascii="Times New Roman" w:hAnsi="Times New Roman"/>
          <w:sz w:val="24"/>
          <w:lang w:val="en"/>
        </w:rPr>
        <w:t>System will be portable enough to run on any computer</w:t>
      </w:r>
    </w:p>
    <w:p w14:paraId="647680C8" w14:textId="5BA528DC" w:rsidR="007176DD" w:rsidRDefault="007176DD" w:rsidP="00360FF1">
      <w:pPr>
        <w:pStyle w:val="Heading2"/>
        <w:numPr>
          <w:ilvl w:val="2"/>
          <w:numId w:val="24"/>
        </w:numPr>
        <w:rPr>
          <w:rFonts w:ascii="Times New Roman" w:hAnsi="Times New Roman"/>
          <w:sz w:val="28"/>
          <w:szCs w:val="22"/>
        </w:rPr>
      </w:pPr>
      <w:bookmarkStart w:id="398" w:name="_Toc95217859"/>
      <w:bookmarkStart w:id="399" w:name="_Toc103184000"/>
      <w:r w:rsidRPr="00031A49">
        <w:rPr>
          <w:rFonts w:ascii="Times New Roman" w:hAnsi="Times New Roman"/>
          <w:sz w:val="28"/>
          <w:szCs w:val="22"/>
        </w:rPr>
        <w:t>Efficiency Requirements</w:t>
      </w:r>
      <w:bookmarkEnd w:id="398"/>
      <w:bookmarkEnd w:id="399"/>
    </w:p>
    <w:p w14:paraId="31377530" w14:textId="0D36605F" w:rsidR="007176DD" w:rsidRPr="00226A93" w:rsidRDefault="00FF14B4" w:rsidP="007176DD">
      <w:pPr>
        <w:pStyle w:val="ListParagraph"/>
        <w:numPr>
          <w:ilvl w:val="0"/>
          <w:numId w:val="33"/>
        </w:numPr>
        <w:spacing w:after="200" w:line="360" w:lineRule="auto"/>
        <w:jc w:val="both"/>
        <w:rPr>
          <w:rFonts w:ascii="Times New Roman" w:hAnsi="Times New Roman"/>
          <w:sz w:val="24"/>
          <w:szCs w:val="24"/>
          <w:lang w:val="en"/>
        </w:rPr>
      </w:pPr>
      <w:r w:rsidRPr="00E51D5D">
        <w:rPr>
          <w:rFonts w:ascii="Times New Roman" w:hAnsi="Times New Roman"/>
          <w:sz w:val="24"/>
          <w:szCs w:val="24"/>
          <w:lang w:val="en"/>
        </w:rPr>
        <w:t>System will be cost-efficient as no external hardware equipment is required such as gloves or special cameras.</w:t>
      </w:r>
    </w:p>
    <w:p w14:paraId="379787EE" w14:textId="77777777" w:rsidR="007176DD" w:rsidRPr="00031A49" w:rsidRDefault="007176DD" w:rsidP="007176DD">
      <w:pPr>
        <w:rPr>
          <w:lang w:val="en"/>
        </w:rPr>
      </w:pPr>
    </w:p>
    <w:p w14:paraId="4B4698F7" w14:textId="77777777" w:rsidR="007176DD" w:rsidRPr="00031A49" w:rsidRDefault="007176DD" w:rsidP="00360FF1">
      <w:pPr>
        <w:pStyle w:val="Heading2"/>
        <w:numPr>
          <w:ilvl w:val="1"/>
          <w:numId w:val="24"/>
        </w:numPr>
        <w:rPr>
          <w:rFonts w:ascii="Times New Roman" w:hAnsi="Times New Roman"/>
        </w:rPr>
      </w:pPr>
      <w:bookmarkStart w:id="400" w:name="_Toc439994695"/>
      <w:bookmarkStart w:id="401" w:name="_Toc441231000"/>
      <w:bookmarkStart w:id="402" w:name="_Toc505635145"/>
      <w:bookmarkStart w:id="403" w:name="_Toc505635244"/>
      <w:bookmarkStart w:id="404" w:name="_Toc505635343"/>
      <w:bookmarkStart w:id="405" w:name="_Toc505635448"/>
      <w:bookmarkStart w:id="406" w:name="_Toc505635654"/>
      <w:bookmarkStart w:id="407" w:name="_Toc95217860"/>
      <w:bookmarkStart w:id="408" w:name="_Toc103184001"/>
      <w:r w:rsidRPr="00031A49">
        <w:rPr>
          <w:rFonts w:ascii="Times New Roman" w:hAnsi="Times New Roman"/>
        </w:rPr>
        <w:t>Domain Requirements</w:t>
      </w:r>
      <w:bookmarkEnd w:id="400"/>
      <w:bookmarkEnd w:id="401"/>
      <w:bookmarkEnd w:id="402"/>
      <w:bookmarkEnd w:id="403"/>
      <w:bookmarkEnd w:id="404"/>
      <w:bookmarkEnd w:id="405"/>
      <w:bookmarkEnd w:id="406"/>
      <w:bookmarkEnd w:id="407"/>
      <w:bookmarkEnd w:id="408"/>
    </w:p>
    <w:p w14:paraId="1DADB738" w14:textId="1D3FC88B" w:rsidR="007D029F" w:rsidRPr="00AD16DB" w:rsidRDefault="00FF14B4" w:rsidP="00FF14B4">
      <w:pPr>
        <w:spacing w:line="360" w:lineRule="auto"/>
        <w:jc w:val="both"/>
      </w:pPr>
      <w:r>
        <w:rPr>
          <w:lang w:val="en"/>
        </w:rPr>
        <w:t xml:space="preserve"> </w:t>
      </w:r>
      <w:r w:rsidR="007D029F">
        <w:t>This system can be used in</w:t>
      </w:r>
      <w:r>
        <w:t xml:space="preserve"> every region </w:t>
      </w:r>
      <w:r w:rsidR="007D029F">
        <w:t>as differently abled people are everywhere in the world and it is a developed as a generalized system.</w:t>
      </w:r>
    </w:p>
    <w:p w14:paraId="6E671DF5" w14:textId="602F074D" w:rsidR="007176DD" w:rsidRPr="00031A49" w:rsidRDefault="007176DD" w:rsidP="00FF14B4">
      <w:pPr>
        <w:pStyle w:val="template"/>
        <w:spacing w:line="360" w:lineRule="auto"/>
        <w:jc w:val="both"/>
        <w:rPr>
          <w:rFonts w:ascii="Times New Roman" w:hAnsi="Times New Roman"/>
          <w:i w:val="0"/>
          <w:sz w:val="24"/>
          <w:szCs w:val="24"/>
        </w:rPr>
      </w:pPr>
    </w:p>
    <w:p w14:paraId="3828B176" w14:textId="656DAEBE" w:rsidR="007176DD" w:rsidRPr="00031A49" w:rsidRDefault="007176DD" w:rsidP="007D029F">
      <w:pPr>
        <w:pStyle w:val="Heading1"/>
        <w:jc w:val="left"/>
        <w:rPr>
          <w:rFonts w:ascii="Times New Roman" w:hAnsi="Times New Roman"/>
          <w:b w:val="0"/>
          <w:bCs w:val="0"/>
        </w:rPr>
      </w:pPr>
    </w:p>
    <w:p w14:paraId="0C2CE0E0" w14:textId="53ACACB0" w:rsidR="007176DD" w:rsidRPr="00031A49" w:rsidRDefault="007176DD" w:rsidP="007176DD">
      <w:pPr>
        <w:pStyle w:val="Heading1"/>
        <w:rPr>
          <w:rFonts w:ascii="Times New Roman" w:hAnsi="Times New Roman"/>
          <w:b w:val="0"/>
          <w:bCs w:val="0"/>
          <w:sz w:val="96"/>
          <w:szCs w:val="28"/>
        </w:rPr>
      </w:pPr>
      <w:bookmarkStart w:id="409" w:name="_Toc103184002"/>
      <w:r w:rsidRPr="00031A49">
        <w:rPr>
          <w:rFonts w:ascii="Times New Roman" w:hAnsi="Times New Roman"/>
          <w:b w:val="0"/>
          <w:bCs w:val="0"/>
          <w:sz w:val="96"/>
          <w:szCs w:val="28"/>
        </w:rPr>
        <w:t>Chapter 3</w:t>
      </w:r>
      <w:bookmarkEnd w:id="409"/>
    </w:p>
    <w:p w14:paraId="30BB9F28" w14:textId="68689FF1" w:rsidR="007176DD" w:rsidRPr="00031A49" w:rsidRDefault="007176DD" w:rsidP="007176DD">
      <w:pPr>
        <w:pStyle w:val="Heading1"/>
        <w:rPr>
          <w:rFonts w:ascii="Times New Roman" w:hAnsi="Times New Roman"/>
          <w:szCs w:val="72"/>
        </w:rPr>
      </w:pPr>
      <w:bookmarkStart w:id="410" w:name="_Toc103184003"/>
      <w:r w:rsidRPr="00031A49">
        <w:rPr>
          <w:rFonts w:ascii="Times New Roman" w:hAnsi="Times New Roman"/>
          <w:szCs w:val="72"/>
        </w:rPr>
        <w:t>Literature Review</w:t>
      </w:r>
      <w:bookmarkEnd w:id="410"/>
    </w:p>
    <w:p w14:paraId="10CCDA3D" w14:textId="1DDD090A" w:rsidR="00240AF5" w:rsidRPr="00031A49" w:rsidRDefault="00240AF5" w:rsidP="00240AF5"/>
    <w:p w14:paraId="43B084EC" w14:textId="65E825BA" w:rsidR="00240AF5" w:rsidRPr="00031A49" w:rsidRDefault="00240AF5" w:rsidP="00240AF5"/>
    <w:p w14:paraId="15FC422A" w14:textId="098306D3" w:rsidR="00240AF5" w:rsidRPr="00031A49" w:rsidRDefault="00240AF5" w:rsidP="00240AF5"/>
    <w:p w14:paraId="02A97DA9" w14:textId="3B4667EE" w:rsidR="00240AF5" w:rsidRPr="00031A49" w:rsidRDefault="00240AF5" w:rsidP="00240AF5"/>
    <w:p w14:paraId="170DDD66" w14:textId="2D2CFE9D" w:rsidR="00240AF5" w:rsidRPr="00031A49" w:rsidRDefault="00240AF5" w:rsidP="00240AF5"/>
    <w:p w14:paraId="3230987D" w14:textId="0D56C9E1" w:rsidR="00240AF5" w:rsidRPr="00031A49" w:rsidRDefault="00240AF5" w:rsidP="00240AF5"/>
    <w:p w14:paraId="558B87BE" w14:textId="64E3570B" w:rsidR="00240AF5" w:rsidRPr="00031A49" w:rsidRDefault="00240AF5" w:rsidP="00240AF5"/>
    <w:p w14:paraId="008F24BB" w14:textId="0E80C459" w:rsidR="00240AF5" w:rsidRPr="00031A49" w:rsidRDefault="00240AF5" w:rsidP="00240AF5"/>
    <w:p w14:paraId="7CF93676" w14:textId="7FAB580B" w:rsidR="00240AF5" w:rsidRPr="00031A49" w:rsidRDefault="00240AF5" w:rsidP="00240AF5"/>
    <w:p w14:paraId="6B5D9A4D" w14:textId="00F56301" w:rsidR="00240AF5" w:rsidRPr="00031A49" w:rsidRDefault="00240AF5" w:rsidP="00240AF5"/>
    <w:p w14:paraId="60E3C78C" w14:textId="1D6B29D1" w:rsidR="00240AF5" w:rsidRPr="00031A49" w:rsidRDefault="00240AF5" w:rsidP="00240AF5"/>
    <w:p w14:paraId="333001B5" w14:textId="53BE3ADE" w:rsidR="00240AF5" w:rsidRPr="00031A49" w:rsidRDefault="00240AF5" w:rsidP="00240AF5"/>
    <w:p w14:paraId="43E546BE" w14:textId="4DD7B6AC" w:rsidR="00240AF5" w:rsidRPr="00031A49" w:rsidRDefault="00240AF5" w:rsidP="00240AF5"/>
    <w:p w14:paraId="6787C18B" w14:textId="5E18E243" w:rsidR="00240AF5" w:rsidRPr="00031A49" w:rsidRDefault="00240AF5" w:rsidP="00240AF5"/>
    <w:p w14:paraId="7BAD0C56" w14:textId="38BF43F1" w:rsidR="00240AF5" w:rsidRPr="00031A49" w:rsidRDefault="00240AF5" w:rsidP="00240AF5"/>
    <w:p w14:paraId="1C9E4267" w14:textId="7E6638B0" w:rsidR="00240AF5" w:rsidRPr="00031A49" w:rsidRDefault="00240AF5" w:rsidP="00240AF5"/>
    <w:p w14:paraId="3299BEE2" w14:textId="4F3CC32F" w:rsidR="00240AF5" w:rsidRPr="00031A49" w:rsidRDefault="00240AF5" w:rsidP="00240AF5"/>
    <w:p w14:paraId="6918CF2B" w14:textId="77D09071" w:rsidR="00240AF5" w:rsidRPr="00031A49" w:rsidRDefault="00240AF5" w:rsidP="00240AF5"/>
    <w:p w14:paraId="17422781" w14:textId="5FF23B6E" w:rsidR="00240AF5" w:rsidRPr="00031A49" w:rsidRDefault="00240AF5" w:rsidP="00240AF5"/>
    <w:p w14:paraId="6ADED44F" w14:textId="0183C361" w:rsidR="00240AF5" w:rsidRPr="00031A49" w:rsidRDefault="00240AF5" w:rsidP="00240AF5"/>
    <w:p w14:paraId="36EB0A46" w14:textId="71F5F572" w:rsidR="00240AF5" w:rsidRPr="00031A49" w:rsidRDefault="00240AF5" w:rsidP="00240AF5"/>
    <w:p w14:paraId="03D60FCD" w14:textId="4628E8D7" w:rsidR="00240AF5" w:rsidRPr="00031A49" w:rsidRDefault="00240AF5" w:rsidP="00240AF5"/>
    <w:p w14:paraId="2A7950E1" w14:textId="0B209A3D" w:rsidR="00240AF5" w:rsidRPr="00031A49" w:rsidRDefault="00240AF5" w:rsidP="00240AF5"/>
    <w:p w14:paraId="7CC9C91C" w14:textId="643524CA" w:rsidR="00240AF5" w:rsidRPr="00031A49" w:rsidRDefault="00240AF5" w:rsidP="00240AF5"/>
    <w:p w14:paraId="65D14FB1" w14:textId="29EB323D" w:rsidR="00240AF5" w:rsidRPr="00031A49" w:rsidRDefault="00240AF5" w:rsidP="00240AF5"/>
    <w:p w14:paraId="3EF30815" w14:textId="0C89D0C5" w:rsidR="00240AF5" w:rsidRPr="00031A49" w:rsidRDefault="00240AF5" w:rsidP="00240AF5"/>
    <w:p w14:paraId="1E1ABF74" w14:textId="032F8D3A" w:rsidR="00240AF5" w:rsidRPr="00031A49" w:rsidRDefault="00240AF5" w:rsidP="00240AF5"/>
    <w:p w14:paraId="52499381" w14:textId="6BACA6DC" w:rsidR="00240AF5" w:rsidRPr="00031A49" w:rsidRDefault="00240AF5" w:rsidP="00240AF5"/>
    <w:p w14:paraId="598A4573" w14:textId="3AC4FC89" w:rsidR="00240AF5" w:rsidRDefault="00240AF5" w:rsidP="00240AF5"/>
    <w:p w14:paraId="3218EDD6" w14:textId="3912EABC" w:rsidR="007D029F" w:rsidRDefault="007D029F" w:rsidP="00240AF5"/>
    <w:p w14:paraId="25C40B23" w14:textId="77777777" w:rsidR="007D029F" w:rsidRPr="00031A49" w:rsidRDefault="007D029F" w:rsidP="00240AF5"/>
    <w:p w14:paraId="4A9742B9" w14:textId="27E79C2F" w:rsidR="00240AF5" w:rsidRPr="00031A49" w:rsidRDefault="00240AF5" w:rsidP="00240AF5"/>
    <w:p w14:paraId="6EFFA5DE" w14:textId="77777777" w:rsidR="00240AF5" w:rsidRPr="00031A49" w:rsidRDefault="00240AF5" w:rsidP="00240AF5"/>
    <w:p w14:paraId="536D8E41" w14:textId="3AE76965" w:rsidR="00240AF5" w:rsidRPr="00031A49" w:rsidRDefault="00240AF5" w:rsidP="00240AF5">
      <w:pPr>
        <w:pStyle w:val="NoSpacing"/>
        <w:spacing w:line="360" w:lineRule="auto"/>
        <w:rPr>
          <w:rFonts w:ascii="Times New Roman" w:hAnsi="Times New Roman"/>
          <w:sz w:val="40"/>
          <w:szCs w:val="40"/>
        </w:rPr>
      </w:pPr>
      <w:r w:rsidRPr="00031A49">
        <w:rPr>
          <w:rFonts w:ascii="Times New Roman" w:hAnsi="Times New Roman"/>
          <w:b/>
          <w:sz w:val="40"/>
          <w:szCs w:val="40"/>
        </w:rPr>
        <w:lastRenderedPageBreak/>
        <w:t xml:space="preserve">Chapter 3: </w:t>
      </w:r>
      <w:r w:rsidRPr="00031A49">
        <w:rPr>
          <w:rFonts w:ascii="Times New Roman" w:hAnsi="Times New Roman"/>
          <w:sz w:val="40"/>
          <w:szCs w:val="40"/>
        </w:rPr>
        <w:t>Literature Review</w:t>
      </w:r>
    </w:p>
    <w:p w14:paraId="734AC9FE" w14:textId="40AA4606" w:rsidR="00014CA7" w:rsidRDefault="00014CA7" w:rsidP="00226A93">
      <w:pPr>
        <w:spacing w:line="360" w:lineRule="auto"/>
        <w:ind w:left="720"/>
        <w:jc w:val="both"/>
      </w:pPr>
      <w:bookmarkStart w:id="411" w:name="_Toc96955017"/>
      <w:bookmarkStart w:id="412" w:name="_Toc103094261"/>
      <w:bookmarkStart w:id="413" w:name="_Toc103094396"/>
      <w:bookmarkStart w:id="414" w:name="_Toc103174808"/>
      <w:bookmarkStart w:id="415" w:name="_Toc103174942"/>
      <w:bookmarkStart w:id="416" w:name="_Toc409624013"/>
      <w:bookmarkStart w:id="417" w:name="_Toc95913041"/>
      <w:bookmarkEnd w:id="411"/>
      <w:bookmarkEnd w:id="412"/>
      <w:bookmarkEnd w:id="413"/>
      <w:bookmarkEnd w:id="414"/>
      <w:bookmarkEnd w:id="415"/>
      <w:r>
        <w:t xml:space="preserve">Sign Language Recognition is a software </w:t>
      </w:r>
      <w:r w:rsidRPr="00A4576E">
        <w:t>that will be able to classify the various hand gestures in sign language</w:t>
      </w:r>
      <w:r>
        <w:t xml:space="preserve"> and display their meaning as text</w:t>
      </w:r>
      <w:r w:rsidRPr="00A4576E">
        <w:t>.</w:t>
      </w:r>
      <w:r>
        <w:t xml:space="preserve"> This is</w:t>
      </w:r>
      <w:r>
        <w:br/>
        <w:t>also helpful in communication between speaking community and the person who neither speaks nor hears. We have studied several research papers and other publications to search for different approaches and techniques that can be used to detect sign language.</w:t>
      </w:r>
      <w:r>
        <w:br/>
      </w:r>
    </w:p>
    <w:p w14:paraId="17340DC3" w14:textId="5F4D2B05" w:rsidR="00014CA7" w:rsidRDefault="00014CA7" w:rsidP="00226A93">
      <w:pPr>
        <w:spacing w:line="360" w:lineRule="auto"/>
        <w:ind w:left="720"/>
        <w:jc w:val="both"/>
      </w:pPr>
      <w:r>
        <w:t xml:space="preserve">Lean </w:t>
      </w:r>
      <w:proofErr w:type="spellStart"/>
      <w:proofErr w:type="gramStart"/>
      <w:r>
        <w:t>Karlo</w:t>
      </w:r>
      <w:proofErr w:type="spellEnd"/>
      <w:r>
        <w:t>[</w:t>
      </w:r>
      <w:proofErr w:type="gramEnd"/>
      <w:r>
        <w:t xml:space="preserve">1] et. </w:t>
      </w:r>
      <w:proofErr w:type="gramStart"/>
      <w:r>
        <w:t>al</w:t>
      </w:r>
      <w:proofErr w:type="gramEnd"/>
      <w:r>
        <w:t xml:space="preserve">. developed the system as a source for people new in Sign Language that involves detection of hand signs based on modeling of skin </w:t>
      </w:r>
      <w:proofErr w:type="spellStart"/>
      <w:r>
        <w:t>ccolor</w:t>
      </w:r>
      <w:proofErr w:type="spellEnd"/>
      <w:r>
        <w:t xml:space="preserve"> The Convolutional Neural Network (CNN) provides the pictures into the model for image classification. For image training Keras was used. The system acquired 93.67% of average testing precision, of which ASL alphabet recognition was 90.04%, for static word recognition 97.52% and 93.44% for number recognition, when provided with a uniform background and proper lighting condition, surpassing results of other related studies. The method was used for quick computation and is done in real time.</w:t>
      </w:r>
      <w:r>
        <w:br/>
      </w:r>
    </w:p>
    <w:p w14:paraId="4300A850" w14:textId="2E784CAA" w:rsidR="00014CA7" w:rsidRDefault="00014CA7" w:rsidP="00226A93">
      <w:pPr>
        <w:spacing w:line="360" w:lineRule="auto"/>
        <w:ind w:left="720"/>
        <w:jc w:val="both"/>
      </w:pPr>
      <w:r>
        <w:t xml:space="preserve">The paper by </w:t>
      </w:r>
      <w:proofErr w:type="spellStart"/>
      <w:r>
        <w:t>Jie</w:t>
      </w:r>
      <w:proofErr w:type="spellEnd"/>
      <w:r>
        <w:t xml:space="preserve"> Huang </w:t>
      </w:r>
      <w:proofErr w:type="gramStart"/>
      <w:r>
        <w:t>et</w:t>
      </w:r>
      <w:proofErr w:type="gramEnd"/>
      <w:r>
        <w:t>. al</w:t>
      </w:r>
      <w:proofErr w:type="gramStart"/>
      <w:r>
        <w:t>.[</w:t>
      </w:r>
      <w:proofErr w:type="gramEnd"/>
      <w:r>
        <w:t xml:space="preserve">2] focuses on decomposing continuous Sign Language Recognition (SLR) into single isolated worlds and solving these problems using temporal segmentation. The problems encountered are diverse such as incorrect labeling of isolated fragments, incorrect detection of diverse movements. To solve this problem Hierarchical Attention Networks (HAN) are used which are extensions of Long Short Term Memory (LSTM). The process adopted includes passing the entire video through the HAN’s and acquiring the output word by word. The biggest fear of temporal segmentation is that inaccurate recognition of transitional movements between </w:t>
      </w:r>
      <w:proofErr w:type="gramStart"/>
      <w:r>
        <w:t>hand</w:t>
      </w:r>
      <w:proofErr w:type="gramEnd"/>
      <w:r>
        <w:t xml:space="preserve"> gestures can lead to drastically different output results. For video description generation a two-layer LSTM coupled with a CNN provides promising results.</w:t>
      </w:r>
      <w:r>
        <w:br/>
      </w:r>
    </w:p>
    <w:p w14:paraId="0B45E0EE" w14:textId="77777777" w:rsidR="00014CA7" w:rsidRDefault="00014CA7" w:rsidP="00226A93">
      <w:pPr>
        <w:spacing w:line="360" w:lineRule="auto"/>
        <w:ind w:left="720"/>
        <w:jc w:val="both"/>
      </w:pPr>
      <w:r>
        <w:t xml:space="preserve">In this paper, the authors, </w:t>
      </w:r>
      <w:proofErr w:type="spellStart"/>
      <w:r>
        <w:t>Shobhit</w:t>
      </w:r>
      <w:proofErr w:type="spellEnd"/>
      <w:r>
        <w:t xml:space="preserve"> Sinha </w:t>
      </w:r>
      <w:proofErr w:type="gramStart"/>
      <w:r>
        <w:t>et</w:t>
      </w:r>
      <w:proofErr w:type="gramEnd"/>
      <w:r>
        <w:t>. al</w:t>
      </w:r>
      <w:proofErr w:type="gramStart"/>
      <w:r>
        <w:t>.[</w:t>
      </w:r>
      <w:proofErr w:type="gramEnd"/>
      <w:r>
        <w:t xml:space="preserve">3] are using Convolutional Neural Network to devise a robust model that is able to understand 29 American Sign Language characters consisting of 3 special characters and 26 alphabets. The authors further hosted the model </w:t>
      </w:r>
      <w:r>
        <w:lastRenderedPageBreak/>
        <w:t>over an instantaneous video interface which gives predictions instantaneously gives the corresponding English alphabets on the screen just like subtitles. This system is looked at as a translator from American Sign Language to English for alphabets. Authors have conceptualized this method in this paper and have explored a few uses that can be executed. (</w:t>
      </w:r>
      <w:r w:rsidRPr="00F45C4B">
        <w:t xml:space="preserve"> </w:t>
      </w:r>
      <w:proofErr w:type="spellStart"/>
      <w:r>
        <w:t>Shobhit</w:t>
      </w:r>
      <w:proofErr w:type="spellEnd"/>
      <w:r>
        <w:t xml:space="preserve"> Sinha, Siddhartha Singh, </w:t>
      </w:r>
      <w:proofErr w:type="spellStart"/>
      <w:r>
        <w:t>Sumanu</w:t>
      </w:r>
      <w:proofErr w:type="spellEnd"/>
      <w:r>
        <w:t xml:space="preserve"> </w:t>
      </w:r>
      <w:proofErr w:type="spellStart"/>
      <w:r>
        <w:t>Rawat</w:t>
      </w:r>
      <w:proofErr w:type="spellEnd"/>
      <w:r>
        <w:t xml:space="preserve"> and </w:t>
      </w:r>
      <w:proofErr w:type="spellStart"/>
      <w:r>
        <w:t>Aman</w:t>
      </w:r>
      <w:proofErr w:type="spellEnd"/>
      <w:r>
        <w:t xml:space="preserve"> Chopra, “Real-Time” Prediction of American Sign Language Using Convolutional Neural Networks”, International Conference on Advances in Computing and Data Sciences, ICACDS 2019)</w:t>
      </w:r>
    </w:p>
    <w:p w14:paraId="048ECFB3" w14:textId="77777777" w:rsidR="00195674" w:rsidRPr="00031A49" w:rsidRDefault="00195674" w:rsidP="001A2BB2">
      <w:pPr>
        <w:pStyle w:val="ListParagraph"/>
        <w:keepNext/>
        <w:keepLines/>
        <w:numPr>
          <w:ilvl w:val="0"/>
          <w:numId w:val="11"/>
        </w:numPr>
        <w:spacing w:before="200" w:after="0" w:line="360" w:lineRule="auto"/>
        <w:contextualSpacing w:val="0"/>
        <w:jc w:val="both"/>
        <w:outlineLvl w:val="1"/>
        <w:rPr>
          <w:rFonts w:ascii="Times New Roman" w:eastAsiaTheme="majorEastAsia" w:hAnsi="Times New Roman"/>
          <w:b/>
          <w:bCs/>
          <w:noProof/>
          <w:vanish/>
          <w:color w:val="000000" w:themeColor="text1"/>
          <w:sz w:val="32"/>
          <w:szCs w:val="26"/>
        </w:rPr>
      </w:pPr>
      <w:bookmarkStart w:id="418" w:name="_Toc103183589"/>
      <w:bookmarkStart w:id="419" w:name="_Toc103183728"/>
      <w:bookmarkStart w:id="420" w:name="_Toc103183866"/>
      <w:bookmarkStart w:id="421" w:name="_Toc103184004"/>
      <w:bookmarkEnd w:id="418"/>
      <w:bookmarkEnd w:id="419"/>
      <w:bookmarkEnd w:id="420"/>
      <w:bookmarkEnd w:id="421"/>
    </w:p>
    <w:p w14:paraId="4839D3B8" w14:textId="77777777" w:rsidR="00195674" w:rsidRPr="00031A49" w:rsidRDefault="00195674" w:rsidP="001A2BB2">
      <w:pPr>
        <w:pStyle w:val="ListParagraph"/>
        <w:keepNext/>
        <w:keepLines/>
        <w:numPr>
          <w:ilvl w:val="0"/>
          <w:numId w:val="11"/>
        </w:numPr>
        <w:spacing w:before="200" w:after="0" w:line="360" w:lineRule="auto"/>
        <w:contextualSpacing w:val="0"/>
        <w:jc w:val="both"/>
        <w:outlineLvl w:val="1"/>
        <w:rPr>
          <w:rFonts w:ascii="Times New Roman" w:eastAsiaTheme="majorEastAsia" w:hAnsi="Times New Roman"/>
          <w:b/>
          <w:bCs/>
          <w:noProof/>
          <w:vanish/>
          <w:color w:val="000000" w:themeColor="text1"/>
          <w:sz w:val="32"/>
          <w:szCs w:val="26"/>
        </w:rPr>
      </w:pPr>
      <w:bookmarkStart w:id="422" w:name="_Toc96955018"/>
      <w:bookmarkStart w:id="423" w:name="_Toc103094262"/>
      <w:bookmarkStart w:id="424" w:name="_Toc103094397"/>
      <w:bookmarkStart w:id="425" w:name="_Toc103174809"/>
      <w:bookmarkStart w:id="426" w:name="_Toc103174943"/>
      <w:bookmarkStart w:id="427" w:name="_Toc103183590"/>
      <w:bookmarkStart w:id="428" w:name="_Toc103183729"/>
      <w:bookmarkStart w:id="429" w:name="_Toc103183867"/>
      <w:bookmarkStart w:id="430" w:name="_Toc103184005"/>
      <w:bookmarkEnd w:id="422"/>
      <w:bookmarkEnd w:id="423"/>
      <w:bookmarkEnd w:id="424"/>
      <w:bookmarkEnd w:id="425"/>
      <w:bookmarkEnd w:id="426"/>
      <w:bookmarkEnd w:id="427"/>
      <w:bookmarkEnd w:id="428"/>
      <w:bookmarkEnd w:id="429"/>
      <w:bookmarkEnd w:id="430"/>
    </w:p>
    <w:p w14:paraId="780C2C55" w14:textId="79F7CC5A" w:rsidR="00014CA7" w:rsidRPr="00014CA7" w:rsidRDefault="00014CA7" w:rsidP="00014CA7">
      <w:pPr>
        <w:pStyle w:val="Subsection"/>
        <w:numPr>
          <w:ilvl w:val="1"/>
          <w:numId w:val="43"/>
        </w:numPr>
        <w:jc w:val="left"/>
        <w:rPr>
          <w:sz w:val="24"/>
        </w:rPr>
      </w:pPr>
      <w:bookmarkStart w:id="431" w:name="_Toc90846360"/>
      <w:bookmarkEnd w:id="416"/>
      <w:bookmarkEnd w:id="417"/>
      <w:r>
        <w:t xml:space="preserve"> </w:t>
      </w:r>
      <w:bookmarkStart w:id="432" w:name="_Toc103184006"/>
      <w:r>
        <w:t>Different Acquisition Methods</w:t>
      </w:r>
      <w:bookmarkEnd w:id="431"/>
      <w:bookmarkEnd w:id="432"/>
    </w:p>
    <w:p w14:paraId="19E549A1" w14:textId="77777777" w:rsidR="00014CA7" w:rsidRPr="00014CA7" w:rsidRDefault="00014CA7" w:rsidP="00226A93">
      <w:pPr>
        <w:spacing w:line="360" w:lineRule="auto"/>
        <w:ind w:left="405"/>
        <w:jc w:val="both"/>
        <w:rPr>
          <w:b/>
        </w:rPr>
      </w:pPr>
      <w:r w:rsidRPr="00F45C4B">
        <w:t>Different methods are available in the sign language recognition system. Some of them are mentioned below.</w:t>
      </w:r>
    </w:p>
    <w:p w14:paraId="3C80FCD6" w14:textId="6577577D" w:rsidR="00896365" w:rsidRDefault="00896365" w:rsidP="00896365">
      <w:pPr>
        <w:pStyle w:val="SubSubSection"/>
        <w:numPr>
          <w:ilvl w:val="2"/>
          <w:numId w:val="43"/>
        </w:numPr>
      </w:pPr>
      <w:bookmarkStart w:id="433" w:name="_Toc90846361"/>
      <w:bookmarkStart w:id="434" w:name="_Toc103184007"/>
      <w:r>
        <w:t>Camera Based Acquisition</w:t>
      </w:r>
      <w:bookmarkEnd w:id="433"/>
      <w:bookmarkEnd w:id="434"/>
    </w:p>
    <w:p w14:paraId="493DB971" w14:textId="44E56C3E" w:rsidR="00896365" w:rsidRDefault="00896365" w:rsidP="00226A93">
      <w:pPr>
        <w:spacing w:line="360" w:lineRule="auto"/>
        <w:ind w:left="720"/>
        <w:jc w:val="both"/>
      </w:pPr>
      <w:r>
        <w:t xml:space="preserve">The camera based or vision based approach, acquires the movements of the performer’s hand using a camera. This type of acquisition, the users feel free while signing and the cost </w:t>
      </w:r>
      <w:r w:rsidR="00364F87">
        <w:t>of the system is very low and is</w:t>
      </w:r>
      <w:r>
        <w:t xml:space="preserve"> more powerful because of their flexibility, portability, user friendly. </w:t>
      </w:r>
      <w:r>
        <w:br/>
      </w:r>
    </w:p>
    <w:p w14:paraId="5FFFFFE9" w14:textId="1E4D5208" w:rsidR="00896365" w:rsidRDefault="00896365" w:rsidP="00226A93">
      <w:pPr>
        <w:spacing w:line="360" w:lineRule="auto"/>
        <w:ind w:left="720"/>
        <w:jc w:val="both"/>
      </w:pPr>
      <w:r>
        <w:t xml:space="preserve">E. E. </w:t>
      </w:r>
      <w:proofErr w:type="spellStart"/>
      <w:r>
        <w:t>Hemayed</w:t>
      </w:r>
      <w:proofErr w:type="spellEnd"/>
      <w:r>
        <w:t xml:space="preserve"> [4] developed a classification framework based on an Arabic sign language alphabet which transforms signs into voice. The system mainly focuses on passive and simple changeable gestures. The dataset consists of 150 signs and gesture images. The </w:t>
      </w:r>
      <w:proofErr w:type="spellStart"/>
      <w:r>
        <w:t>colour</w:t>
      </w:r>
      <w:proofErr w:type="spellEnd"/>
      <w:r>
        <w:t xml:space="preserve"> images of the gesture inputs are acquired with the help of web camera. To abstract the skin blobs, the </w:t>
      </w:r>
      <w:proofErr w:type="spellStart"/>
      <w:r>
        <w:t>YCbCr</w:t>
      </w:r>
      <w:proofErr w:type="spellEnd"/>
      <w:r>
        <w:t xml:space="preserve"> space was used. To separate the hand gesture, the Prewitt edge detector is used. K-Nearest </w:t>
      </w:r>
      <w:r w:rsidR="00364F87">
        <w:t>Neighbor</w:t>
      </w:r>
      <w:r>
        <w:t xml:space="preserve"> Algorithm (KNN) with Principal Component Analysis (PCA</w:t>
      </w:r>
      <w:proofErr w:type="gramStart"/>
      <w:r>
        <w:t>)was</w:t>
      </w:r>
      <w:proofErr w:type="gramEnd"/>
      <w:r>
        <w:t xml:space="preserve"> used in the recognition stage. The system obtained a classification rate of about 97%. </w:t>
      </w:r>
      <w:r>
        <w:br/>
      </w:r>
    </w:p>
    <w:p w14:paraId="7B098201" w14:textId="39310225" w:rsidR="00896365" w:rsidRDefault="00896365" w:rsidP="00226A93">
      <w:pPr>
        <w:spacing w:line="360" w:lineRule="auto"/>
        <w:ind w:left="720"/>
        <w:jc w:val="both"/>
      </w:pPr>
      <w:r>
        <w:t xml:space="preserve"> M. </w:t>
      </w:r>
      <w:proofErr w:type="spellStart"/>
      <w:r>
        <w:t>Maraqa</w:t>
      </w:r>
      <w:proofErr w:type="spellEnd"/>
      <w:r>
        <w:t xml:space="preserve"> [5], proposed an Arabic alphabet classification framework with fully recurrent neural networks. The dataset consists of 900 specimens of Arabic sign language with single handed images. It consists of 30 gestures performed by 2 signers. A digital camera and </w:t>
      </w:r>
      <w:proofErr w:type="spellStart"/>
      <w:r>
        <w:t>coloured</w:t>
      </w:r>
      <w:proofErr w:type="spellEnd"/>
      <w:r>
        <w:t xml:space="preserve"> gloves were also used for the image acquisition in their experiments. Border </w:t>
      </w:r>
      <w:r>
        <w:lastRenderedPageBreak/>
        <w:t xml:space="preserve">information, the center of area, and the direction </w:t>
      </w:r>
      <w:proofErr w:type="spellStart"/>
      <w:r>
        <w:t>ofthe</w:t>
      </w:r>
      <w:proofErr w:type="spellEnd"/>
      <w:r>
        <w:t xml:space="preserve"> gesture is used to obtain a feature vector for the gesture. In this system two neural network architectures were used; an Elman recurrent network and a fully recurrent neural network which has full feedback loops. The Elman network achieves a recognition rate of 89.7% although a fully recurrent network enhanced the efficiency of 95.1%.</w:t>
      </w:r>
      <w:r>
        <w:br/>
      </w:r>
    </w:p>
    <w:p w14:paraId="36CD63F0" w14:textId="77777777" w:rsidR="00896365" w:rsidRDefault="00896365" w:rsidP="00226A93">
      <w:pPr>
        <w:spacing w:line="360" w:lineRule="auto"/>
        <w:ind w:left="720"/>
        <w:jc w:val="both"/>
      </w:pPr>
      <w:r>
        <w:t xml:space="preserve">Al-Jarrah [6], developed an Adaptive Neuro-Fuzzy Inference </w:t>
      </w:r>
      <w:proofErr w:type="gramStart"/>
      <w:r>
        <w:t>Systems(</w:t>
      </w:r>
      <w:proofErr w:type="gramEnd"/>
      <w:r>
        <w:t>ANFIS)to recognize the 30 manual words or gestures from the Arabic sign language. For each gesture, 60 samples were taken by 60 different subjects. Apart from the other hardware the author used camera for image acquisition and it is convenient for the common people. The major parts of the recognition framework include image or video collection, pre-processing, segmentation, feature extraction and classification. In the feature extraction method, they used the border information, the center of area, and the direction of the gesture to elicit a feature vector for the gesture. The system achieves a recognition accuracy of 93.55%.</w:t>
      </w:r>
    </w:p>
    <w:p w14:paraId="2FF159E4" w14:textId="153F134C" w:rsidR="00994D74" w:rsidRDefault="00994D74" w:rsidP="00896365">
      <w:pPr>
        <w:spacing w:line="360" w:lineRule="auto"/>
        <w:jc w:val="both"/>
      </w:pPr>
    </w:p>
    <w:p w14:paraId="10A5ED76" w14:textId="60CF6406" w:rsidR="00994D74" w:rsidRDefault="00994D74" w:rsidP="00994D74">
      <w:pPr>
        <w:pStyle w:val="SubSubSection"/>
        <w:numPr>
          <w:ilvl w:val="2"/>
          <w:numId w:val="43"/>
        </w:numPr>
      </w:pPr>
      <w:bookmarkStart w:id="435" w:name="_Toc90846362"/>
      <w:bookmarkStart w:id="436" w:name="_Toc103184008"/>
      <w:r>
        <w:t>Glove Based Acquisition</w:t>
      </w:r>
      <w:bookmarkEnd w:id="435"/>
      <w:bookmarkEnd w:id="436"/>
    </w:p>
    <w:p w14:paraId="0F3D1140" w14:textId="77777777" w:rsidR="00994D74" w:rsidRDefault="00994D74" w:rsidP="00994D74">
      <w:pPr>
        <w:pStyle w:val="SubSubSection"/>
        <w:tabs>
          <w:tab w:val="clear" w:pos="2160"/>
        </w:tabs>
        <w:ind w:left="720" w:firstLine="0"/>
      </w:pPr>
    </w:p>
    <w:p w14:paraId="2154DD4D" w14:textId="54C3F3A9" w:rsidR="00994D74" w:rsidRPr="00753A6E" w:rsidRDefault="00994D74" w:rsidP="00226A93">
      <w:pPr>
        <w:spacing w:line="360" w:lineRule="auto"/>
        <w:ind w:left="720"/>
        <w:jc w:val="both"/>
      </w:pPr>
      <w:r w:rsidRPr="008E2AC4">
        <w:t xml:space="preserve">To recognize the hand gestures, an </w:t>
      </w:r>
      <w:r>
        <w:t>electromechanical</w:t>
      </w:r>
      <w:r w:rsidRPr="008E2AC4">
        <w:t xml:space="preserve"> device is placed inside a glove. So the deaf and dumb people are recommended to wear a glove in order to gather information. This glove is linked to some sensors and these sensors acquire the gesture information related to </w:t>
      </w:r>
      <w:r>
        <w:t xml:space="preserve">the </w:t>
      </w:r>
      <w:r w:rsidR="00364F87">
        <w:t xml:space="preserve">shape, movements, </w:t>
      </w:r>
      <w:r w:rsidRPr="008E2AC4">
        <w:t>locations</w:t>
      </w:r>
      <w:r>
        <w:t>,</w:t>
      </w:r>
      <w:r w:rsidR="00364F87">
        <w:t xml:space="preserve"> etc. of the </w:t>
      </w:r>
      <w:r w:rsidRPr="008E2AC4">
        <w:t>hands</w:t>
      </w:r>
      <w:r>
        <w:t>.</w:t>
      </w:r>
      <w:r>
        <w:br/>
      </w:r>
    </w:p>
    <w:p w14:paraId="4FBA91C3" w14:textId="2DFF8E06" w:rsidR="00994D74" w:rsidRDefault="00994D74" w:rsidP="00226A93">
      <w:pPr>
        <w:spacing w:line="360" w:lineRule="auto"/>
        <w:ind w:left="720"/>
        <w:jc w:val="both"/>
      </w:pPr>
      <w:r>
        <w:t xml:space="preserve">     M. A. </w:t>
      </w:r>
      <w:proofErr w:type="spellStart"/>
      <w:r>
        <w:t>Mohandes</w:t>
      </w:r>
      <w:proofErr w:type="spellEnd"/>
      <w:r>
        <w:t xml:space="preserve"> [7], proposed a recognition system based on the Arabic language. Here there were both hands are used for the data acquisition. In this system, the activities are done with the help of two cyber gloves and two hand-tracking devices like Flock of Birds (FOB). There were two subjects to perform 100 double-handed sign from which 20 samples was taken into the database. Second-order statistics from sub-frames of the signs were used as features. The dimensionality of the feature vector was diminished with the help of the Principal Component Analysis method. Having SVM with 100 signs, the system</w:t>
      </w:r>
      <w:r w:rsidR="009E7697">
        <w:t xml:space="preserve"> recorded an accuracy of 99.6%.</w:t>
      </w:r>
    </w:p>
    <w:p w14:paraId="4376C7EC" w14:textId="15C8A6F4" w:rsidR="00994D74" w:rsidRDefault="00994D74" w:rsidP="00226A93">
      <w:pPr>
        <w:spacing w:line="360" w:lineRule="auto"/>
        <w:ind w:left="720"/>
        <w:jc w:val="both"/>
      </w:pPr>
      <w:r>
        <w:lastRenderedPageBreak/>
        <w:t>X. Zhan et.al</w:t>
      </w:r>
      <w:proofErr w:type="gramStart"/>
      <w:r>
        <w:t>.[</w:t>
      </w:r>
      <w:proofErr w:type="gramEnd"/>
      <w:r>
        <w:t xml:space="preserve">8], discussed a system for Chinese sign language CSL) classification </w:t>
      </w:r>
      <w:proofErr w:type="spellStart"/>
      <w:r>
        <w:t>systemhavingcomposite</w:t>
      </w:r>
      <w:proofErr w:type="spellEnd"/>
      <w:r>
        <w:t xml:space="preserve"> of 3D accelerometer sensors and multi-channel electromyography (EMG). By using the EMG signals the gesture divisions were </w:t>
      </w:r>
      <w:proofErr w:type="spellStart"/>
      <w:r>
        <w:t>detected.Using</w:t>
      </w:r>
      <w:proofErr w:type="spellEnd"/>
      <w:r>
        <w:t xml:space="preserve"> combined HMM and Decision Tree </w:t>
      </w:r>
      <w:proofErr w:type="spellStart"/>
      <w:r>
        <w:t>method</w:t>
      </w:r>
      <w:proofErr w:type="gramStart"/>
      <w:r>
        <w:t>,this</w:t>
      </w:r>
      <w:proofErr w:type="spellEnd"/>
      <w:proofErr w:type="gramEnd"/>
      <w:r>
        <w:t xml:space="preserve"> system has been classified 72 sign language words. In addition to this, 40 </w:t>
      </w:r>
      <w:proofErr w:type="spellStart"/>
      <w:r>
        <w:t>CSLsentences</w:t>
      </w:r>
      <w:proofErr w:type="spellEnd"/>
      <w:r>
        <w:t xml:space="preserve"> was implemented and </w:t>
      </w:r>
      <w:proofErr w:type="spellStart"/>
      <w:r>
        <w:t>recognised</w:t>
      </w:r>
      <w:proofErr w:type="spellEnd"/>
      <w:r>
        <w:t xml:space="preserve"> to figure out their framework for sequential sign language. The accuracy of overall words and sentences ar</w:t>
      </w:r>
      <w:r w:rsidR="009E7697">
        <w:t>e 93.1% and 73.5% respectively.</w:t>
      </w:r>
    </w:p>
    <w:p w14:paraId="50424094" w14:textId="01598858" w:rsidR="00994D74" w:rsidRDefault="00994D74" w:rsidP="00226A93">
      <w:pPr>
        <w:spacing w:line="360" w:lineRule="auto"/>
        <w:ind w:left="720"/>
        <w:jc w:val="both"/>
      </w:pPr>
      <w:r>
        <w:t>B. G. Lee et.al</w:t>
      </w:r>
      <w:proofErr w:type="gramStart"/>
      <w:r>
        <w:t>.[</w:t>
      </w:r>
      <w:proofErr w:type="gramEnd"/>
      <w:r>
        <w:t>9], developed a smart wearable hand device sign language interpretation system. This framework consists of five flex-sensors, two pressure sensors, and a three-axis inertial motion sensor and it is used to recognize the real time 27 ASL alphabets. This system was developed in android based mobile, and the translation of text-to-speech of the alphabets is the one of the functionality. A built-in embedded SVM was used for the recognition. With the help of the pressure sensor placed on the middle finger, the classificat</w:t>
      </w:r>
      <w:r w:rsidR="009E7697">
        <w:t>ion rate is increased to 98.2%.</w:t>
      </w:r>
    </w:p>
    <w:p w14:paraId="24EB3F7F" w14:textId="22944931" w:rsidR="00994D74" w:rsidRDefault="00994D74" w:rsidP="009E7697">
      <w:pPr>
        <w:pStyle w:val="SubSubSection"/>
        <w:numPr>
          <w:ilvl w:val="2"/>
          <w:numId w:val="43"/>
        </w:numPr>
      </w:pPr>
      <w:bookmarkStart w:id="437" w:name="_Toc90846363"/>
      <w:bookmarkStart w:id="438" w:name="_Toc103184009"/>
      <w:r>
        <w:t>Kinect Based Acquisition</w:t>
      </w:r>
      <w:bookmarkEnd w:id="437"/>
      <w:bookmarkEnd w:id="438"/>
    </w:p>
    <w:p w14:paraId="220A46B3" w14:textId="5EB926EF" w:rsidR="00994D74" w:rsidRDefault="00994D74" w:rsidP="00226A93">
      <w:pPr>
        <w:spacing w:line="360" w:lineRule="auto"/>
        <w:ind w:left="720"/>
        <w:jc w:val="both"/>
      </w:pPr>
      <w:r w:rsidRPr="008E2AC4">
        <w:t>Microsoft Kinect is the hardware system used to acquire the 3D level of information or depth and skeletal information. With the 3D positions of the body joints, we can easily track the movements of the body very accurately. For the 3D estimation of the person or objects in the space, Microsoft Kinect provides a good solution.</w:t>
      </w:r>
      <w:r w:rsidR="009E7697">
        <w:t xml:space="preserve"> </w:t>
      </w:r>
      <w:r w:rsidRPr="008E2AC4">
        <w:t xml:space="preserve">The below discussions is based on </w:t>
      </w:r>
      <w:r w:rsidR="009E7697">
        <w:t>the Microsoft Kinect based data-</w:t>
      </w:r>
      <w:r w:rsidRPr="008E2AC4">
        <w:t>acquisition.</w:t>
      </w:r>
    </w:p>
    <w:p w14:paraId="7F46FEEA" w14:textId="77777777" w:rsidR="00994D74" w:rsidRDefault="00994D74" w:rsidP="00226A93">
      <w:pPr>
        <w:spacing w:line="360" w:lineRule="auto"/>
        <w:ind w:left="720"/>
        <w:jc w:val="both"/>
      </w:pPr>
      <w:r>
        <w:t xml:space="preserve">In [10], N. </w:t>
      </w:r>
      <w:proofErr w:type="spellStart"/>
      <w:r>
        <w:t>Pugeault</w:t>
      </w:r>
      <w:proofErr w:type="spellEnd"/>
      <w:r>
        <w:t xml:space="preserve"> </w:t>
      </w:r>
      <w:proofErr w:type="gramStart"/>
      <w:r>
        <w:t>et.al.,</w:t>
      </w:r>
      <w:proofErr w:type="gramEnd"/>
      <w:r>
        <w:t xml:space="preserve"> created a fingerspelling ASL system in a continuous environment with the help of Kinect. Based on the Gabor filtering they extracted the hand shape features and Random forest is used to classify the letters of the ASL having a recognition rate of 75%. The authors took around 48000 samples of the signs. i.e. 500 for each sample. This system also included the dynamic letters from the ASL alphabets.</w:t>
      </w:r>
    </w:p>
    <w:p w14:paraId="61AE588F" w14:textId="070F5BB4" w:rsidR="00994D74" w:rsidRDefault="00994D74" w:rsidP="00226A93">
      <w:pPr>
        <w:spacing w:line="360" w:lineRule="auto"/>
        <w:ind w:left="720"/>
        <w:jc w:val="both"/>
      </w:pPr>
      <w:r>
        <w:t>C. Zhang et.al. [11], presented a visual recognition framework based on individual ASL signs. This framework proposed a multimodality way to find out the recognition of ASL. So it includes hand gestures, facial expressions and body movements. ASL videos are acquired by Kinect sensor and a total of 61 video sequences were used. Linear SVM is used as the classifier and the classification rate of the c</w:t>
      </w:r>
      <w:r w:rsidR="009E7697">
        <w:t>orresponding system was 36.07%.</w:t>
      </w:r>
    </w:p>
    <w:p w14:paraId="5821D42C" w14:textId="06A93C13" w:rsidR="00014CA7" w:rsidRPr="00031A49" w:rsidRDefault="00994D74" w:rsidP="00226A93">
      <w:pPr>
        <w:spacing w:line="360" w:lineRule="auto"/>
        <w:ind w:left="720"/>
        <w:jc w:val="both"/>
      </w:pPr>
      <w:r>
        <w:lastRenderedPageBreak/>
        <w:t xml:space="preserve">H. Wanget.al. [12], present a Kinect based SLR framework using RGB-D data. The proposed system was </w:t>
      </w:r>
      <w:proofErr w:type="gramStart"/>
      <w:r>
        <w:t>based  the</w:t>
      </w:r>
      <w:proofErr w:type="gramEnd"/>
      <w:r>
        <w:t xml:space="preserve"> minimum. Hand motions are represented using 3D hand and hand postures were represented using HOG features. The hand posture is correctly described by HOG and grouping through K-means clustering. They created two types of datasets namely daily SL dataset and large vocabulary SL dataset having 370 and 1000 daily and isolated signs respectively.</w:t>
      </w:r>
    </w:p>
    <w:p w14:paraId="705968EA" w14:textId="77777777" w:rsidR="00240AF5" w:rsidRPr="00031A49" w:rsidRDefault="00240AF5" w:rsidP="00031A49">
      <w:pPr>
        <w:pStyle w:val="template"/>
        <w:spacing w:line="360" w:lineRule="auto"/>
        <w:jc w:val="both"/>
        <w:rPr>
          <w:rFonts w:ascii="Times New Roman" w:hAnsi="Times New Roman"/>
          <w:i w:val="0"/>
          <w:sz w:val="24"/>
          <w:szCs w:val="24"/>
        </w:rPr>
      </w:pPr>
    </w:p>
    <w:p w14:paraId="64A77917" w14:textId="1A74813F" w:rsidR="007176DD" w:rsidRPr="00031A49" w:rsidRDefault="007176DD" w:rsidP="007176DD">
      <w:pPr>
        <w:pStyle w:val="NoSpacing"/>
        <w:spacing w:line="360" w:lineRule="auto"/>
        <w:rPr>
          <w:rFonts w:ascii="Times New Roman" w:hAnsi="Times New Roman"/>
          <w:b/>
          <w:sz w:val="40"/>
          <w:szCs w:val="40"/>
        </w:rPr>
      </w:pPr>
    </w:p>
    <w:p w14:paraId="6DF9CFE9" w14:textId="5ABEF7BC" w:rsidR="00195674" w:rsidRDefault="00195674" w:rsidP="00195674">
      <w:pPr>
        <w:pStyle w:val="Heading1"/>
        <w:rPr>
          <w:rFonts w:ascii="Times New Roman" w:hAnsi="Times New Roman"/>
          <w:b w:val="0"/>
          <w:bCs w:val="0"/>
          <w:sz w:val="96"/>
          <w:szCs w:val="28"/>
        </w:rPr>
      </w:pPr>
      <w:bookmarkStart w:id="439" w:name="_Toc505635146"/>
      <w:bookmarkStart w:id="440" w:name="_Toc505635245"/>
      <w:bookmarkStart w:id="441" w:name="_Toc505635344"/>
      <w:bookmarkStart w:id="442" w:name="_Toc505635449"/>
      <w:bookmarkStart w:id="443" w:name="_Toc505635655"/>
      <w:bookmarkStart w:id="444" w:name="_Toc95217861"/>
    </w:p>
    <w:p w14:paraId="6B32C88D" w14:textId="48E04B34" w:rsidR="00226A93" w:rsidRDefault="00226A93" w:rsidP="00226A93"/>
    <w:p w14:paraId="5FB1E873" w14:textId="28E454A8" w:rsidR="00226A93" w:rsidRDefault="00226A93" w:rsidP="00226A93"/>
    <w:p w14:paraId="5A9072EE" w14:textId="0FF0FF1C" w:rsidR="00226A93" w:rsidRDefault="00226A93" w:rsidP="00226A93"/>
    <w:p w14:paraId="2B7784D4" w14:textId="27541675" w:rsidR="00226A93" w:rsidRDefault="00226A93" w:rsidP="00226A93"/>
    <w:p w14:paraId="5FEE454B" w14:textId="6D1F021D" w:rsidR="00226A93" w:rsidRDefault="00226A93" w:rsidP="00226A93"/>
    <w:p w14:paraId="59A0FB49" w14:textId="5CF1EE5C" w:rsidR="00226A93" w:rsidRDefault="00226A93" w:rsidP="00226A93"/>
    <w:p w14:paraId="485230A3" w14:textId="6436A6CB" w:rsidR="00226A93" w:rsidRDefault="00226A93" w:rsidP="00226A93"/>
    <w:p w14:paraId="1FA99A1B" w14:textId="7E692586" w:rsidR="00226A93" w:rsidRDefault="00226A93" w:rsidP="00226A93"/>
    <w:p w14:paraId="22D175A9" w14:textId="27785FD4" w:rsidR="00226A93" w:rsidRDefault="00226A93" w:rsidP="00226A93"/>
    <w:p w14:paraId="50011DE2" w14:textId="2574130F" w:rsidR="00226A93" w:rsidRDefault="00226A93" w:rsidP="00226A93"/>
    <w:p w14:paraId="710BFF16" w14:textId="169049D0" w:rsidR="00226A93" w:rsidRDefault="00226A93" w:rsidP="00226A93"/>
    <w:p w14:paraId="386C7F50" w14:textId="7C239C48" w:rsidR="00226A93" w:rsidRDefault="00226A93" w:rsidP="00226A93"/>
    <w:p w14:paraId="7D2F6665" w14:textId="4186247F" w:rsidR="00226A93" w:rsidRDefault="00226A93" w:rsidP="00226A93"/>
    <w:p w14:paraId="5232EBA3" w14:textId="4C73C093" w:rsidR="00226A93" w:rsidRDefault="00226A93" w:rsidP="00226A93"/>
    <w:p w14:paraId="0FAFA691" w14:textId="3ABC95B4" w:rsidR="00226A93" w:rsidRDefault="00226A93" w:rsidP="00226A93"/>
    <w:p w14:paraId="6FC7F6B3" w14:textId="33F1A619" w:rsidR="00226A93" w:rsidRDefault="00226A93" w:rsidP="00226A93"/>
    <w:p w14:paraId="587DD709" w14:textId="56BFFE2F" w:rsidR="00226A93" w:rsidRDefault="00226A93" w:rsidP="00226A93"/>
    <w:p w14:paraId="1E8738C7" w14:textId="77777777" w:rsidR="00226A93" w:rsidRPr="00226A93" w:rsidRDefault="00226A93" w:rsidP="00226A93"/>
    <w:p w14:paraId="23AA01FA" w14:textId="2E5F2907" w:rsidR="00195674" w:rsidRPr="00031A49" w:rsidRDefault="00195674" w:rsidP="00195674">
      <w:pPr>
        <w:pStyle w:val="Heading1"/>
        <w:rPr>
          <w:rFonts w:ascii="Times New Roman" w:hAnsi="Times New Roman"/>
          <w:b w:val="0"/>
          <w:bCs w:val="0"/>
          <w:sz w:val="96"/>
          <w:szCs w:val="28"/>
        </w:rPr>
      </w:pPr>
      <w:bookmarkStart w:id="445" w:name="_Toc103184012"/>
      <w:r w:rsidRPr="00031A49">
        <w:rPr>
          <w:rFonts w:ascii="Times New Roman" w:hAnsi="Times New Roman"/>
          <w:b w:val="0"/>
          <w:bCs w:val="0"/>
          <w:sz w:val="96"/>
          <w:szCs w:val="28"/>
        </w:rPr>
        <w:lastRenderedPageBreak/>
        <w:t xml:space="preserve">Chapter </w:t>
      </w:r>
      <w:bookmarkEnd w:id="439"/>
      <w:bookmarkEnd w:id="440"/>
      <w:bookmarkEnd w:id="441"/>
      <w:bookmarkEnd w:id="442"/>
      <w:bookmarkEnd w:id="443"/>
      <w:bookmarkEnd w:id="444"/>
      <w:r w:rsidRPr="00031A49">
        <w:rPr>
          <w:rFonts w:ascii="Times New Roman" w:hAnsi="Times New Roman"/>
          <w:b w:val="0"/>
          <w:bCs w:val="0"/>
          <w:sz w:val="96"/>
          <w:szCs w:val="28"/>
        </w:rPr>
        <w:t>4</w:t>
      </w:r>
      <w:bookmarkEnd w:id="445"/>
    </w:p>
    <w:p w14:paraId="4C1A8FB0" w14:textId="77777777" w:rsidR="00195674" w:rsidRPr="00031A49" w:rsidRDefault="00195674" w:rsidP="00195674">
      <w:pPr>
        <w:pStyle w:val="Heading1"/>
        <w:rPr>
          <w:rFonts w:ascii="Times New Roman" w:hAnsi="Times New Roman"/>
          <w:szCs w:val="72"/>
        </w:rPr>
      </w:pPr>
      <w:bookmarkStart w:id="446" w:name="_Toc505635147"/>
      <w:bookmarkStart w:id="447" w:name="_Toc505635246"/>
      <w:bookmarkStart w:id="448" w:name="_Toc505635345"/>
      <w:bookmarkStart w:id="449" w:name="_Toc505635450"/>
      <w:bookmarkStart w:id="450" w:name="_Toc505635656"/>
      <w:bookmarkStart w:id="451" w:name="_Toc95217862"/>
      <w:bookmarkStart w:id="452" w:name="_Toc103184013"/>
      <w:r w:rsidRPr="00031A49">
        <w:rPr>
          <w:rFonts w:ascii="Times New Roman" w:hAnsi="Times New Roman"/>
          <w:szCs w:val="72"/>
        </w:rPr>
        <w:t>Use Case Analysis</w:t>
      </w:r>
      <w:bookmarkEnd w:id="446"/>
      <w:bookmarkEnd w:id="447"/>
      <w:bookmarkEnd w:id="448"/>
      <w:bookmarkEnd w:id="449"/>
      <w:bookmarkEnd w:id="450"/>
      <w:bookmarkEnd w:id="451"/>
      <w:bookmarkEnd w:id="452"/>
    </w:p>
    <w:p w14:paraId="320731CC" w14:textId="77777777" w:rsidR="00195674" w:rsidRPr="00031A49" w:rsidRDefault="00195674" w:rsidP="00195674">
      <w:pPr>
        <w:pStyle w:val="NoSpacing"/>
        <w:jc w:val="right"/>
        <w:rPr>
          <w:rFonts w:ascii="Times New Roman" w:hAnsi="Times New Roman"/>
        </w:rPr>
      </w:pPr>
    </w:p>
    <w:p w14:paraId="590E374C" w14:textId="77777777" w:rsidR="00195674" w:rsidRPr="00031A49" w:rsidRDefault="00195674" w:rsidP="00195674">
      <w:pPr>
        <w:pStyle w:val="NoSpacing"/>
        <w:jc w:val="right"/>
        <w:rPr>
          <w:rFonts w:ascii="Times New Roman" w:hAnsi="Times New Roman"/>
        </w:rPr>
      </w:pPr>
    </w:p>
    <w:p w14:paraId="116C56CC" w14:textId="77777777" w:rsidR="00195674" w:rsidRPr="00031A49" w:rsidRDefault="00195674" w:rsidP="00195674">
      <w:pPr>
        <w:pStyle w:val="NoSpacing"/>
        <w:jc w:val="right"/>
        <w:rPr>
          <w:rFonts w:ascii="Times New Roman" w:hAnsi="Times New Roman"/>
        </w:rPr>
      </w:pPr>
    </w:p>
    <w:p w14:paraId="044A9114" w14:textId="77777777" w:rsidR="00195674" w:rsidRPr="00031A49" w:rsidRDefault="00195674" w:rsidP="00195674">
      <w:pPr>
        <w:pStyle w:val="NoSpacing"/>
        <w:jc w:val="right"/>
        <w:rPr>
          <w:rFonts w:ascii="Times New Roman" w:hAnsi="Times New Roman"/>
        </w:rPr>
      </w:pPr>
    </w:p>
    <w:p w14:paraId="3BAC4BE3" w14:textId="77777777" w:rsidR="00195674" w:rsidRPr="00031A49" w:rsidRDefault="00195674" w:rsidP="00195674">
      <w:pPr>
        <w:pStyle w:val="NoSpacing"/>
        <w:jc w:val="right"/>
        <w:rPr>
          <w:rFonts w:ascii="Times New Roman" w:hAnsi="Times New Roman"/>
        </w:rPr>
      </w:pPr>
    </w:p>
    <w:p w14:paraId="5BE80FF7" w14:textId="77777777" w:rsidR="00195674" w:rsidRPr="00031A49" w:rsidRDefault="00195674" w:rsidP="00195674">
      <w:pPr>
        <w:pStyle w:val="NoSpacing"/>
        <w:jc w:val="right"/>
        <w:rPr>
          <w:rFonts w:ascii="Times New Roman" w:hAnsi="Times New Roman"/>
          <w:b/>
        </w:rPr>
      </w:pPr>
    </w:p>
    <w:p w14:paraId="70B96206" w14:textId="13B5AB3E" w:rsidR="00195674" w:rsidRPr="00031A49" w:rsidRDefault="00195674" w:rsidP="00195674">
      <w:pPr>
        <w:pStyle w:val="NoSpacing"/>
        <w:jc w:val="right"/>
        <w:rPr>
          <w:rFonts w:ascii="Times New Roman" w:hAnsi="Times New Roman"/>
          <w:b/>
        </w:rPr>
      </w:pPr>
    </w:p>
    <w:p w14:paraId="3B7717C1" w14:textId="0E4ADE69" w:rsidR="00195674" w:rsidRPr="00031A49" w:rsidRDefault="00195674" w:rsidP="00195674">
      <w:pPr>
        <w:pStyle w:val="NoSpacing"/>
        <w:jc w:val="right"/>
        <w:rPr>
          <w:rFonts w:ascii="Times New Roman" w:hAnsi="Times New Roman"/>
          <w:b/>
        </w:rPr>
      </w:pPr>
    </w:p>
    <w:p w14:paraId="69431804" w14:textId="4DFD424B" w:rsidR="00195674" w:rsidRPr="00031A49" w:rsidRDefault="00195674" w:rsidP="00195674">
      <w:pPr>
        <w:pStyle w:val="NoSpacing"/>
        <w:jc w:val="right"/>
        <w:rPr>
          <w:rFonts w:ascii="Times New Roman" w:hAnsi="Times New Roman"/>
          <w:b/>
        </w:rPr>
      </w:pPr>
    </w:p>
    <w:p w14:paraId="07E52638" w14:textId="7CF7E631" w:rsidR="00195674" w:rsidRPr="00031A49" w:rsidRDefault="00195674" w:rsidP="00195674">
      <w:pPr>
        <w:pStyle w:val="NoSpacing"/>
        <w:jc w:val="right"/>
        <w:rPr>
          <w:rFonts w:ascii="Times New Roman" w:hAnsi="Times New Roman"/>
          <w:b/>
        </w:rPr>
      </w:pPr>
    </w:p>
    <w:p w14:paraId="4D46DA50" w14:textId="32321A49" w:rsidR="00195674" w:rsidRPr="00031A49" w:rsidRDefault="00195674" w:rsidP="00195674">
      <w:pPr>
        <w:pStyle w:val="NoSpacing"/>
        <w:jc w:val="right"/>
        <w:rPr>
          <w:rFonts w:ascii="Times New Roman" w:hAnsi="Times New Roman"/>
          <w:b/>
        </w:rPr>
      </w:pPr>
    </w:p>
    <w:p w14:paraId="47273996" w14:textId="46D90BE1" w:rsidR="00195674" w:rsidRPr="00031A49" w:rsidRDefault="00195674" w:rsidP="00195674">
      <w:pPr>
        <w:pStyle w:val="NoSpacing"/>
        <w:jc w:val="right"/>
        <w:rPr>
          <w:rFonts w:ascii="Times New Roman" w:hAnsi="Times New Roman"/>
          <w:b/>
        </w:rPr>
      </w:pPr>
    </w:p>
    <w:p w14:paraId="0FA98F28" w14:textId="76E5B1E4" w:rsidR="00195674" w:rsidRPr="00031A49" w:rsidRDefault="00195674" w:rsidP="00195674">
      <w:pPr>
        <w:pStyle w:val="NoSpacing"/>
        <w:jc w:val="right"/>
        <w:rPr>
          <w:rFonts w:ascii="Times New Roman" w:hAnsi="Times New Roman"/>
          <w:b/>
        </w:rPr>
      </w:pPr>
    </w:p>
    <w:p w14:paraId="64E67927" w14:textId="78C2BAC9" w:rsidR="00195674" w:rsidRPr="00031A49" w:rsidRDefault="00195674" w:rsidP="00195674">
      <w:pPr>
        <w:pStyle w:val="NoSpacing"/>
        <w:jc w:val="right"/>
        <w:rPr>
          <w:rFonts w:ascii="Times New Roman" w:hAnsi="Times New Roman"/>
          <w:b/>
        </w:rPr>
      </w:pPr>
    </w:p>
    <w:p w14:paraId="6184A741" w14:textId="39115ABB" w:rsidR="00195674" w:rsidRPr="00031A49" w:rsidRDefault="00195674" w:rsidP="00195674">
      <w:pPr>
        <w:pStyle w:val="NoSpacing"/>
        <w:jc w:val="right"/>
        <w:rPr>
          <w:rFonts w:ascii="Times New Roman" w:hAnsi="Times New Roman"/>
          <w:b/>
        </w:rPr>
      </w:pPr>
    </w:p>
    <w:p w14:paraId="69D283E9" w14:textId="4C1B6287" w:rsidR="00195674" w:rsidRPr="00031A49" w:rsidRDefault="00195674" w:rsidP="00195674">
      <w:pPr>
        <w:pStyle w:val="NoSpacing"/>
        <w:jc w:val="right"/>
        <w:rPr>
          <w:rFonts w:ascii="Times New Roman" w:hAnsi="Times New Roman"/>
          <w:b/>
        </w:rPr>
      </w:pPr>
    </w:p>
    <w:p w14:paraId="519FA990" w14:textId="7538CEF4" w:rsidR="00195674" w:rsidRPr="00031A49" w:rsidRDefault="00195674" w:rsidP="00195674">
      <w:pPr>
        <w:pStyle w:val="NoSpacing"/>
        <w:jc w:val="right"/>
        <w:rPr>
          <w:rFonts w:ascii="Times New Roman" w:hAnsi="Times New Roman"/>
          <w:b/>
        </w:rPr>
      </w:pPr>
    </w:p>
    <w:p w14:paraId="1F685816" w14:textId="0107F7C6" w:rsidR="00195674" w:rsidRPr="00031A49" w:rsidRDefault="00195674" w:rsidP="00195674">
      <w:pPr>
        <w:pStyle w:val="NoSpacing"/>
        <w:jc w:val="right"/>
        <w:rPr>
          <w:rFonts w:ascii="Times New Roman" w:hAnsi="Times New Roman"/>
          <w:b/>
        </w:rPr>
      </w:pPr>
    </w:p>
    <w:p w14:paraId="29B907C0" w14:textId="3A6B19A8" w:rsidR="00195674" w:rsidRPr="00031A49" w:rsidRDefault="00195674" w:rsidP="00195674">
      <w:pPr>
        <w:pStyle w:val="NoSpacing"/>
        <w:jc w:val="right"/>
        <w:rPr>
          <w:rFonts w:ascii="Times New Roman" w:hAnsi="Times New Roman"/>
          <w:b/>
        </w:rPr>
      </w:pPr>
    </w:p>
    <w:p w14:paraId="39C41D42" w14:textId="33A33941" w:rsidR="00195674" w:rsidRPr="00031A49" w:rsidRDefault="00195674" w:rsidP="00195674">
      <w:pPr>
        <w:pStyle w:val="NoSpacing"/>
        <w:jc w:val="right"/>
        <w:rPr>
          <w:rFonts w:ascii="Times New Roman" w:hAnsi="Times New Roman"/>
          <w:b/>
        </w:rPr>
      </w:pPr>
    </w:p>
    <w:p w14:paraId="17D84902" w14:textId="5F7595C3" w:rsidR="00195674" w:rsidRPr="00031A49" w:rsidRDefault="00195674" w:rsidP="00195674">
      <w:pPr>
        <w:pStyle w:val="NoSpacing"/>
        <w:jc w:val="right"/>
        <w:rPr>
          <w:rFonts w:ascii="Times New Roman" w:hAnsi="Times New Roman"/>
          <w:b/>
        </w:rPr>
      </w:pPr>
    </w:p>
    <w:p w14:paraId="3CFF30FB" w14:textId="60F1FF23" w:rsidR="00195674" w:rsidRDefault="00195674" w:rsidP="00195674">
      <w:pPr>
        <w:pStyle w:val="NoSpacing"/>
        <w:jc w:val="right"/>
        <w:rPr>
          <w:rFonts w:ascii="Times New Roman" w:hAnsi="Times New Roman"/>
          <w:b/>
        </w:rPr>
      </w:pPr>
    </w:p>
    <w:p w14:paraId="3ED5DBD9" w14:textId="270176CA" w:rsidR="00226A93" w:rsidRDefault="00226A93" w:rsidP="00195674">
      <w:pPr>
        <w:pStyle w:val="NoSpacing"/>
        <w:jc w:val="right"/>
        <w:rPr>
          <w:rFonts w:ascii="Times New Roman" w:hAnsi="Times New Roman"/>
          <w:b/>
        </w:rPr>
      </w:pPr>
    </w:p>
    <w:p w14:paraId="7E36DBA7" w14:textId="53F85811" w:rsidR="00226A93" w:rsidRDefault="00226A93" w:rsidP="00195674">
      <w:pPr>
        <w:pStyle w:val="NoSpacing"/>
        <w:jc w:val="right"/>
        <w:rPr>
          <w:rFonts w:ascii="Times New Roman" w:hAnsi="Times New Roman"/>
          <w:b/>
        </w:rPr>
      </w:pPr>
    </w:p>
    <w:p w14:paraId="7957691A" w14:textId="7F05A7F6" w:rsidR="00226A93" w:rsidRDefault="00226A93" w:rsidP="00195674">
      <w:pPr>
        <w:pStyle w:val="NoSpacing"/>
        <w:jc w:val="right"/>
        <w:rPr>
          <w:rFonts w:ascii="Times New Roman" w:hAnsi="Times New Roman"/>
          <w:b/>
        </w:rPr>
      </w:pPr>
    </w:p>
    <w:p w14:paraId="17097744" w14:textId="32E3F663" w:rsidR="00226A93" w:rsidRDefault="00226A93" w:rsidP="00195674">
      <w:pPr>
        <w:pStyle w:val="NoSpacing"/>
        <w:jc w:val="right"/>
        <w:rPr>
          <w:rFonts w:ascii="Times New Roman" w:hAnsi="Times New Roman"/>
          <w:b/>
        </w:rPr>
      </w:pPr>
    </w:p>
    <w:p w14:paraId="6E6FF214" w14:textId="66B86843" w:rsidR="00226A93" w:rsidRDefault="00226A93" w:rsidP="00195674">
      <w:pPr>
        <w:pStyle w:val="NoSpacing"/>
        <w:jc w:val="right"/>
        <w:rPr>
          <w:rFonts w:ascii="Times New Roman" w:hAnsi="Times New Roman"/>
          <w:b/>
        </w:rPr>
      </w:pPr>
    </w:p>
    <w:p w14:paraId="4B84CDBF" w14:textId="3262C4BE" w:rsidR="00226A93" w:rsidRDefault="00226A93" w:rsidP="00195674">
      <w:pPr>
        <w:pStyle w:val="NoSpacing"/>
        <w:jc w:val="right"/>
        <w:rPr>
          <w:rFonts w:ascii="Times New Roman" w:hAnsi="Times New Roman"/>
          <w:b/>
        </w:rPr>
      </w:pPr>
    </w:p>
    <w:p w14:paraId="12228E82" w14:textId="77777777" w:rsidR="00226A93" w:rsidRPr="00031A49" w:rsidRDefault="00226A93" w:rsidP="00195674">
      <w:pPr>
        <w:pStyle w:val="NoSpacing"/>
        <w:jc w:val="right"/>
        <w:rPr>
          <w:rFonts w:ascii="Times New Roman" w:hAnsi="Times New Roman"/>
          <w:b/>
        </w:rPr>
      </w:pPr>
    </w:p>
    <w:p w14:paraId="1646B26E" w14:textId="3137E6B3" w:rsidR="00195674" w:rsidRPr="00031A49" w:rsidRDefault="00195674" w:rsidP="00195674">
      <w:pPr>
        <w:pStyle w:val="NoSpacing"/>
        <w:jc w:val="right"/>
        <w:rPr>
          <w:rFonts w:ascii="Times New Roman" w:hAnsi="Times New Roman"/>
          <w:b/>
        </w:rPr>
      </w:pPr>
    </w:p>
    <w:p w14:paraId="489A3878" w14:textId="5F752C75" w:rsidR="00195674" w:rsidRPr="00031A49" w:rsidRDefault="00195674" w:rsidP="00195674">
      <w:pPr>
        <w:pStyle w:val="NoSpacing"/>
        <w:jc w:val="right"/>
        <w:rPr>
          <w:rFonts w:ascii="Times New Roman" w:hAnsi="Times New Roman"/>
          <w:b/>
        </w:rPr>
      </w:pPr>
    </w:p>
    <w:p w14:paraId="2D376EAE" w14:textId="429DCB73" w:rsidR="00195674" w:rsidRPr="00031A49" w:rsidRDefault="00195674" w:rsidP="00195674">
      <w:pPr>
        <w:pStyle w:val="NoSpacing"/>
        <w:jc w:val="right"/>
        <w:rPr>
          <w:rFonts w:ascii="Times New Roman" w:hAnsi="Times New Roman"/>
          <w:b/>
        </w:rPr>
      </w:pPr>
    </w:p>
    <w:p w14:paraId="3A92C422" w14:textId="2B7B1F86" w:rsidR="00195674" w:rsidRPr="00031A49" w:rsidRDefault="00195674" w:rsidP="00195674">
      <w:pPr>
        <w:pStyle w:val="NoSpacing"/>
        <w:jc w:val="right"/>
        <w:rPr>
          <w:rFonts w:ascii="Times New Roman" w:hAnsi="Times New Roman"/>
          <w:b/>
        </w:rPr>
      </w:pPr>
    </w:p>
    <w:p w14:paraId="2D7522FC" w14:textId="01CBE615" w:rsidR="00195674" w:rsidRPr="00031A49" w:rsidRDefault="00195674" w:rsidP="00195674">
      <w:pPr>
        <w:pStyle w:val="NoSpacing"/>
        <w:jc w:val="right"/>
        <w:rPr>
          <w:rFonts w:ascii="Times New Roman" w:hAnsi="Times New Roman"/>
          <w:b/>
        </w:rPr>
      </w:pPr>
    </w:p>
    <w:p w14:paraId="06466084" w14:textId="54F153DD" w:rsidR="00195674" w:rsidRPr="00031A49" w:rsidRDefault="00195674" w:rsidP="00195674">
      <w:pPr>
        <w:pStyle w:val="NoSpacing"/>
        <w:jc w:val="right"/>
        <w:rPr>
          <w:rFonts w:ascii="Times New Roman" w:hAnsi="Times New Roman"/>
          <w:b/>
        </w:rPr>
      </w:pPr>
    </w:p>
    <w:p w14:paraId="492B20B0" w14:textId="1691E192" w:rsidR="00195674" w:rsidRPr="00031A49" w:rsidRDefault="00195674" w:rsidP="00195674">
      <w:pPr>
        <w:pStyle w:val="NoSpacing"/>
        <w:jc w:val="right"/>
        <w:rPr>
          <w:rFonts w:ascii="Times New Roman" w:hAnsi="Times New Roman"/>
          <w:b/>
        </w:rPr>
      </w:pPr>
    </w:p>
    <w:p w14:paraId="75876B83" w14:textId="673479BF" w:rsidR="00195674" w:rsidRPr="00031A49" w:rsidRDefault="00195674" w:rsidP="00195674">
      <w:pPr>
        <w:pStyle w:val="NoSpacing"/>
        <w:jc w:val="right"/>
        <w:rPr>
          <w:rFonts w:ascii="Times New Roman" w:hAnsi="Times New Roman"/>
          <w:b/>
        </w:rPr>
      </w:pPr>
    </w:p>
    <w:p w14:paraId="632F89A6" w14:textId="31C08969" w:rsidR="00195674" w:rsidRPr="00031A49" w:rsidRDefault="00195674" w:rsidP="00195674">
      <w:pPr>
        <w:pStyle w:val="NoSpacing"/>
        <w:jc w:val="right"/>
        <w:rPr>
          <w:rFonts w:ascii="Times New Roman" w:hAnsi="Times New Roman"/>
          <w:b/>
        </w:rPr>
      </w:pPr>
    </w:p>
    <w:p w14:paraId="4BCF3360" w14:textId="0D0CB34C" w:rsidR="00195674" w:rsidRPr="00031A49" w:rsidRDefault="00195674" w:rsidP="009E7697">
      <w:pPr>
        <w:pStyle w:val="NoSpacing"/>
        <w:rPr>
          <w:rFonts w:ascii="Times New Roman" w:hAnsi="Times New Roman"/>
          <w:b/>
        </w:rPr>
      </w:pPr>
    </w:p>
    <w:p w14:paraId="0D982F22" w14:textId="2254EE6A" w:rsidR="00195674" w:rsidRPr="00031A49" w:rsidRDefault="00195674" w:rsidP="00195674">
      <w:pPr>
        <w:pStyle w:val="NoSpacing"/>
        <w:jc w:val="right"/>
        <w:rPr>
          <w:rFonts w:ascii="Times New Roman" w:hAnsi="Times New Roman"/>
          <w:b/>
        </w:rPr>
      </w:pPr>
    </w:p>
    <w:p w14:paraId="27876E99" w14:textId="1732A9CC" w:rsidR="008B213C" w:rsidRPr="00031A49" w:rsidRDefault="008B213C" w:rsidP="008B213C">
      <w:pPr>
        <w:pStyle w:val="NoSpacing"/>
        <w:spacing w:line="360" w:lineRule="auto"/>
        <w:rPr>
          <w:rFonts w:ascii="Times New Roman" w:hAnsi="Times New Roman"/>
          <w:sz w:val="40"/>
          <w:szCs w:val="40"/>
        </w:rPr>
      </w:pPr>
      <w:r w:rsidRPr="00031A49">
        <w:rPr>
          <w:rFonts w:ascii="Times New Roman" w:hAnsi="Times New Roman"/>
          <w:b/>
          <w:sz w:val="40"/>
          <w:szCs w:val="40"/>
        </w:rPr>
        <w:lastRenderedPageBreak/>
        <w:t xml:space="preserve">Chapter 4: </w:t>
      </w:r>
      <w:r w:rsidRPr="00031A49">
        <w:rPr>
          <w:rFonts w:ascii="Times New Roman" w:hAnsi="Times New Roman"/>
          <w:sz w:val="40"/>
          <w:szCs w:val="40"/>
        </w:rPr>
        <w:t xml:space="preserve">Use Case Analysis </w:t>
      </w:r>
    </w:p>
    <w:p w14:paraId="0406EEF5" w14:textId="4D871599" w:rsidR="00453EF5" w:rsidRPr="00347A3C" w:rsidRDefault="00453EF5" w:rsidP="00226A93">
      <w:pPr>
        <w:spacing w:line="360" w:lineRule="auto"/>
        <w:ind w:left="720"/>
        <w:jc w:val="both"/>
        <w:rPr>
          <w:color w:val="000000"/>
        </w:rPr>
      </w:pPr>
      <w:r>
        <w:t>In this chapter, we have mentioned the use case Model of our system and all of the use cases are explained.</w:t>
      </w:r>
    </w:p>
    <w:p w14:paraId="5A29B855" w14:textId="620B5FC8" w:rsidR="008B213C" w:rsidRPr="00031A49" w:rsidRDefault="008B213C" w:rsidP="00453EF5">
      <w:pPr>
        <w:spacing w:line="360" w:lineRule="auto"/>
        <w:jc w:val="both"/>
        <w:rPr>
          <w:color w:val="000000"/>
        </w:rPr>
      </w:pPr>
    </w:p>
    <w:p w14:paraId="0D9183ED" w14:textId="77777777" w:rsidR="008B213C" w:rsidRPr="00031A49" w:rsidRDefault="008B213C" w:rsidP="008B213C">
      <w:pPr>
        <w:spacing w:line="360" w:lineRule="auto"/>
        <w:jc w:val="both"/>
      </w:pPr>
    </w:p>
    <w:p w14:paraId="4DEABC0E" w14:textId="77777777" w:rsidR="008B213C" w:rsidRPr="00031A49" w:rsidRDefault="008B213C" w:rsidP="001A2BB2">
      <w:pPr>
        <w:pStyle w:val="ListParagraph"/>
        <w:keepNext/>
        <w:numPr>
          <w:ilvl w:val="0"/>
          <w:numId w:val="3"/>
        </w:numPr>
        <w:spacing w:after="0" w:line="360" w:lineRule="auto"/>
        <w:contextualSpacing w:val="0"/>
        <w:outlineLvl w:val="1"/>
        <w:rPr>
          <w:rFonts w:ascii="Times New Roman" w:eastAsia="Times New Roman" w:hAnsi="Times New Roman"/>
          <w:b/>
          <w:bCs/>
          <w:vanish/>
          <w:color w:val="000000"/>
          <w:sz w:val="32"/>
          <w:szCs w:val="24"/>
          <w:lang w:val="en"/>
        </w:rPr>
      </w:pPr>
      <w:bookmarkStart w:id="453" w:name="_Toc96955026"/>
      <w:bookmarkStart w:id="454" w:name="_Toc103094270"/>
      <w:bookmarkStart w:id="455" w:name="_Toc103094405"/>
      <w:bookmarkStart w:id="456" w:name="_Toc103174817"/>
      <w:bookmarkStart w:id="457" w:name="_Toc103174951"/>
      <w:bookmarkStart w:id="458" w:name="_Toc103183599"/>
      <w:bookmarkStart w:id="459" w:name="_Toc103183738"/>
      <w:bookmarkStart w:id="460" w:name="_Toc103183876"/>
      <w:bookmarkStart w:id="461" w:name="_Toc103184014"/>
      <w:bookmarkStart w:id="462" w:name="_Toc505635148"/>
      <w:bookmarkStart w:id="463" w:name="_Toc505635247"/>
      <w:bookmarkStart w:id="464" w:name="_Toc505635346"/>
      <w:bookmarkStart w:id="465" w:name="_Toc505635451"/>
      <w:bookmarkStart w:id="466" w:name="_Toc505635657"/>
      <w:bookmarkStart w:id="467" w:name="_Toc95217863"/>
      <w:bookmarkEnd w:id="453"/>
      <w:bookmarkEnd w:id="454"/>
      <w:bookmarkEnd w:id="455"/>
      <w:bookmarkEnd w:id="456"/>
      <w:bookmarkEnd w:id="457"/>
      <w:bookmarkEnd w:id="458"/>
      <w:bookmarkEnd w:id="459"/>
      <w:bookmarkEnd w:id="460"/>
      <w:bookmarkEnd w:id="461"/>
    </w:p>
    <w:p w14:paraId="65E5F8CB" w14:textId="77777777" w:rsidR="008B213C" w:rsidRPr="00031A49" w:rsidRDefault="008B213C" w:rsidP="001A2BB2">
      <w:pPr>
        <w:pStyle w:val="ListParagraph"/>
        <w:keepNext/>
        <w:numPr>
          <w:ilvl w:val="0"/>
          <w:numId w:val="3"/>
        </w:numPr>
        <w:spacing w:after="0" w:line="360" w:lineRule="auto"/>
        <w:contextualSpacing w:val="0"/>
        <w:outlineLvl w:val="1"/>
        <w:rPr>
          <w:rFonts w:ascii="Times New Roman" w:eastAsia="Times New Roman" w:hAnsi="Times New Roman"/>
          <w:b/>
          <w:bCs/>
          <w:vanish/>
          <w:color w:val="000000"/>
          <w:sz w:val="32"/>
          <w:szCs w:val="24"/>
          <w:lang w:val="en"/>
        </w:rPr>
      </w:pPr>
      <w:bookmarkStart w:id="468" w:name="_Toc96955027"/>
      <w:bookmarkStart w:id="469" w:name="_Toc103094271"/>
      <w:bookmarkStart w:id="470" w:name="_Toc103094406"/>
      <w:bookmarkStart w:id="471" w:name="_Toc103174818"/>
      <w:bookmarkStart w:id="472" w:name="_Toc103174952"/>
      <w:bookmarkStart w:id="473" w:name="_Toc103183600"/>
      <w:bookmarkStart w:id="474" w:name="_Toc103183739"/>
      <w:bookmarkStart w:id="475" w:name="_Toc103183877"/>
      <w:bookmarkStart w:id="476" w:name="_Toc103184015"/>
      <w:bookmarkEnd w:id="468"/>
      <w:bookmarkEnd w:id="469"/>
      <w:bookmarkEnd w:id="470"/>
      <w:bookmarkEnd w:id="471"/>
      <w:bookmarkEnd w:id="472"/>
      <w:bookmarkEnd w:id="473"/>
      <w:bookmarkEnd w:id="474"/>
      <w:bookmarkEnd w:id="475"/>
      <w:bookmarkEnd w:id="476"/>
    </w:p>
    <w:p w14:paraId="227ED5EB" w14:textId="413D40A6" w:rsidR="008B213C" w:rsidRPr="00031A49" w:rsidRDefault="008B213C" w:rsidP="001A2BB2">
      <w:pPr>
        <w:pStyle w:val="Heading2"/>
        <w:numPr>
          <w:ilvl w:val="1"/>
          <w:numId w:val="3"/>
        </w:numPr>
        <w:rPr>
          <w:rFonts w:ascii="Times New Roman" w:hAnsi="Times New Roman"/>
        </w:rPr>
      </w:pPr>
      <w:bookmarkStart w:id="477" w:name="_Toc103184016"/>
      <w:r w:rsidRPr="00031A49">
        <w:rPr>
          <w:rFonts w:ascii="Times New Roman" w:hAnsi="Times New Roman"/>
        </w:rPr>
        <w:t>Use Case Model</w:t>
      </w:r>
      <w:bookmarkEnd w:id="462"/>
      <w:bookmarkEnd w:id="463"/>
      <w:bookmarkEnd w:id="464"/>
      <w:bookmarkEnd w:id="465"/>
      <w:bookmarkEnd w:id="466"/>
      <w:bookmarkEnd w:id="467"/>
      <w:bookmarkEnd w:id="477"/>
      <w:r w:rsidRPr="00031A49">
        <w:rPr>
          <w:rFonts w:ascii="Times New Roman" w:hAnsi="Times New Roman"/>
        </w:rPr>
        <w:t xml:space="preserve"> </w:t>
      </w:r>
    </w:p>
    <w:p w14:paraId="43385C88" w14:textId="57E20E32" w:rsidR="00453EF5" w:rsidRDefault="00453EF5" w:rsidP="00453EF5">
      <w:pPr>
        <w:pStyle w:val="ListParagraph"/>
        <w:spacing w:line="360" w:lineRule="auto"/>
        <w:ind w:left="510" w:firstLine="0"/>
        <w:jc w:val="both"/>
        <w:rPr>
          <w:rFonts w:ascii="Times New Roman" w:hAnsi="Times New Roman"/>
          <w:sz w:val="24"/>
        </w:rPr>
      </w:pPr>
      <w:r w:rsidRPr="00453EF5">
        <w:rPr>
          <w:rFonts w:ascii="Times New Roman" w:hAnsi="Times New Roman"/>
          <w:sz w:val="24"/>
        </w:rPr>
        <w:t xml:space="preserve">In this use case diagram, the system is presented from the user’s point of view, how a user can interact with this system. There are two entities, one is the user and the second is our system. </w:t>
      </w:r>
    </w:p>
    <w:p w14:paraId="16477D25" w14:textId="77777777" w:rsidR="00453EF5" w:rsidRPr="00453EF5" w:rsidRDefault="00453EF5" w:rsidP="00453EF5">
      <w:pPr>
        <w:pStyle w:val="ListParagraph"/>
        <w:spacing w:line="360" w:lineRule="auto"/>
        <w:ind w:left="510" w:firstLine="0"/>
        <w:jc w:val="both"/>
        <w:rPr>
          <w:rFonts w:ascii="Times New Roman" w:hAnsi="Times New Roman"/>
          <w:sz w:val="24"/>
        </w:rPr>
      </w:pPr>
    </w:p>
    <w:p w14:paraId="3F88CE94" w14:textId="77777777" w:rsidR="008B213C" w:rsidRPr="00031A49" w:rsidRDefault="008B213C" w:rsidP="008B213C">
      <w:pPr>
        <w:spacing w:line="360" w:lineRule="auto"/>
        <w:jc w:val="both"/>
      </w:pPr>
    </w:p>
    <w:p w14:paraId="7E69D06A" w14:textId="7EE3D183" w:rsidR="008B213C" w:rsidRPr="00031A49" w:rsidRDefault="00453EF5" w:rsidP="008B213C">
      <w:pPr>
        <w:keepNext/>
        <w:spacing w:line="360" w:lineRule="auto"/>
        <w:jc w:val="center"/>
      </w:pPr>
      <w:r>
        <w:rPr>
          <w:noProof/>
        </w:rPr>
        <w:drawing>
          <wp:inline distT="0" distB="0" distL="0" distR="0" wp14:anchorId="04E989A0" wp14:editId="69B9BA1F">
            <wp:extent cx="3699803" cy="36998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png"/>
                    <pic:cNvPicPr/>
                  </pic:nvPicPr>
                  <pic:blipFill>
                    <a:blip r:embed="rId15">
                      <a:extLst>
                        <a:ext uri="{28A0092B-C50C-407E-A947-70E740481C1C}">
                          <a14:useLocalDpi xmlns:a14="http://schemas.microsoft.com/office/drawing/2010/main" val="0"/>
                        </a:ext>
                      </a:extLst>
                    </a:blip>
                    <a:stretch>
                      <a:fillRect/>
                    </a:stretch>
                  </pic:blipFill>
                  <pic:spPr>
                    <a:xfrm>
                      <a:off x="0" y="0"/>
                      <a:ext cx="3704267" cy="3704267"/>
                    </a:xfrm>
                    <a:prstGeom prst="rect">
                      <a:avLst/>
                    </a:prstGeom>
                  </pic:spPr>
                </pic:pic>
              </a:graphicData>
            </a:graphic>
          </wp:inline>
        </w:drawing>
      </w:r>
    </w:p>
    <w:p w14:paraId="3C6D6BBE" w14:textId="7E57F617" w:rsidR="008B213C" w:rsidRPr="00453EF5" w:rsidRDefault="008B213C" w:rsidP="00453EF5">
      <w:pPr>
        <w:pStyle w:val="Caption"/>
        <w:jc w:val="center"/>
        <w:rPr>
          <w:sz w:val="24"/>
        </w:rPr>
      </w:pPr>
      <w:r w:rsidRPr="00453EF5">
        <w:rPr>
          <w:sz w:val="24"/>
        </w:rPr>
        <w:t xml:space="preserve">Figure </w:t>
      </w:r>
      <w:r w:rsidR="00D048C3" w:rsidRPr="00453EF5">
        <w:rPr>
          <w:sz w:val="24"/>
        </w:rPr>
        <w:fldChar w:fldCharType="begin"/>
      </w:r>
      <w:r w:rsidR="00D048C3" w:rsidRPr="00453EF5">
        <w:rPr>
          <w:sz w:val="24"/>
        </w:rPr>
        <w:instrText xml:space="preserve"> SEQ Figure \* ARABIC </w:instrText>
      </w:r>
      <w:r w:rsidR="00D048C3" w:rsidRPr="00453EF5">
        <w:rPr>
          <w:sz w:val="24"/>
        </w:rPr>
        <w:fldChar w:fldCharType="separate"/>
      </w:r>
      <w:r w:rsidRPr="00453EF5">
        <w:rPr>
          <w:noProof/>
          <w:sz w:val="24"/>
        </w:rPr>
        <w:t>1</w:t>
      </w:r>
      <w:r w:rsidR="00D048C3" w:rsidRPr="00453EF5">
        <w:rPr>
          <w:noProof/>
          <w:sz w:val="24"/>
        </w:rPr>
        <w:fldChar w:fldCharType="end"/>
      </w:r>
      <w:r w:rsidR="00453EF5" w:rsidRPr="00453EF5">
        <w:rPr>
          <w:sz w:val="24"/>
        </w:rPr>
        <w:t>: Use Case for Sign Language Recognition system</w:t>
      </w:r>
    </w:p>
    <w:p w14:paraId="4CCB2DF7" w14:textId="77777777" w:rsidR="008B213C" w:rsidRPr="00031A49" w:rsidRDefault="008B213C" w:rsidP="008B213C">
      <w:pPr>
        <w:spacing w:line="360" w:lineRule="auto"/>
        <w:jc w:val="both"/>
      </w:pPr>
    </w:p>
    <w:p w14:paraId="1CBC2FF0" w14:textId="5A36F99D" w:rsidR="008B213C" w:rsidRPr="00031A49" w:rsidRDefault="008B213C" w:rsidP="008B213C">
      <w:pPr>
        <w:spacing w:line="360" w:lineRule="auto"/>
        <w:jc w:val="both"/>
      </w:pPr>
    </w:p>
    <w:p w14:paraId="7A87D377" w14:textId="77777777" w:rsidR="008B213C" w:rsidRPr="00031A49" w:rsidRDefault="008B213C" w:rsidP="008B213C">
      <w:pPr>
        <w:pStyle w:val="NoSpacing"/>
        <w:rPr>
          <w:rFonts w:ascii="Times New Roman" w:hAnsi="Times New Roman"/>
        </w:rPr>
      </w:pPr>
    </w:p>
    <w:p w14:paraId="47C86ECC" w14:textId="77777777" w:rsidR="008B213C" w:rsidRPr="00031A49" w:rsidRDefault="008B213C" w:rsidP="001A2BB2">
      <w:pPr>
        <w:pStyle w:val="Heading2"/>
        <w:numPr>
          <w:ilvl w:val="1"/>
          <w:numId w:val="3"/>
        </w:numPr>
        <w:rPr>
          <w:rFonts w:ascii="Times New Roman" w:hAnsi="Times New Roman"/>
        </w:rPr>
      </w:pPr>
      <w:bookmarkStart w:id="478" w:name="_Toc505635149"/>
      <w:bookmarkStart w:id="479" w:name="_Toc505635248"/>
      <w:bookmarkStart w:id="480" w:name="_Toc505635347"/>
      <w:bookmarkStart w:id="481" w:name="_Toc505635452"/>
      <w:bookmarkStart w:id="482" w:name="_Toc505635658"/>
      <w:bookmarkStart w:id="483" w:name="_Toc95217864"/>
      <w:bookmarkStart w:id="484" w:name="_Toc103184017"/>
      <w:r w:rsidRPr="00031A49">
        <w:rPr>
          <w:rFonts w:ascii="Times New Roman" w:hAnsi="Times New Roman"/>
        </w:rPr>
        <w:lastRenderedPageBreak/>
        <w:t>Use Cases</w:t>
      </w:r>
      <w:bookmarkEnd w:id="478"/>
      <w:bookmarkEnd w:id="479"/>
      <w:bookmarkEnd w:id="480"/>
      <w:bookmarkEnd w:id="481"/>
      <w:bookmarkEnd w:id="482"/>
      <w:r w:rsidRPr="00031A49">
        <w:rPr>
          <w:rFonts w:ascii="Times New Roman" w:hAnsi="Times New Roman"/>
        </w:rPr>
        <w:t xml:space="preserve"> Description</w:t>
      </w:r>
      <w:bookmarkEnd w:id="483"/>
      <w:bookmarkEnd w:id="484"/>
    </w:p>
    <w:p w14:paraId="6F4F579B" w14:textId="5B7A656B" w:rsidR="008B213C" w:rsidRPr="00031A49" w:rsidRDefault="009E3C18" w:rsidP="00226A93">
      <w:pPr>
        <w:spacing w:line="360" w:lineRule="auto"/>
        <w:ind w:left="720"/>
        <w:jc w:val="both"/>
      </w:pPr>
      <w:r>
        <w:t>Description for all the use cases is provided in the form of a table. These table describes in detail various</w:t>
      </w:r>
      <w:r w:rsidR="009E7697">
        <w:t xml:space="preserve"> entities of all the use cases.</w:t>
      </w:r>
    </w:p>
    <w:p w14:paraId="2EEF4512" w14:textId="4C8098A8" w:rsidR="007D6AE4" w:rsidRPr="009E7697" w:rsidRDefault="008B213C" w:rsidP="009E7697">
      <w:pPr>
        <w:pStyle w:val="template"/>
        <w:numPr>
          <w:ilvl w:val="2"/>
          <w:numId w:val="7"/>
        </w:numPr>
        <w:spacing w:line="360" w:lineRule="auto"/>
        <w:rPr>
          <w:rFonts w:ascii="Times New Roman" w:hAnsi="Times New Roman"/>
          <w:b/>
          <w:i w:val="0"/>
          <w:sz w:val="28"/>
          <w:szCs w:val="24"/>
        </w:rPr>
      </w:pPr>
      <w:r w:rsidRPr="00031A49">
        <w:rPr>
          <w:rFonts w:ascii="Times New Roman" w:hAnsi="Times New Roman"/>
          <w:b/>
          <w:i w:val="0"/>
          <w:sz w:val="28"/>
          <w:szCs w:val="24"/>
        </w:rPr>
        <w:t>User Login Function</w:t>
      </w:r>
    </w:p>
    <w:p w14:paraId="5C631EC6" w14:textId="77777777" w:rsidR="007D6AE4" w:rsidRPr="002337C5" w:rsidRDefault="007D6AE4" w:rsidP="007D6AE4">
      <w:pPr>
        <w:pStyle w:val="Caption"/>
        <w:keepNext/>
        <w:spacing w:line="360" w:lineRule="auto"/>
        <w:jc w:val="center"/>
        <w:rPr>
          <w:sz w:val="24"/>
        </w:rPr>
      </w:pPr>
      <w:r w:rsidRPr="002337C5">
        <w:rPr>
          <w:sz w:val="24"/>
        </w:rPr>
        <w:t>Table 4.1: Start webcam</w:t>
      </w:r>
    </w:p>
    <w:tbl>
      <w:tblPr>
        <w:tblW w:w="0" w:type="auto"/>
        <w:tblInd w:w="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5"/>
        <w:gridCol w:w="4882"/>
      </w:tblGrid>
      <w:tr w:rsidR="007D6AE4" w:rsidRPr="00B173B6" w14:paraId="7BD6843D"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61A07642" w14:textId="77777777" w:rsidR="007D6AE4" w:rsidRPr="00B173B6" w:rsidRDefault="007D6AE4" w:rsidP="002337C5">
            <w:pPr>
              <w:spacing w:line="360" w:lineRule="auto"/>
              <w:jc w:val="both"/>
              <w:rPr>
                <w:b/>
                <w:sz w:val="28"/>
                <w:szCs w:val="28"/>
              </w:rPr>
            </w:pPr>
            <w:proofErr w:type="spellStart"/>
            <w:r>
              <w:rPr>
                <w:b/>
                <w:sz w:val="28"/>
                <w:szCs w:val="28"/>
              </w:rPr>
              <w:t>Usecase</w:t>
            </w:r>
            <w:proofErr w:type="spellEnd"/>
            <w:r>
              <w:rPr>
                <w:b/>
                <w:sz w:val="28"/>
                <w:szCs w:val="28"/>
              </w:rPr>
              <w:t xml:space="preserve"> name</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63E5A421" w14:textId="77777777" w:rsidR="007D6AE4" w:rsidRPr="00B173B6" w:rsidRDefault="007D6AE4" w:rsidP="007D6AE4">
            <w:pPr>
              <w:spacing w:line="360" w:lineRule="auto"/>
              <w:jc w:val="both"/>
            </w:pPr>
            <w:r>
              <w:t>Start webcam</w:t>
            </w:r>
          </w:p>
        </w:tc>
      </w:tr>
      <w:tr w:rsidR="007D6AE4" w:rsidRPr="00B173B6" w14:paraId="6AD6FD5C"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6F9C1AD5" w14:textId="77777777" w:rsidR="007D6AE4" w:rsidRPr="00B173B6" w:rsidRDefault="007D6AE4" w:rsidP="002337C5">
            <w:pPr>
              <w:spacing w:line="360" w:lineRule="auto"/>
              <w:jc w:val="both"/>
              <w:rPr>
                <w:b/>
                <w:sz w:val="28"/>
                <w:szCs w:val="28"/>
              </w:rPr>
            </w:pPr>
            <w:r>
              <w:rPr>
                <w:b/>
                <w:sz w:val="28"/>
                <w:szCs w:val="28"/>
              </w:rPr>
              <w:t>Goal in context</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52BE5530" w14:textId="77777777" w:rsidR="007D6AE4" w:rsidRPr="00B173B6" w:rsidRDefault="007D6AE4" w:rsidP="007D6AE4">
            <w:pPr>
              <w:spacing w:line="360" w:lineRule="auto"/>
              <w:jc w:val="both"/>
            </w:pPr>
            <w:r>
              <w:t>To perform gestures.</w:t>
            </w:r>
          </w:p>
        </w:tc>
      </w:tr>
      <w:tr w:rsidR="007D6AE4" w:rsidRPr="00B173B6" w14:paraId="57797EF5"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54C293FA" w14:textId="77777777" w:rsidR="007D6AE4" w:rsidRPr="00B173B6" w:rsidRDefault="007D6AE4" w:rsidP="002337C5">
            <w:pPr>
              <w:spacing w:line="360" w:lineRule="auto"/>
              <w:jc w:val="both"/>
              <w:rPr>
                <w:b/>
                <w:sz w:val="28"/>
                <w:szCs w:val="28"/>
              </w:rPr>
            </w:pPr>
            <w:r>
              <w:rPr>
                <w:b/>
                <w:sz w:val="28"/>
                <w:szCs w:val="28"/>
              </w:rPr>
              <w:t>Primary acto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47B3CAD7" w14:textId="77777777" w:rsidR="007D6AE4" w:rsidRPr="00B173B6" w:rsidRDefault="007D6AE4" w:rsidP="007D6AE4">
            <w:pPr>
              <w:spacing w:line="360" w:lineRule="auto"/>
              <w:jc w:val="both"/>
            </w:pPr>
            <w:r>
              <w:t>User</w:t>
            </w:r>
          </w:p>
        </w:tc>
      </w:tr>
      <w:tr w:rsidR="007D6AE4" w:rsidRPr="00B173B6" w14:paraId="3B699D22"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6B086993" w14:textId="77777777" w:rsidR="007D6AE4" w:rsidRPr="00B173B6" w:rsidRDefault="007D6AE4" w:rsidP="002337C5">
            <w:pPr>
              <w:spacing w:line="360" w:lineRule="auto"/>
              <w:jc w:val="both"/>
              <w:rPr>
                <w:b/>
                <w:sz w:val="28"/>
                <w:szCs w:val="28"/>
              </w:rPr>
            </w:pPr>
            <w:r>
              <w:rPr>
                <w:b/>
                <w:sz w:val="28"/>
                <w:szCs w:val="28"/>
              </w:rPr>
              <w:t>Precondition</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3CC70DCF" w14:textId="77777777" w:rsidR="007D6AE4" w:rsidRPr="00B173B6" w:rsidRDefault="007D6AE4" w:rsidP="007D6AE4">
            <w:pPr>
              <w:spacing w:line="360" w:lineRule="auto"/>
              <w:jc w:val="both"/>
            </w:pPr>
            <w:r>
              <w:t>Must know how to use the system.</w:t>
            </w:r>
          </w:p>
        </w:tc>
      </w:tr>
      <w:tr w:rsidR="007D6AE4" w:rsidRPr="00B173B6" w14:paraId="26885196"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5DBE0082" w14:textId="77777777" w:rsidR="007D6AE4" w:rsidRPr="00B173B6" w:rsidRDefault="007D6AE4" w:rsidP="007D6AE4">
            <w:pPr>
              <w:spacing w:line="360" w:lineRule="auto"/>
              <w:jc w:val="both"/>
              <w:rPr>
                <w:b/>
                <w:sz w:val="28"/>
                <w:szCs w:val="28"/>
              </w:rPr>
            </w:pPr>
            <w:r>
              <w:rPr>
                <w:b/>
                <w:sz w:val="28"/>
                <w:szCs w:val="28"/>
              </w:rPr>
              <w:t>Trigge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5D266F4A" w14:textId="77777777" w:rsidR="007D6AE4" w:rsidRPr="00B173B6" w:rsidRDefault="007D6AE4" w:rsidP="007D6AE4">
            <w:pPr>
              <w:spacing w:line="360" w:lineRule="auto"/>
              <w:jc w:val="both"/>
            </w:pPr>
            <w:r>
              <w:t>The user wants to use the app.</w:t>
            </w:r>
          </w:p>
        </w:tc>
      </w:tr>
      <w:tr w:rsidR="007D6AE4" w:rsidRPr="00B173B6" w14:paraId="6DE2DCF7"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56AEA9F4" w14:textId="77777777" w:rsidR="007D6AE4" w:rsidRPr="00B173B6" w:rsidRDefault="007D6AE4" w:rsidP="007D6AE4">
            <w:pPr>
              <w:spacing w:line="360" w:lineRule="auto"/>
              <w:jc w:val="both"/>
              <w:rPr>
                <w:b/>
                <w:sz w:val="28"/>
                <w:szCs w:val="28"/>
              </w:rPr>
            </w:pPr>
            <w:r>
              <w:rPr>
                <w:b/>
                <w:sz w:val="28"/>
                <w:szCs w:val="28"/>
              </w:rPr>
              <w:t>Scenario</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05BAD3E8" w14:textId="77777777" w:rsidR="007D6AE4" w:rsidRPr="00E95367" w:rsidRDefault="007D6AE4" w:rsidP="007D6AE4">
            <w:pPr>
              <w:pStyle w:val="ListParagraph"/>
              <w:keepNext/>
              <w:numPr>
                <w:ilvl w:val="0"/>
                <w:numId w:val="34"/>
              </w:numPr>
              <w:spacing w:after="200" w:line="360" w:lineRule="auto"/>
              <w:jc w:val="both"/>
              <w:rPr>
                <w:rFonts w:ascii="Times New Roman" w:hAnsi="Times New Roman"/>
              </w:rPr>
            </w:pPr>
            <w:r w:rsidRPr="00E95367">
              <w:rPr>
                <w:rFonts w:ascii="Times New Roman" w:hAnsi="Times New Roman"/>
              </w:rPr>
              <w:t>The user will start the system.</w:t>
            </w:r>
          </w:p>
          <w:p w14:paraId="6B600BB9" w14:textId="77777777" w:rsidR="007D6AE4" w:rsidRPr="00E95367" w:rsidRDefault="007D6AE4" w:rsidP="007D6AE4">
            <w:pPr>
              <w:pStyle w:val="ListParagraph"/>
              <w:keepNext/>
              <w:numPr>
                <w:ilvl w:val="0"/>
                <w:numId w:val="34"/>
              </w:numPr>
              <w:spacing w:after="200" w:line="360" w:lineRule="auto"/>
              <w:jc w:val="both"/>
              <w:rPr>
                <w:rFonts w:ascii="Times New Roman" w:hAnsi="Times New Roman"/>
              </w:rPr>
            </w:pPr>
            <w:r w:rsidRPr="00E95367">
              <w:rPr>
                <w:rFonts w:ascii="Times New Roman" w:hAnsi="Times New Roman"/>
              </w:rPr>
              <w:t>User will open the application.</w:t>
            </w:r>
          </w:p>
          <w:p w14:paraId="5EAEAAFF" w14:textId="77777777" w:rsidR="007D6AE4" w:rsidRPr="00B173B6" w:rsidRDefault="007D6AE4" w:rsidP="007D6AE4">
            <w:pPr>
              <w:pStyle w:val="ListParagraph"/>
              <w:keepNext/>
              <w:numPr>
                <w:ilvl w:val="0"/>
                <w:numId w:val="34"/>
              </w:numPr>
              <w:spacing w:after="200" w:line="360" w:lineRule="auto"/>
              <w:jc w:val="both"/>
            </w:pPr>
            <w:r w:rsidRPr="00E95367">
              <w:rPr>
                <w:rFonts w:ascii="Times New Roman" w:hAnsi="Times New Roman"/>
              </w:rPr>
              <w:t>Webcam will automatically start.</w:t>
            </w:r>
          </w:p>
        </w:tc>
      </w:tr>
      <w:tr w:rsidR="007D6AE4" w:rsidRPr="00B173B6" w14:paraId="305A441D"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3343D1E3" w14:textId="77777777" w:rsidR="007D6AE4" w:rsidRDefault="007D6AE4" w:rsidP="007D6AE4">
            <w:pPr>
              <w:spacing w:line="360" w:lineRule="auto"/>
              <w:jc w:val="both"/>
              <w:rPr>
                <w:b/>
                <w:sz w:val="28"/>
                <w:szCs w:val="28"/>
              </w:rPr>
            </w:pPr>
            <w:r>
              <w:rPr>
                <w:b/>
                <w:sz w:val="28"/>
                <w:szCs w:val="28"/>
              </w:rPr>
              <w:t>Exceptions</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4BD7C981" w14:textId="77777777" w:rsidR="007D6AE4" w:rsidRPr="00B173B6" w:rsidRDefault="007D6AE4" w:rsidP="007D6AE4">
            <w:pPr>
              <w:keepNext/>
              <w:spacing w:line="360" w:lineRule="auto"/>
              <w:jc w:val="both"/>
            </w:pPr>
            <w:r>
              <w:t>--</w:t>
            </w:r>
          </w:p>
        </w:tc>
      </w:tr>
      <w:tr w:rsidR="007D6AE4" w:rsidRPr="00B173B6" w14:paraId="1FF97A86"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11F3D5BE" w14:textId="77777777" w:rsidR="007D6AE4" w:rsidRDefault="007D6AE4" w:rsidP="007D6AE4">
            <w:pPr>
              <w:spacing w:line="360" w:lineRule="auto"/>
              <w:jc w:val="both"/>
              <w:rPr>
                <w:b/>
                <w:sz w:val="28"/>
                <w:szCs w:val="28"/>
              </w:rPr>
            </w:pPr>
            <w:r>
              <w:rPr>
                <w:b/>
                <w:sz w:val="28"/>
                <w:szCs w:val="28"/>
              </w:rPr>
              <w:t>Priority</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525B9F42" w14:textId="77777777" w:rsidR="007D6AE4" w:rsidRPr="00B173B6" w:rsidRDefault="007D6AE4" w:rsidP="007D6AE4">
            <w:pPr>
              <w:keepNext/>
              <w:spacing w:line="360" w:lineRule="auto"/>
              <w:jc w:val="both"/>
            </w:pPr>
            <w:r>
              <w:t>High</w:t>
            </w:r>
          </w:p>
        </w:tc>
      </w:tr>
      <w:tr w:rsidR="007D6AE4" w:rsidRPr="00B173B6" w14:paraId="45E8B6A6"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40DE2E76" w14:textId="77777777" w:rsidR="007D6AE4" w:rsidRDefault="007D6AE4" w:rsidP="007D6AE4">
            <w:pPr>
              <w:spacing w:line="360" w:lineRule="auto"/>
              <w:jc w:val="both"/>
              <w:rPr>
                <w:b/>
                <w:sz w:val="28"/>
                <w:szCs w:val="28"/>
              </w:rPr>
            </w:pPr>
            <w:r>
              <w:rPr>
                <w:b/>
                <w:sz w:val="28"/>
                <w:szCs w:val="28"/>
              </w:rPr>
              <w:t>Frequency of use</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26A93F28" w14:textId="77777777" w:rsidR="007D6AE4" w:rsidRPr="00B173B6" w:rsidRDefault="007D6AE4" w:rsidP="007D6AE4">
            <w:pPr>
              <w:keepNext/>
              <w:spacing w:line="360" w:lineRule="auto"/>
              <w:jc w:val="both"/>
            </w:pPr>
            <w:r>
              <w:t>Frequent</w:t>
            </w:r>
          </w:p>
        </w:tc>
      </w:tr>
    </w:tbl>
    <w:p w14:paraId="0BB3E556" w14:textId="77777777" w:rsidR="007D6AE4" w:rsidRDefault="007D6AE4" w:rsidP="007D6AE4">
      <w:pPr>
        <w:spacing w:line="360" w:lineRule="auto"/>
        <w:jc w:val="both"/>
        <w:rPr>
          <w:b/>
          <w:sz w:val="28"/>
          <w:szCs w:val="28"/>
        </w:rPr>
      </w:pPr>
    </w:p>
    <w:tbl>
      <w:tblPr>
        <w:tblpPr w:leftFromText="180" w:rightFromText="180" w:vertAnchor="text" w:horzAnchor="margin" w:tblpXSpec="center" w:tblpY="2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5"/>
        <w:gridCol w:w="4882"/>
      </w:tblGrid>
      <w:tr w:rsidR="00226A93" w:rsidRPr="00B173B6" w14:paraId="2867F8D3"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0F26B072" w14:textId="77777777" w:rsidR="00226A93" w:rsidRPr="00B173B6" w:rsidRDefault="00226A93" w:rsidP="00226A93">
            <w:pPr>
              <w:spacing w:line="360" w:lineRule="auto"/>
              <w:jc w:val="both"/>
              <w:rPr>
                <w:b/>
                <w:sz w:val="28"/>
                <w:szCs w:val="28"/>
              </w:rPr>
            </w:pPr>
            <w:proofErr w:type="spellStart"/>
            <w:r>
              <w:rPr>
                <w:b/>
                <w:sz w:val="28"/>
                <w:szCs w:val="28"/>
              </w:rPr>
              <w:t>Usecase</w:t>
            </w:r>
            <w:proofErr w:type="spellEnd"/>
            <w:r>
              <w:rPr>
                <w:b/>
                <w:sz w:val="28"/>
                <w:szCs w:val="28"/>
              </w:rPr>
              <w:t xml:space="preserve"> name</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5A4BC8EC" w14:textId="77777777" w:rsidR="00226A93" w:rsidRPr="00B173B6" w:rsidRDefault="00226A93" w:rsidP="00226A93">
            <w:pPr>
              <w:spacing w:line="360" w:lineRule="auto"/>
              <w:jc w:val="both"/>
            </w:pPr>
            <w:r>
              <w:t>Capture image</w:t>
            </w:r>
          </w:p>
        </w:tc>
      </w:tr>
      <w:tr w:rsidR="00226A93" w:rsidRPr="00B173B6" w14:paraId="487E05CE"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37C1907E" w14:textId="77777777" w:rsidR="00226A93" w:rsidRPr="00B173B6" w:rsidRDefault="00226A93" w:rsidP="00226A93">
            <w:pPr>
              <w:spacing w:line="360" w:lineRule="auto"/>
              <w:jc w:val="both"/>
              <w:rPr>
                <w:b/>
                <w:sz w:val="28"/>
                <w:szCs w:val="28"/>
              </w:rPr>
            </w:pPr>
            <w:r>
              <w:rPr>
                <w:b/>
                <w:sz w:val="28"/>
                <w:szCs w:val="28"/>
              </w:rPr>
              <w:t>Goal in context</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17D10373" w14:textId="77777777" w:rsidR="00226A93" w:rsidRPr="00B173B6" w:rsidRDefault="00226A93" w:rsidP="00226A93">
            <w:pPr>
              <w:spacing w:line="360" w:lineRule="auto"/>
              <w:jc w:val="both"/>
            </w:pPr>
            <w:r>
              <w:t>To capture the hand image</w:t>
            </w:r>
          </w:p>
        </w:tc>
      </w:tr>
      <w:tr w:rsidR="00226A93" w:rsidRPr="00B173B6" w14:paraId="554F41A7"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25B17E10" w14:textId="77777777" w:rsidR="00226A93" w:rsidRPr="00B173B6" w:rsidRDefault="00226A93" w:rsidP="00226A93">
            <w:pPr>
              <w:spacing w:line="360" w:lineRule="auto"/>
              <w:jc w:val="both"/>
              <w:rPr>
                <w:b/>
                <w:sz w:val="28"/>
                <w:szCs w:val="28"/>
              </w:rPr>
            </w:pPr>
            <w:r>
              <w:rPr>
                <w:b/>
                <w:sz w:val="28"/>
                <w:szCs w:val="28"/>
              </w:rPr>
              <w:t>Primary acto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253DF791" w14:textId="77777777" w:rsidR="00226A93" w:rsidRPr="00B173B6" w:rsidRDefault="00226A93" w:rsidP="00226A93">
            <w:pPr>
              <w:spacing w:line="360" w:lineRule="auto"/>
              <w:jc w:val="both"/>
            </w:pPr>
            <w:r>
              <w:t>System</w:t>
            </w:r>
          </w:p>
        </w:tc>
      </w:tr>
      <w:tr w:rsidR="00226A93" w:rsidRPr="00B173B6" w14:paraId="4E7EF3AA"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5C96848D" w14:textId="77777777" w:rsidR="00226A93" w:rsidRPr="00B173B6" w:rsidRDefault="00226A93" w:rsidP="00226A93">
            <w:pPr>
              <w:spacing w:line="360" w:lineRule="auto"/>
              <w:jc w:val="both"/>
              <w:rPr>
                <w:b/>
                <w:sz w:val="28"/>
                <w:szCs w:val="28"/>
              </w:rPr>
            </w:pPr>
            <w:proofErr w:type="spellStart"/>
            <w:r>
              <w:rPr>
                <w:b/>
                <w:sz w:val="28"/>
                <w:szCs w:val="28"/>
              </w:rPr>
              <w:t>Pre condition</w:t>
            </w:r>
            <w:proofErr w:type="spellEnd"/>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1567E9BF" w14:textId="77777777" w:rsidR="00226A93" w:rsidRPr="00B173B6" w:rsidRDefault="00226A93" w:rsidP="00226A93">
            <w:pPr>
              <w:spacing w:line="360" w:lineRule="auto"/>
              <w:jc w:val="both"/>
            </w:pPr>
            <w:r>
              <w:t>Web cam must be on</w:t>
            </w:r>
          </w:p>
        </w:tc>
      </w:tr>
      <w:tr w:rsidR="00226A93" w:rsidRPr="00B173B6" w14:paraId="7EC22FA2"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7756B232" w14:textId="77777777" w:rsidR="00226A93" w:rsidRPr="00B173B6" w:rsidRDefault="00226A93" w:rsidP="00226A93">
            <w:pPr>
              <w:spacing w:line="360" w:lineRule="auto"/>
              <w:jc w:val="both"/>
              <w:rPr>
                <w:b/>
                <w:sz w:val="28"/>
                <w:szCs w:val="28"/>
              </w:rPr>
            </w:pPr>
            <w:r>
              <w:rPr>
                <w:b/>
                <w:sz w:val="28"/>
                <w:szCs w:val="28"/>
              </w:rPr>
              <w:t>Trigge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53FF2884" w14:textId="77777777" w:rsidR="00226A93" w:rsidRPr="00B173B6" w:rsidRDefault="00226A93" w:rsidP="00226A93">
            <w:pPr>
              <w:spacing w:line="360" w:lineRule="auto"/>
              <w:jc w:val="both"/>
            </w:pPr>
            <w:r>
              <w:t>User wants to sign.</w:t>
            </w:r>
          </w:p>
        </w:tc>
      </w:tr>
      <w:tr w:rsidR="00226A93" w:rsidRPr="00B173B6" w14:paraId="6A3D8185"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7AAA5854" w14:textId="77777777" w:rsidR="00226A93" w:rsidRPr="00B173B6" w:rsidRDefault="00226A93" w:rsidP="00226A93">
            <w:pPr>
              <w:spacing w:line="360" w:lineRule="auto"/>
              <w:jc w:val="both"/>
              <w:rPr>
                <w:b/>
                <w:sz w:val="28"/>
                <w:szCs w:val="28"/>
              </w:rPr>
            </w:pPr>
            <w:r>
              <w:rPr>
                <w:b/>
                <w:sz w:val="28"/>
                <w:szCs w:val="28"/>
              </w:rPr>
              <w:t>Scenario</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740B7FBB" w14:textId="77777777" w:rsidR="00226A93" w:rsidRPr="00E95367" w:rsidRDefault="00226A93" w:rsidP="00226A93">
            <w:pPr>
              <w:pStyle w:val="ListParagraph"/>
              <w:keepNext/>
              <w:numPr>
                <w:ilvl w:val="0"/>
                <w:numId w:val="35"/>
              </w:numPr>
              <w:spacing w:after="200" w:line="360" w:lineRule="auto"/>
              <w:jc w:val="both"/>
              <w:rPr>
                <w:rFonts w:ascii="Times New Roman" w:hAnsi="Times New Roman"/>
              </w:rPr>
            </w:pPr>
            <w:r w:rsidRPr="00E95367">
              <w:rPr>
                <w:rFonts w:ascii="Times New Roman" w:hAnsi="Times New Roman"/>
              </w:rPr>
              <w:t>The user will start the system.</w:t>
            </w:r>
          </w:p>
          <w:p w14:paraId="78301474" w14:textId="77777777" w:rsidR="00226A93" w:rsidRPr="00E95367" w:rsidRDefault="00226A93" w:rsidP="00226A93">
            <w:pPr>
              <w:pStyle w:val="ListParagraph"/>
              <w:keepNext/>
              <w:numPr>
                <w:ilvl w:val="0"/>
                <w:numId w:val="35"/>
              </w:numPr>
              <w:spacing w:after="200" w:line="360" w:lineRule="auto"/>
              <w:jc w:val="both"/>
              <w:rPr>
                <w:rFonts w:ascii="Times New Roman" w:hAnsi="Times New Roman"/>
              </w:rPr>
            </w:pPr>
            <w:r w:rsidRPr="00E95367">
              <w:rPr>
                <w:rFonts w:ascii="Times New Roman" w:hAnsi="Times New Roman"/>
              </w:rPr>
              <w:t>User will open the application.</w:t>
            </w:r>
          </w:p>
          <w:p w14:paraId="678D9927" w14:textId="77777777" w:rsidR="00226A93" w:rsidRPr="00E95367" w:rsidRDefault="00226A93" w:rsidP="00226A93">
            <w:pPr>
              <w:pStyle w:val="ListParagraph"/>
              <w:keepNext/>
              <w:numPr>
                <w:ilvl w:val="0"/>
                <w:numId w:val="35"/>
              </w:numPr>
              <w:spacing w:after="200" w:line="360" w:lineRule="auto"/>
              <w:jc w:val="both"/>
              <w:rPr>
                <w:rFonts w:ascii="Times New Roman" w:hAnsi="Times New Roman"/>
              </w:rPr>
            </w:pPr>
            <w:r w:rsidRPr="00E95367">
              <w:rPr>
                <w:rFonts w:ascii="Times New Roman" w:hAnsi="Times New Roman"/>
              </w:rPr>
              <w:t>Webcam will automatically start.</w:t>
            </w:r>
          </w:p>
          <w:p w14:paraId="3E39667A" w14:textId="77777777" w:rsidR="00226A93" w:rsidRPr="00E95367" w:rsidRDefault="00226A93" w:rsidP="00226A93">
            <w:pPr>
              <w:pStyle w:val="ListParagraph"/>
              <w:keepNext/>
              <w:numPr>
                <w:ilvl w:val="0"/>
                <w:numId w:val="35"/>
              </w:numPr>
              <w:spacing w:after="200" w:line="360" w:lineRule="auto"/>
              <w:jc w:val="both"/>
              <w:rPr>
                <w:rFonts w:ascii="Times New Roman" w:hAnsi="Times New Roman"/>
              </w:rPr>
            </w:pPr>
            <w:r w:rsidRPr="00E95367">
              <w:rPr>
                <w:rFonts w:ascii="Times New Roman" w:hAnsi="Times New Roman"/>
              </w:rPr>
              <w:t xml:space="preserve">User will sign </w:t>
            </w:r>
            <w:proofErr w:type="spellStart"/>
            <w:r w:rsidRPr="00E95367">
              <w:rPr>
                <w:rFonts w:ascii="Times New Roman" w:hAnsi="Times New Roman"/>
              </w:rPr>
              <w:t>infront</w:t>
            </w:r>
            <w:proofErr w:type="spellEnd"/>
            <w:r w:rsidRPr="00E95367">
              <w:rPr>
                <w:rFonts w:ascii="Times New Roman" w:hAnsi="Times New Roman"/>
              </w:rPr>
              <w:t xml:space="preserve"> of the webcam.</w:t>
            </w:r>
          </w:p>
          <w:p w14:paraId="3B1D3315" w14:textId="77777777" w:rsidR="00226A93" w:rsidRPr="00B173B6" w:rsidRDefault="00226A93" w:rsidP="00226A93">
            <w:pPr>
              <w:pStyle w:val="ListParagraph"/>
              <w:keepNext/>
              <w:numPr>
                <w:ilvl w:val="0"/>
                <w:numId w:val="35"/>
              </w:numPr>
              <w:spacing w:after="200" w:line="360" w:lineRule="auto"/>
              <w:jc w:val="both"/>
            </w:pPr>
            <w:r w:rsidRPr="00E95367">
              <w:rPr>
                <w:rFonts w:ascii="Times New Roman" w:hAnsi="Times New Roman"/>
              </w:rPr>
              <w:t>System will capture the image.</w:t>
            </w:r>
          </w:p>
        </w:tc>
      </w:tr>
      <w:tr w:rsidR="00226A93" w:rsidRPr="00B173B6" w14:paraId="15A9EE90"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549EC3CD" w14:textId="77777777" w:rsidR="00226A93" w:rsidRDefault="00226A93" w:rsidP="00226A93">
            <w:pPr>
              <w:spacing w:line="360" w:lineRule="auto"/>
              <w:jc w:val="both"/>
              <w:rPr>
                <w:b/>
                <w:sz w:val="28"/>
                <w:szCs w:val="28"/>
              </w:rPr>
            </w:pPr>
            <w:r>
              <w:rPr>
                <w:b/>
                <w:sz w:val="28"/>
                <w:szCs w:val="28"/>
              </w:rPr>
              <w:lastRenderedPageBreak/>
              <w:t>Exceptions</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69CA6C4E" w14:textId="77777777" w:rsidR="00226A93" w:rsidRPr="00B173B6" w:rsidRDefault="00226A93" w:rsidP="00226A93">
            <w:pPr>
              <w:keepNext/>
              <w:spacing w:line="360" w:lineRule="auto"/>
              <w:jc w:val="both"/>
            </w:pPr>
            <w:r>
              <w:t>--</w:t>
            </w:r>
          </w:p>
        </w:tc>
      </w:tr>
      <w:tr w:rsidR="00226A93" w:rsidRPr="00B173B6" w14:paraId="4A151FC5"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3331D850" w14:textId="77777777" w:rsidR="00226A93" w:rsidRDefault="00226A93" w:rsidP="00226A93">
            <w:pPr>
              <w:spacing w:line="360" w:lineRule="auto"/>
              <w:jc w:val="both"/>
              <w:rPr>
                <w:b/>
                <w:sz w:val="28"/>
                <w:szCs w:val="28"/>
              </w:rPr>
            </w:pPr>
            <w:r>
              <w:rPr>
                <w:b/>
                <w:sz w:val="28"/>
                <w:szCs w:val="28"/>
              </w:rPr>
              <w:t>Priority</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1A445247" w14:textId="77777777" w:rsidR="00226A93" w:rsidRPr="00B173B6" w:rsidRDefault="00226A93" w:rsidP="00226A93">
            <w:pPr>
              <w:keepNext/>
              <w:spacing w:line="360" w:lineRule="auto"/>
              <w:jc w:val="both"/>
            </w:pPr>
            <w:r>
              <w:t>High</w:t>
            </w:r>
          </w:p>
        </w:tc>
      </w:tr>
      <w:tr w:rsidR="00226A93" w:rsidRPr="00B173B6" w14:paraId="307D85E5"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2770A854" w14:textId="77777777" w:rsidR="00226A93" w:rsidRDefault="00226A93" w:rsidP="00226A93">
            <w:pPr>
              <w:spacing w:line="360" w:lineRule="auto"/>
              <w:jc w:val="both"/>
              <w:rPr>
                <w:b/>
                <w:sz w:val="28"/>
                <w:szCs w:val="28"/>
              </w:rPr>
            </w:pPr>
            <w:r>
              <w:rPr>
                <w:b/>
                <w:sz w:val="28"/>
                <w:szCs w:val="28"/>
              </w:rPr>
              <w:t>Frequency of use</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27F6573D" w14:textId="77777777" w:rsidR="00226A93" w:rsidRPr="00B173B6" w:rsidRDefault="00226A93" w:rsidP="00226A93">
            <w:pPr>
              <w:keepNext/>
              <w:spacing w:line="360" w:lineRule="auto"/>
              <w:jc w:val="both"/>
            </w:pPr>
            <w:r>
              <w:t>Frequent</w:t>
            </w:r>
          </w:p>
        </w:tc>
      </w:tr>
    </w:tbl>
    <w:p w14:paraId="0F71BE5B" w14:textId="77777777" w:rsidR="007D6AE4" w:rsidRPr="002337C5" w:rsidRDefault="007D6AE4" w:rsidP="002337C5">
      <w:pPr>
        <w:pStyle w:val="Caption"/>
        <w:keepNext/>
        <w:spacing w:line="360" w:lineRule="auto"/>
        <w:jc w:val="center"/>
        <w:rPr>
          <w:sz w:val="24"/>
        </w:rPr>
      </w:pPr>
      <w:r w:rsidRPr="002337C5">
        <w:rPr>
          <w:sz w:val="24"/>
        </w:rPr>
        <w:t>Table 4.2: Capture image</w:t>
      </w:r>
    </w:p>
    <w:p w14:paraId="7D58B48F" w14:textId="77777777" w:rsidR="007D6AE4" w:rsidRDefault="007D6AE4" w:rsidP="007D6AE4">
      <w:pPr>
        <w:spacing w:line="360" w:lineRule="auto"/>
        <w:jc w:val="both"/>
        <w:rPr>
          <w:b/>
          <w:sz w:val="28"/>
          <w:szCs w:val="28"/>
        </w:rPr>
      </w:pPr>
    </w:p>
    <w:p w14:paraId="4F13CAF5" w14:textId="77777777" w:rsidR="007D6AE4" w:rsidRPr="002337C5" w:rsidRDefault="007D6AE4" w:rsidP="002337C5">
      <w:pPr>
        <w:pStyle w:val="Caption"/>
        <w:keepNext/>
        <w:spacing w:line="360" w:lineRule="auto"/>
        <w:jc w:val="center"/>
        <w:rPr>
          <w:sz w:val="24"/>
        </w:rPr>
      </w:pPr>
      <w:r w:rsidRPr="002337C5">
        <w:rPr>
          <w:sz w:val="24"/>
        </w:rPr>
        <w:t>Table 4.3: Capture Gesture</w:t>
      </w:r>
    </w:p>
    <w:tbl>
      <w:tblPr>
        <w:tblW w:w="0" w:type="auto"/>
        <w:tblInd w:w="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5"/>
        <w:gridCol w:w="4882"/>
      </w:tblGrid>
      <w:tr w:rsidR="007D6AE4" w:rsidRPr="00B173B6" w14:paraId="198C24CA"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455E0054" w14:textId="77777777" w:rsidR="007D6AE4" w:rsidRPr="00B173B6" w:rsidRDefault="007D6AE4" w:rsidP="007D6AE4">
            <w:pPr>
              <w:spacing w:line="360" w:lineRule="auto"/>
              <w:jc w:val="both"/>
              <w:rPr>
                <w:b/>
                <w:sz w:val="28"/>
                <w:szCs w:val="28"/>
              </w:rPr>
            </w:pPr>
            <w:proofErr w:type="spellStart"/>
            <w:r>
              <w:rPr>
                <w:b/>
                <w:sz w:val="28"/>
                <w:szCs w:val="28"/>
              </w:rPr>
              <w:t>Usecase</w:t>
            </w:r>
            <w:proofErr w:type="spellEnd"/>
            <w:r>
              <w:rPr>
                <w:b/>
                <w:sz w:val="28"/>
                <w:szCs w:val="28"/>
              </w:rPr>
              <w:t xml:space="preserve"> name</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423F82DD" w14:textId="77777777" w:rsidR="007D6AE4" w:rsidRPr="00B173B6" w:rsidRDefault="007D6AE4" w:rsidP="007D6AE4">
            <w:pPr>
              <w:spacing w:line="360" w:lineRule="auto"/>
              <w:jc w:val="both"/>
            </w:pPr>
            <w:r>
              <w:t>Capture gesture</w:t>
            </w:r>
          </w:p>
        </w:tc>
      </w:tr>
      <w:tr w:rsidR="007D6AE4" w:rsidRPr="00B173B6" w14:paraId="62637222"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306C1E51" w14:textId="77777777" w:rsidR="007D6AE4" w:rsidRPr="00B173B6" w:rsidRDefault="007D6AE4" w:rsidP="007D6AE4">
            <w:pPr>
              <w:spacing w:line="360" w:lineRule="auto"/>
              <w:jc w:val="both"/>
              <w:rPr>
                <w:b/>
                <w:sz w:val="28"/>
                <w:szCs w:val="28"/>
              </w:rPr>
            </w:pPr>
            <w:r>
              <w:rPr>
                <w:b/>
                <w:sz w:val="28"/>
                <w:szCs w:val="28"/>
              </w:rPr>
              <w:t>Goal in context</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3ED3E776" w14:textId="77777777" w:rsidR="007D6AE4" w:rsidRPr="00B173B6" w:rsidRDefault="007D6AE4" w:rsidP="007D6AE4">
            <w:pPr>
              <w:spacing w:line="360" w:lineRule="auto"/>
              <w:jc w:val="both"/>
            </w:pPr>
            <w:r>
              <w:t>To predict the sign</w:t>
            </w:r>
          </w:p>
        </w:tc>
      </w:tr>
      <w:tr w:rsidR="007D6AE4" w:rsidRPr="00B173B6" w14:paraId="097051E1"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1C1E5B25" w14:textId="77777777" w:rsidR="007D6AE4" w:rsidRPr="00B173B6" w:rsidRDefault="007D6AE4" w:rsidP="007D6AE4">
            <w:pPr>
              <w:spacing w:line="360" w:lineRule="auto"/>
              <w:jc w:val="both"/>
              <w:rPr>
                <w:b/>
                <w:sz w:val="28"/>
                <w:szCs w:val="28"/>
              </w:rPr>
            </w:pPr>
            <w:r>
              <w:rPr>
                <w:b/>
                <w:sz w:val="28"/>
                <w:szCs w:val="28"/>
              </w:rPr>
              <w:t>Primary acto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539B5748" w14:textId="77777777" w:rsidR="007D6AE4" w:rsidRPr="00B173B6" w:rsidRDefault="007D6AE4" w:rsidP="007D6AE4">
            <w:pPr>
              <w:spacing w:line="360" w:lineRule="auto"/>
              <w:jc w:val="both"/>
            </w:pPr>
            <w:r>
              <w:t>System</w:t>
            </w:r>
          </w:p>
        </w:tc>
      </w:tr>
      <w:tr w:rsidR="007D6AE4" w:rsidRPr="00B173B6" w14:paraId="55E1A1AD"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3501EDB8" w14:textId="77777777" w:rsidR="007D6AE4" w:rsidRPr="00B173B6" w:rsidRDefault="007D6AE4" w:rsidP="007D6AE4">
            <w:pPr>
              <w:spacing w:line="360" w:lineRule="auto"/>
              <w:jc w:val="both"/>
              <w:rPr>
                <w:b/>
                <w:sz w:val="28"/>
                <w:szCs w:val="28"/>
              </w:rPr>
            </w:pPr>
            <w:proofErr w:type="spellStart"/>
            <w:r>
              <w:rPr>
                <w:b/>
                <w:sz w:val="28"/>
                <w:szCs w:val="28"/>
              </w:rPr>
              <w:t>Pre condition</w:t>
            </w:r>
            <w:proofErr w:type="spellEnd"/>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2609828A" w14:textId="77777777" w:rsidR="007D6AE4" w:rsidRPr="00B173B6" w:rsidRDefault="007D6AE4" w:rsidP="007D6AE4">
            <w:pPr>
              <w:spacing w:line="360" w:lineRule="auto"/>
              <w:jc w:val="both"/>
            </w:pPr>
            <w:r>
              <w:t>System and Web cam must be on.</w:t>
            </w:r>
          </w:p>
        </w:tc>
      </w:tr>
      <w:tr w:rsidR="007D6AE4" w:rsidRPr="00B173B6" w14:paraId="61E08612"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4C0456DE" w14:textId="77777777" w:rsidR="007D6AE4" w:rsidRPr="00B173B6" w:rsidRDefault="007D6AE4" w:rsidP="007D6AE4">
            <w:pPr>
              <w:spacing w:line="360" w:lineRule="auto"/>
              <w:jc w:val="both"/>
              <w:rPr>
                <w:b/>
                <w:sz w:val="28"/>
                <w:szCs w:val="28"/>
              </w:rPr>
            </w:pPr>
            <w:r>
              <w:rPr>
                <w:b/>
                <w:sz w:val="28"/>
                <w:szCs w:val="28"/>
              </w:rPr>
              <w:t>Trigge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5D856780" w14:textId="77777777" w:rsidR="007D6AE4" w:rsidRPr="00B173B6" w:rsidRDefault="007D6AE4" w:rsidP="007D6AE4">
            <w:pPr>
              <w:spacing w:line="360" w:lineRule="auto"/>
              <w:jc w:val="both"/>
            </w:pPr>
            <w:r>
              <w:t>To detect the right sign</w:t>
            </w:r>
          </w:p>
        </w:tc>
      </w:tr>
      <w:tr w:rsidR="007D6AE4" w:rsidRPr="00B173B6" w14:paraId="1980C2A7"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7D8441F1" w14:textId="77777777" w:rsidR="007D6AE4" w:rsidRPr="00B173B6" w:rsidRDefault="007D6AE4" w:rsidP="007D6AE4">
            <w:pPr>
              <w:spacing w:line="360" w:lineRule="auto"/>
              <w:jc w:val="both"/>
              <w:rPr>
                <w:b/>
                <w:sz w:val="28"/>
                <w:szCs w:val="28"/>
              </w:rPr>
            </w:pPr>
            <w:r>
              <w:rPr>
                <w:b/>
                <w:sz w:val="28"/>
                <w:szCs w:val="28"/>
              </w:rPr>
              <w:t>Scenario</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55E2BFD9" w14:textId="77777777" w:rsidR="007D6AE4" w:rsidRDefault="007D6AE4" w:rsidP="007D6AE4">
            <w:pPr>
              <w:pStyle w:val="ListParagraph"/>
              <w:keepNext/>
              <w:numPr>
                <w:ilvl w:val="0"/>
                <w:numId w:val="37"/>
              </w:numPr>
              <w:spacing w:after="200" w:line="360" w:lineRule="auto"/>
              <w:jc w:val="both"/>
            </w:pPr>
            <w:r>
              <w:t>User starts the system.</w:t>
            </w:r>
          </w:p>
          <w:p w14:paraId="76E6C710" w14:textId="77777777" w:rsidR="007D6AE4" w:rsidRDefault="007D6AE4" w:rsidP="007D6AE4">
            <w:pPr>
              <w:pStyle w:val="ListParagraph"/>
              <w:keepNext/>
              <w:numPr>
                <w:ilvl w:val="0"/>
                <w:numId w:val="37"/>
              </w:numPr>
              <w:spacing w:after="200" w:line="360" w:lineRule="auto"/>
              <w:jc w:val="both"/>
            </w:pPr>
            <w:r>
              <w:t>User opens the application.</w:t>
            </w:r>
          </w:p>
          <w:p w14:paraId="0E6FABD9" w14:textId="77777777" w:rsidR="007D6AE4" w:rsidRDefault="007D6AE4" w:rsidP="007D6AE4">
            <w:pPr>
              <w:pStyle w:val="ListParagraph"/>
              <w:keepNext/>
              <w:numPr>
                <w:ilvl w:val="0"/>
                <w:numId w:val="37"/>
              </w:numPr>
              <w:spacing w:after="200" w:line="360" w:lineRule="auto"/>
              <w:jc w:val="both"/>
            </w:pPr>
            <w:r>
              <w:t>Web cam will automatically start.</w:t>
            </w:r>
          </w:p>
          <w:p w14:paraId="6D206132" w14:textId="77777777" w:rsidR="007D6AE4" w:rsidRDefault="007D6AE4" w:rsidP="007D6AE4">
            <w:pPr>
              <w:pStyle w:val="ListParagraph"/>
              <w:keepNext/>
              <w:numPr>
                <w:ilvl w:val="0"/>
                <w:numId w:val="37"/>
              </w:numPr>
              <w:spacing w:after="200" w:line="360" w:lineRule="auto"/>
              <w:jc w:val="both"/>
            </w:pPr>
            <w:r>
              <w:t>User signs in the web cam.</w:t>
            </w:r>
          </w:p>
          <w:p w14:paraId="0E3DB24E" w14:textId="77777777" w:rsidR="007D6AE4" w:rsidRDefault="007D6AE4" w:rsidP="007D6AE4">
            <w:pPr>
              <w:pStyle w:val="ListParagraph"/>
              <w:keepNext/>
              <w:numPr>
                <w:ilvl w:val="0"/>
                <w:numId w:val="37"/>
              </w:numPr>
              <w:spacing w:after="200" w:line="360" w:lineRule="auto"/>
              <w:jc w:val="both"/>
            </w:pPr>
            <w:r>
              <w:t>System will capture the image.</w:t>
            </w:r>
          </w:p>
          <w:p w14:paraId="6FEE069E" w14:textId="77777777" w:rsidR="007D6AE4" w:rsidRPr="00B173B6" w:rsidRDefault="007D6AE4" w:rsidP="007D6AE4">
            <w:pPr>
              <w:pStyle w:val="ListParagraph"/>
              <w:keepNext/>
              <w:numPr>
                <w:ilvl w:val="0"/>
                <w:numId w:val="37"/>
              </w:numPr>
              <w:spacing w:after="200" w:line="360" w:lineRule="auto"/>
              <w:jc w:val="both"/>
            </w:pPr>
            <w:r>
              <w:t>System captures the gesture from the image.</w:t>
            </w:r>
          </w:p>
        </w:tc>
      </w:tr>
      <w:tr w:rsidR="007D6AE4" w:rsidRPr="00B173B6" w14:paraId="4B785604"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7BB83FD4" w14:textId="77777777" w:rsidR="007D6AE4" w:rsidRDefault="007D6AE4" w:rsidP="007D6AE4">
            <w:pPr>
              <w:spacing w:line="360" w:lineRule="auto"/>
              <w:jc w:val="both"/>
              <w:rPr>
                <w:b/>
                <w:sz w:val="28"/>
                <w:szCs w:val="28"/>
              </w:rPr>
            </w:pPr>
            <w:r>
              <w:rPr>
                <w:b/>
                <w:sz w:val="28"/>
                <w:szCs w:val="28"/>
              </w:rPr>
              <w:t>Exceptions</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6675ACF0" w14:textId="77777777" w:rsidR="007D6AE4" w:rsidRPr="00B173B6" w:rsidRDefault="007D6AE4" w:rsidP="007D6AE4">
            <w:pPr>
              <w:keepNext/>
              <w:spacing w:line="360" w:lineRule="auto"/>
              <w:jc w:val="both"/>
            </w:pPr>
            <w:r>
              <w:t>--</w:t>
            </w:r>
          </w:p>
        </w:tc>
      </w:tr>
      <w:tr w:rsidR="007D6AE4" w:rsidRPr="00B173B6" w14:paraId="283ECD12"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6288C7B2" w14:textId="77777777" w:rsidR="007D6AE4" w:rsidRDefault="007D6AE4" w:rsidP="007D6AE4">
            <w:pPr>
              <w:spacing w:line="360" w:lineRule="auto"/>
              <w:jc w:val="both"/>
              <w:rPr>
                <w:b/>
                <w:sz w:val="28"/>
                <w:szCs w:val="28"/>
              </w:rPr>
            </w:pPr>
            <w:r>
              <w:rPr>
                <w:b/>
                <w:sz w:val="28"/>
                <w:szCs w:val="28"/>
              </w:rPr>
              <w:t>Priority</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3461D540" w14:textId="77777777" w:rsidR="007D6AE4" w:rsidRPr="00B173B6" w:rsidRDefault="007D6AE4" w:rsidP="007D6AE4">
            <w:pPr>
              <w:keepNext/>
              <w:spacing w:line="360" w:lineRule="auto"/>
              <w:jc w:val="both"/>
            </w:pPr>
            <w:r>
              <w:t>High</w:t>
            </w:r>
          </w:p>
        </w:tc>
      </w:tr>
      <w:tr w:rsidR="007D6AE4" w:rsidRPr="00B173B6" w14:paraId="13855078"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0C4DF6B2" w14:textId="77777777" w:rsidR="007D6AE4" w:rsidRDefault="007D6AE4" w:rsidP="007D6AE4">
            <w:pPr>
              <w:spacing w:line="360" w:lineRule="auto"/>
              <w:jc w:val="both"/>
              <w:rPr>
                <w:b/>
                <w:sz w:val="28"/>
                <w:szCs w:val="28"/>
              </w:rPr>
            </w:pPr>
            <w:r>
              <w:rPr>
                <w:b/>
                <w:sz w:val="28"/>
                <w:szCs w:val="28"/>
              </w:rPr>
              <w:t>Frequency of use</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25FDC543" w14:textId="77777777" w:rsidR="007D6AE4" w:rsidRPr="00B173B6" w:rsidRDefault="007D6AE4" w:rsidP="007D6AE4">
            <w:pPr>
              <w:keepNext/>
              <w:spacing w:line="360" w:lineRule="auto"/>
              <w:jc w:val="both"/>
            </w:pPr>
            <w:r>
              <w:t>Frequent</w:t>
            </w:r>
          </w:p>
        </w:tc>
      </w:tr>
    </w:tbl>
    <w:p w14:paraId="7C6CB6C0" w14:textId="576CAACF" w:rsidR="007D6AE4" w:rsidRDefault="007D6AE4" w:rsidP="007D6AE4">
      <w:pPr>
        <w:spacing w:line="360" w:lineRule="auto"/>
        <w:jc w:val="both"/>
        <w:rPr>
          <w:b/>
          <w:sz w:val="28"/>
          <w:szCs w:val="28"/>
        </w:rPr>
      </w:pPr>
    </w:p>
    <w:p w14:paraId="7EE19E56" w14:textId="6BA4E4E5" w:rsidR="00226A93" w:rsidRDefault="00226A93" w:rsidP="007D6AE4">
      <w:pPr>
        <w:spacing w:line="360" w:lineRule="auto"/>
        <w:jc w:val="both"/>
        <w:rPr>
          <w:b/>
          <w:sz w:val="28"/>
          <w:szCs w:val="28"/>
        </w:rPr>
      </w:pPr>
    </w:p>
    <w:p w14:paraId="2FEE17AF" w14:textId="5A1F37EC" w:rsidR="00226A93" w:rsidRDefault="00226A93" w:rsidP="007D6AE4">
      <w:pPr>
        <w:spacing w:line="360" w:lineRule="auto"/>
        <w:jc w:val="both"/>
        <w:rPr>
          <w:b/>
          <w:sz w:val="28"/>
          <w:szCs w:val="28"/>
        </w:rPr>
      </w:pPr>
    </w:p>
    <w:p w14:paraId="7AB14048" w14:textId="412F7333" w:rsidR="00226A93" w:rsidRDefault="00226A93" w:rsidP="007D6AE4">
      <w:pPr>
        <w:spacing w:line="360" w:lineRule="auto"/>
        <w:jc w:val="both"/>
        <w:rPr>
          <w:b/>
          <w:sz w:val="28"/>
          <w:szCs w:val="28"/>
        </w:rPr>
      </w:pPr>
    </w:p>
    <w:p w14:paraId="54633F39" w14:textId="77777777" w:rsidR="00226A93" w:rsidRDefault="00226A93" w:rsidP="007D6AE4">
      <w:pPr>
        <w:spacing w:line="360" w:lineRule="auto"/>
        <w:jc w:val="both"/>
        <w:rPr>
          <w:b/>
          <w:sz w:val="28"/>
          <w:szCs w:val="28"/>
        </w:rPr>
      </w:pPr>
    </w:p>
    <w:p w14:paraId="71ABD590" w14:textId="77777777" w:rsidR="007D6AE4" w:rsidRPr="007C43F3" w:rsidRDefault="007D6AE4" w:rsidP="007C43F3">
      <w:pPr>
        <w:pStyle w:val="Caption"/>
        <w:keepNext/>
        <w:spacing w:line="360" w:lineRule="auto"/>
        <w:jc w:val="center"/>
        <w:rPr>
          <w:sz w:val="24"/>
        </w:rPr>
      </w:pPr>
      <w:r w:rsidRPr="007C43F3">
        <w:rPr>
          <w:sz w:val="24"/>
        </w:rPr>
        <w:lastRenderedPageBreak/>
        <w:t>Table 4.4: Extract feature</w:t>
      </w:r>
    </w:p>
    <w:tbl>
      <w:tblPr>
        <w:tblW w:w="0" w:type="auto"/>
        <w:tblInd w:w="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5"/>
        <w:gridCol w:w="4882"/>
      </w:tblGrid>
      <w:tr w:rsidR="007D6AE4" w:rsidRPr="00B173B6" w14:paraId="1FC87233"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682CF237" w14:textId="77777777" w:rsidR="007D6AE4" w:rsidRPr="00B173B6" w:rsidRDefault="007D6AE4" w:rsidP="007D6AE4">
            <w:pPr>
              <w:spacing w:line="360" w:lineRule="auto"/>
              <w:jc w:val="both"/>
              <w:rPr>
                <w:b/>
                <w:sz w:val="28"/>
                <w:szCs w:val="28"/>
              </w:rPr>
            </w:pPr>
            <w:proofErr w:type="spellStart"/>
            <w:r>
              <w:rPr>
                <w:b/>
                <w:sz w:val="28"/>
                <w:szCs w:val="28"/>
              </w:rPr>
              <w:t>Usecase</w:t>
            </w:r>
            <w:proofErr w:type="spellEnd"/>
            <w:r>
              <w:rPr>
                <w:b/>
                <w:sz w:val="28"/>
                <w:szCs w:val="28"/>
              </w:rPr>
              <w:t xml:space="preserve"> name</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1F552064" w14:textId="77777777" w:rsidR="007D6AE4" w:rsidRPr="00B173B6" w:rsidRDefault="007D6AE4" w:rsidP="007D6AE4">
            <w:pPr>
              <w:spacing w:line="360" w:lineRule="auto"/>
              <w:jc w:val="both"/>
            </w:pPr>
            <w:r>
              <w:t>Extract feature</w:t>
            </w:r>
          </w:p>
        </w:tc>
      </w:tr>
      <w:tr w:rsidR="007D6AE4" w:rsidRPr="00B173B6" w14:paraId="4C0D87B1"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67D1C825" w14:textId="77777777" w:rsidR="007D6AE4" w:rsidRPr="00B173B6" w:rsidRDefault="007D6AE4" w:rsidP="007D6AE4">
            <w:pPr>
              <w:spacing w:line="360" w:lineRule="auto"/>
              <w:jc w:val="both"/>
              <w:rPr>
                <w:b/>
                <w:sz w:val="28"/>
                <w:szCs w:val="28"/>
              </w:rPr>
            </w:pPr>
            <w:r>
              <w:rPr>
                <w:b/>
                <w:sz w:val="28"/>
                <w:szCs w:val="28"/>
              </w:rPr>
              <w:t>Goal in context</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75F8276D" w14:textId="77777777" w:rsidR="007D6AE4" w:rsidRPr="00B173B6" w:rsidRDefault="007D6AE4" w:rsidP="007D6AE4">
            <w:pPr>
              <w:spacing w:line="360" w:lineRule="auto"/>
              <w:jc w:val="both"/>
            </w:pPr>
            <w:r>
              <w:t>To compare the sign</w:t>
            </w:r>
          </w:p>
        </w:tc>
      </w:tr>
      <w:tr w:rsidR="007D6AE4" w:rsidRPr="00B173B6" w14:paraId="41BB2426"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3E1B7E52" w14:textId="77777777" w:rsidR="007D6AE4" w:rsidRPr="00B173B6" w:rsidRDefault="007D6AE4" w:rsidP="007D6AE4">
            <w:pPr>
              <w:spacing w:line="360" w:lineRule="auto"/>
              <w:jc w:val="both"/>
              <w:rPr>
                <w:b/>
                <w:sz w:val="28"/>
                <w:szCs w:val="28"/>
              </w:rPr>
            </w:pPr>
            <w:r>
              <w:rPr>
                <w:b/>
                <w:sz w:val="28"/>
                <w:szCs w:val="28"/>
              </w:rPr>
              <w:t>Primary acto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3FC9F4A5" w14:textId="77777777" w:rsidR="007D6AE4" w:rsidRPr="00B173B6" w:rsidRDefault="007D6AE4" w:rsidP="007D6AE4">
            <w:pPr>
              <w:spacing w:line="360" w:lineRule="auto"/>
              <w:jc w:val="both"/>
            </w:pPr>
            <w:r>
              <w:t>System</w:t>
            </w:r>
          </w:p>
        </w:tc>
      </w:tr>
      <w:tr w:rsidR="007D6AE4" w:rsidRPr="00B173B6" w14:paraId="5C277D61"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4366A736" w14:textId="77777777" w:rsidR="007D6AE4" w:rsidRPr="00B173B6" w:rsidRDefault="007D6AE4" w:rsidP="007D6AE4">
            <w:pPr>
              <w:spacing w:line="360" w:lineRule="auto"/>
              <w:jc w:val="both"/>
              <w:rPr>
                <w:b/>
                <w:sz w:val="28"/>
                <w:szCs w:val="28"/>
              </w:rPr>
            </w:pPr>
            <w:proofErr w:type="spellStart"/>
            <w:r>
              <w:rPr>
                <w:b/>
                <w:sz w:val="28"/>
                <w:szCs w:val="28"/>
              </w:rPr>
              <w:t>Pre condition</w:t>
            </w:r>
            <w:proofErr w:type="spellEnd"/>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5429A18D" w14:textId="77777777" w:rsidR="007D6AE4" w:rsidRPr="00B173B6" w:rsidRDefault="007D6AE4" w:rsidP="007D6AE4">
            <w:pPr>
              <w:spacing w:line="360" w:lineRule="auto"/>
              <w:jc w:val="both"/>
            </w:pPr>
            <w:r>
              <w:t>User must sign properly</w:t>
            </w:r>
          </w:p>
        </w:tc>
      </w:tr>
      <w:tr w:rsidR="007D6AE4" w:rsidRPr="00B173B6" w14:paraId="18195250"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7201E64D" w14:textId="77777777" w:rsidR="007D6AE4" w:rsidRPr="00B173B6" w:rsidRDefault="007D6AE4" w:rsidP="007D6AE4">
            <w:pPr>
              <w:spacing w:line="360" w:lineRule="auto"/>
              <w:jc w:val="both"/>
              <w:rPr>
                <w:b/>
                <w:sz w:val="28"/>
                <w:szCs w:val="28"/>
              </w:rPr>
            </w:pPr>
            <w:r>
              <w:rPr>
                <w:b/>
                <w:sz w:val="28"/>
                <w:szCs w:val="28"/>
              </w:rPr>
              <w:t>Trigge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4DECFFAC" w14:textId="77777777" w:rsidR="007D6AE4" w:rsidRPr="00B173B6" w:rsidRDefault="007D6AE4" w:rsidP="007D6AE4">
            <w:pPr>
              <w:spacing w:line="360" w:lineRule="auto"/>
              <w:jc w:val="both"/>
            </w:pPr>
            <w:r>
              <w:t>Comparing and predicting of sign</w:t>
            </w:r>
          </w:p>
        </w:tc>
      </w:tr>
      <w:tr w:rsidR="007D6AE4" w:rsidRPr="00B173B6" w14:paraId="2CE82AC7"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1E777EF6" w14:textId="77777777" w:rsidR="007D6AE4" w:rsidRPr="00B173B6" w:rsidRDefault="007D6AE4" w:rsidP="007D6AE4">
            <w:pPr>
              <w:spacing w:line="360" w:lineRule="auto"/>
              <w:jc w:val="both"/>
              <w:rPr>
                <w:b/>
                <w:sz w:val="28"/>
                <w:szCs w:val="28"/>
              </w:rPr>
            </w:pPr>
            <w:r>
              <w:rPr>
                <w:b/>
                <w:sz w:val="28"/>
                <w:szCs w:val="28"/>
              </w:rPr>
              <w:t>Scenario</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694E6A2C" w14:textId="77777777" w:rsidR="007D6AE4" w:rsidRPr="009E7697" w:rsidRDefault="007D6AE4" w:rsidP="007D6AE4">
            <w:pPr>
              <w:pStyle w:val="ListParagraph"/>
              <w:keepNext/>
              <w:numPr>
                <w:ilvl w:val="0"/>
                <w:numId w:val="36"/>
              </w:numPr>
              <w:spacing w:after="200" w:line="360" w:lineRule="auto"/>
              <w:jc w:val="both"/>
              <w:rPr>
                <w:rFonts w:ascii="Times New Roman" w:hAnsi="Times New Roman"/>
              </w:rPr>
            </w:pPr>
            <w:r w:rsidRPr="009E7697">
              <w:rPr>
                <w:rFonts w:ascii="Times New Roman" w:hAnsi="Times New Roman"/>
              </w:rPr>
              <w:t>The user starts the system.</w:t>
            </w:r>
          </w:p>
          <w:p w14:paraId="004C0CC7" w14:textId="77777777" w:rsidR="007D6AE4" w:rsidRPr="009E7697" w:rsidRDefault="007D6AE4" w:rsidP="007D6AE4">
            <w:pPr>
              <w:pStyle w:val="ListParagraph"/>
              <w:keepNext/>
              <w:numPr>
                <w:ilvl w:val="0"/>
                <w:numId w:val="36"/>
              </w:numPr>
              <w:spacing w:after="200" w:line="360" w:lineRule="auto"/>
              <w:jc w:val="both"/>
              <w:rPr>
                <w:rFonts w:ascii="Times New Roman" w:hAnsi="Times New Roman"/>
              </w:rPr>
            </w:pPr>
            <w:r w:rsidRPr="009E7697">
              <w:rPr>
                <w:rFonts w:ascii="Times New Roman" w:hAnsi="Times New Roman"/>
              </w:rPr>
              <w:t>User opens the application.</w:t>
            </w:r>
          </w:p>
          <w:p w14:paraId="0092EC43" w14:textId="77777777" w:rsidR="007D6AE4" w:rsidRPr="009E7697" w:rsidRDefault="007D6AE4" w:rsidP="007D6AE4">
            <w:pPr>
              <w:pStyle w:val="ListParagraph"/>
              <w:keepNext/>
              <w:numPr>
                <w:ilvl w:val="0"/>
                <w:numId w:val="36"/>
              </w:numPr>
              <w:spacing w:after="200" w:line="360" w:lineRule="auto"/>
              <w:jc w:val="both"/>
              <w:rPr>
                <w:rFonts w:ascii="Times New Roman" w:hAnsi="Times New Roman"/>
              </w:rPr>
            </w:pPr>
            <w:r w:rsidRPr="009E7697">
              <w:rPr>
                <w:rFonts w:ascii="Times New Roman" w:hAnsi="Times New Roman"/>
              </w:rPr>
              <w:t>Web cam will automatically start.</w:t>
            </w:r>
          </w:p>
          <w:p w14:paraId="1F7E8223" w14:textId="77777777" w:rsidR="007D6AE4" w:rsidRPr="009E7697" w:rsidRDefault="007D6AE4" w:rsidP="007D6AE4">
            <w:pPr>
              <w:pStyle w:val="ListParagraph"/>
              <w:keepNext/>
              <w:numPr>
                <w:ilvl w:val="0"/>
                <w:numId w:val="36"/>
              </w:numPr>
              <w:spacing w:after="200" w:line="360" w:lineRule="auto"/>
              <w:jc w:val="both"/>
              <w:rPr>
                <w:rFonts w:ascii="Times New Roman" w:hAnsi="Times New Roman"/>
              </w:rPr>
            </w:pPr>
            <w:r w:rsidRPr="009E7697">
              <w:rPr>
                <w:rFonts w:ascii="Times New Roman" w:hAnsi="Times New Roman"/>
              </w:rPr>
              <w:t>User signs in the web cam.</w:t>
            </w:r>
          </w:p>
          <w:p w14:paraId="5353389D" w14:textId="77777777" w:rsidR="007D6AE4" w:rsidRPr="009E7697" w:rsidRDefault="007D6AE4" w:rsidP="007D6AE4">
            <w:pPr>
              <w:pStyle w:val="ListParagraph"/>
              <w:keepNext/>
              <w:numPr>
                <w:ilvl w:val="0"/>
                <w:numId w:val="36"/>
              </w:numPr>
              <w:spacing w:after="200" w:line="360" w:lineRule="auto"/>
              <w:jc w:val="both"/>
              <w:rPr>
                <w:rFonts w:ascii="Times New Roman" w:hAnsi="Times New Roman"/>
              </w:rPr>
            </w:pPr>
            <w:r w:rsidRPr="009E7697">
              <w:rPr>
                <w:rFonts w:ascii="Times New Roman" w:hAnsi="Times New Roman"/>
              </w:rPr>
              <w:t>System will capture the image.</w:t>
            </w:r>
          </w:p>
          <w:p w14:paraId="3AAFD187" w14:textId="77777777" w:rsidR="007D6AE4" w:rsidRPr="009E7697" w:rsidRDefault="007D6AE4" w:rsidP="007D6AE4">
            <w:pPr>
              <w:pStyle w:val="ListParagraph"/>
              <w:keepNext/>
              <w:numPr>
                <w:ilvl w:val="0"/>
                <w:numId w:val="36"/>
              </w:numPr>
              <w:spacing w:after="200" w:line="360" w:lineRule="auto"/>
              <w:jc w:val="both"/>
              <w:rPr>
                <w:rFonts w:ascii="Times New Roman" w:hAnsi="Times New Roman"/>
              </w:rPr>
            </w:pPr>
            <w:r w:rsidRPr="009E7697">
              <w:rPr>
                <w:rFonts w:ascii="Times New Roman" w:hAnsi="Times New Roman"/>
              </w:rPr>
              <w:t>System captures the gesture from the image.</w:t>
            </w:r>
          </w:p>
          <w:p w14:paraId="0605F081" w14:textId="77777777" w:rsidR="007D6AE4" w:rsidRPr="00B173B6" w:rsidRDefault="007D6AE4" w:rsidP="007D6AE4">
            <w:pPr>
              <w:pStyle w:val="ListParagraph"/>
              <w:keepNext/>
              <w:numPr>
                <w:ilvl w:val="0"/>
                <w:numId w:val="36"/>
              </w:numPr>
              <w:spacing w:after="200" w:line="360" w:lineRule="auto"/>
              <w:jc w:val="both"/>
            </w:pPr>
            <w:r w:rsidRPr="009E7697">
              <w:rPr>
                <w:rFonts w:ascii="Times New Roman" w:hAnsi="Times New Roman"/>
              </w:rPr>
              <w:t>Features of the sign are extracted</w:t>
            </w:r>
          </w:p>
        </w:tc>
      </w:tr>
      <w:tr w:rsidR="007D6AE4" w:rsidRPr="00B173B6" w14:paraId="517A9899"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61BDEAAF" w14:textId="77777777" w:rsidR="007D6AE4" w:rsidRDefault="007D6AE4" w:rsidP="007D6AE4">
            <w:pPr>
              <w:spacing w:line="360" w:lineRule="auto"/>
              <w:jc w:val="both"/>
              <w:rPr>
                <w:b/>
                <w:sz w:val="28"/>
                <w:szCs w:val="28"/>
              </w:rPr>
            </w:pPr>
            <w:r>
              <w:rPr>
                <w:b/>
                <w:sz w:val="28"/>
                <w:szCs w:val="28"/>
              </w:rPr>
              <w:t>Exceptions</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4DE125F9" w14:textId="77777777" w:rsidR="007D6AE4" w:rsidRPr="00B173B6" w:rsidRDefault="007D6AE4" w:rsidP="007D6AE4">
            <w:pPr>
              <w:keepNext/>
              <w:spacing w:line="360" w:lineRule="auto"/>
              <w:jc w:val="both"/>
            </w:pPr>
            <w:r>
              <w:t>--</w:t>
            </w:r>
          </w:p>
        </w:tc>
      </w:tr>
      <w:tr w:rsidR="007D6AE4" w:rsidRPr="00B173B6" w14:paraId="4FCE5CC9"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673D08EF" w14:textId="77777777" w:rsidR="007D6AE4" w:rsidRDefault="007D6AE4" w:rsidP="007D6AE4">
            <w:pPr>
              <w:spacing w:line="360" w:lineRule="auto"/>
              <w:jc w:val="both"/>
              <w:rPr>
                <w:b/>
                <w:sz w:val="28"/>
                <w:szCs w:val="28"/>
              </w:rPr>
            </w:pPr>
            <w:r>
              <w:rPr>
                <w:b/>
                <w:sz w:val="28"/>
                <w:szCs w:val="28"/>
              </w:rPr>
              <w:t xml:space="preserve">To display the accurate </w:t>
            </w:r>
            <w:proofErr w:type="spellStart"/>
            <w:r>
              <w:rPr>
                <w:b/>
                <w:sz w:val="28"/>
                <w:szCs w:val="28"/>
              </w:rPr>
              <w:t>resultsPriority</w:t>
            </w:r>
            <w:proofErr w:type="spellEnd"/>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2B8CB37C" w14:textId="77777777" w:rsidR="007D6AE4" w:rsidRPr="00B173B6" w:rsidRDefault="007D6AE4" w:rsidP="007D6AE4">
            <w:pPr>
              <w:keepNext/>
              <w:spacing w:line="360" w:lineRule="auto"/>
              <w:jc w:val="both"/>
            </w:pPr>
            <w:r>
              <w:t>High</w:t>
            </w:r>
          </w:p>
        </w:tc>
      </w:tr>
      <w:tr w:rsidR="007D6AE4" w:rsidRPr="00B173B6" w14:paraId="2E8AED1C"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3ACA6276" w14:textId="77777777" w:rsidR="007D6AE4" w:rsidRDefault="007D6AE4" w:rsidP="007D6AE4">
            <w:pPr>
              <w:spacing w:line="360" w:lineRule="auto"/>
              <w:jc w:val="both"/>
              <w:rPr>
                <w:b/>
                <w:sz w:val="28"/>
                <w:szCs w:val="28"/>
              </w:rPr>
            </w:pPr>
            <w:r>
              <w:rPr>
                <w:b/>
                <w:sz w:val="28"/>
                <w:szCs w:val="28"/>
              </w:rPr>
              <w:t>Frequency of use</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013021BC" w14:textId="77777777" w:rsidR="007D6AE4" w:rsidRPr="00B173B6" w:rsidRDefault="007D6AE4" w:rsidP="007D6AE4">
            <w:pPr>
              <w:keepNext/>
              <w:spacing w:line="360" w:lineRule="auto"/>
              <w:jc w:val="both"/>
            </w:pPr>
            <w:r>
              <w:t>Frequent</w:t>
            </w:r>
          </w:p>
        </w:tc>
      </w:tr>
      <w:tr w:rsidR="00226A93" w:rsidRPr="00B173B6" w14:paraId="49AECF0D"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185F34BD" w14:textId="16335D00" w:rsidR="00226A93" w:rsidRDefault="00226A93" w:rsidP="007D6AE4">
            <w:pPr>
              <w:spacing w:line="360" w:lineRule="auto"/>
              <w:jc w:val="both"/>
              <w:rPr>
                <w:b/>
                <w:sz w:val="28"/>
                <w:szCs w:val="28"/>
              </w:rPr>
            </w:pP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1776F557" w14:textId="77777777" w:rsidR="00226A93" w:rsidRDefault="00226A93" w:rsidP="007D6AE4">
            <w:pPr>
              <w:keepNext/>
              <w:spacing w:line="360" w:lineRule="auto"/>
              <w:jc w:val="both"/>
            </w:pPr>
          </w:p>
        </w:tc>
      </w:tr>
    </w:tbl>
    <w:p w14:paraId="22B70D69" w14:textId="2ABB31EC" w:rsidR="007D6AE4" w:rsidRDefault="007D6AE4" w:rsidP="007D6AE4">
      <w:pPr>
        <w:spacing w:line="360" w:lineRule="auto"/>
        <w:jc w:val="both"/>
        <w:rPr>
          <w:b/>
          <w:sz w:val="28"/>
          <w:szCs w:val="28"/>
        </w:rPr>
      </w:pPr>
    </w:p>
    <w:p w14:paraId="6A7701CC" w14:textId="4B58EC4F" w:rsidR="00226A93" w:rsidRDefault="00226A93" w:rsidP="007D6AE4">
      <w:pPr>
        <w:spacing w:line="360" w:lineRule="auto"/>
        <w:jc w:val="both"/>
        <w:rPr>
          <w:b/>
          <w:sz w:val="28"/>
          <w:szCs w:val="28"/>
        </w:rPr>
      </w:pPr>
    </w:p>
    <w:p w14:paraId="2D6E766E" w14:textId="2F1702D4" w:rsidR="00226A93" w:rsidRDefault="00226A93" w:rsidP="007D6AE4">
      <w:pPr>
        <w:spacing w:line="360" w:lineRule="auto"/>
        <w:jc w:val="both"/>
        <w:rPr>
          <w:b/>
          <w:sz w:val="28"/>
          <w:szCs w:val="28"/>
        </w:rPr>
      </w:pPr>
    </w:p>
    <w:p w14:paraId="20D43AD0" w14:textId="44B76D89" w:rsidR="00226A93" w:rsidRDefault="00226A93" w:rsidP="007D6AE4">
      <w:pPr>
        <w:spacing w:line="360" w:lineRule="auto"/>
        <w:jc w:val="both"/>
        <w:rPr>
          <w:b/>
          <w:sz w:val="28"/>
          <w:szCs w:val="28"/>
        </w:rPr>
      </w:pPr>
    </w:p>
    <w:p w14:paraId="4BF20C5E" w14:textId="35DE31FA" w:rsidR="00226A93" w:rsidRDefault="00226A93" w:rsidP="007D6AE4">
      <w:pPr>
        <w:spacing w:line="360" w:lineRule="auto"/>
        <w:jc w:val="both"/>
        <w:rPr>
          <w:b/>
          <w:sz w:val="28"/>
          <w:szCs w:val="28"/>
        </w:rPr>
      </w:pPr>
    </w:p>
    <w:p w14:paraId="28300370" w14:textId="7871D54D" w:rsidR="00226A93" w:rsidRDefault="00226A93" w:rsidP="007D6AE4">
      <w:pPr>
        <w:spacing w:line="360" w:lineRule="auto"/>
        <w:jc w:val="both"/>
        <w:rPr>
          <w:b/>
          <w:sz w:val="28"/>
          <w:szCs w:val="28"/>
        </w:rPr>
      </w:pPr>
    </w:p>
    <w:p w14:paraId="4210E63B" w14:textId="0AB3625C" w:rsidR="00226A93" w:rsidRDefault="00226A93" w:rsidP="007D6AE4">
      <w:pPr>
        <w:spacing w:line="360" w:lineRule="auto"/>
        <w:jc w:val="both"/>
        <w:rPr>
          <w:b/>
          <w:sz w:val="28"/>
          <w:szCs w:val="28"/>
        </w:rPr>
      </w:pPr>
    </w:p>
    <w:p w14:paraId="1ED128BC" w14:textId="77777777" w:rsidR="00226A93" w:rsidRDefault="00226A93" w:rsidP="007D6AE4">
      <w:pPr>
        <w:spacing w:line="360" w:lineRule="auto"/>
        <w:jc w:val="both"/>
        <w:rPr>
          <w:b/>
          <w:sz w:val="28"/>
          <w:szCs w:val="28"/>
        </w:rPr>
      </w:pPr>
    </w:p>
    <w:p w14:paraId="638A4A00" w14:textId="77777777" w:rsidR="007D6AE4" w:rsidRPr="007C43F3" w:rsidRDefault="007D6AE4" w:rsidP="007C43F3">
      <w:pPr>
        <w:pStyle w:val="Caption"/>
        <w:keepNext/>
        <w:spacing w:line="360" w:lineRule="auto"/>
        <w:jc w:val="center"/>
        <w:rPr>
          <w:sz w:val="24"/>
        </w:rPr>
      </w:pPr>
      <w:r w:rsidRPr="007C43F3">
        <w:rPr>
          <w:sz w:val="24"/>
        </w:rPr>
        <w:lastRenderedPageBreak/>
        <w:t>Table 4.5: Recognize Gesture</w:t>
      </w:r>
    </w:p>
    <w:tbl>
      <w:tblPr>
        <w:tblW w:w="0" w:type="auto"/>
        <w:tblInd w:w="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15"/>
        <w:gridCol w:w="4882"/>
      </w:tblGrid>
      <w:tr w:rsidR="007D6AE4" w:rsidRPr="00B173B6" w14:paraId="23F5611B"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4B45C3D2" w14:textId="77777777" w:rsidR="007D6AE4" w:rsidRPr="00B173B6" w:rsidRDefault="007D6AE4" w:rsidP="007D6AE4">
            <w:pPr>
              <w:spacing w:line="360" w:lineRule="auto"/>
              <w:jc w:val="both"/>
              <w:rPr>
                <w:b/>
                <w:sz w:val="28"/>
                <w:szCs w:val="28"/>
              </w:rPr>
            </w:pPr>
            <w:proofErr w:type="spellStart"/>
            <w:r>
              <w:rPr>
                <w:b/>
                <w:sz w:val="28"/>
                <w:szCs w:val="28"/>
              </w:rPr>
              <w:t>Usecase</w:t>
            </w:r>
            <w:proofErr w:type="spellEnd"/>
            <w:r>
              <w:rPr>
                <w:b/>
                <w:sz w:val="28"/>
                <w:szCs w:val="28"/>
              </w:rPr>
              <w:t xml:space="preserve"> name</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4E761AF7" w14:textId="77777777" w:rsidR="007D6AE4" w:rsidRPr="00B173B6" w:rsidRDefault="007D6AE4" w:rsidP="007D6AE4">
            <w:pPr>
              <w:spacing w:line="360" w:lineRule="auto"/>
              <w:jc w:val="both"/>
            </w:pPr>
            <w:r>
              <w:t>Recognize gesture</w:t>
            </w:r>
          </w:p>
        </w:tc>
      </w:tr>
      <w:tr w:rsidR="007D6AE4" w:rsidRPr="00B173B6" w14:paraId="213928E7"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179B0774" w14:textId="77777777" w:rsidR="007D6AE4" w:rsidRPr="00B173B6" w:rsidRDefault="007D6AE4" w:rsidP="007D6AE4">
            <w:pPr>
              <w:spacing w:line="360" w:lineRule="auto"/>
              <w:jc w:val="both"/>
              <w:rPr>
                <w:b/>
                <w:sz w:val="28"/>
                <w:szCs w:val="28"/>
              </w:rPr>
            </w:pPr>
            <w:r>
              <w:rPr>
                <w:b/>
                <w:sz w:val="28"/>
                <w:szCs w:val="28"/>
              </w:rPr>
              <w:t>Goal in context</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31799AEC" w14:textId="77777777" w:rsidR="007D6AE4" w:rsidRPr="00B173B6" w:rsidRDefault="007D6AE4" w:rsidP="007D6AE4">
            <w:pPr>
              <w:spacing w:line="360" w:lineRule="auto"/>
              <w:jc w:val="both"/>
            </w:pPr>
            <w:r>
              <w:t>To display the correct result</w:t>
            </w:r>
          </w:p>
        </w:tc>
      </w:tr>
      <w:tr w:rsidR="007D6AE4" w:rsidRPr="00B173B6" w14:paraId="2F4011A6"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28E2DF3D" w14:textId="77777777" w:rsidR="007D6AE4" w:rsidRPr="00B173B6" w:rsidRDefault="007D6AE4" w:rsidP="007D6AE4">
            <w:pPr>
              <w:spacing w:line="360" w:lineRule="auto"/>
              <w:jc w:val="both"/>
              <w:rPr>
                <w:b/>
                <w:sz w:val="28"/>
                <w:szCs w:val="28"/>
              </w:rPr>
            </w:pPr>
            <w:r>
              <w:rPr>
                <w:b/>
                <w:sz w:val="28"/>
                <w:szCs w:val="28"/>
              </w:rPr>
              <w:t>Primary acto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229AFF47" w14:textId="77777777" w:rsidR="007D6AE4" w:rsidRPr="00B173B6" w:rsidRDefault="007D6AE4" w:rsidP="007D6AE4">
            <w:pPr>
              <w:spacing w:line="360" w:lineRule="auto"/>
              <w:jc w:val="both"/>
            </w:pPr>
            <w:r>
              <w:t>System</w:t>
            </w:r>
          </w:p>
        </w:tc>
      </w:tr>
      <w:tr w:rsidR="007D6AE4" w:rsidRPr="00B173B6" w14:paraId="45D3C636"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47F1D263" w14:textId="77777777" w:rsidR="007D6AE4" w:rsidRPr="00B173B6" w:rsidRDefault="007D6AE4" w:rsidP="007D6AE4">
            <w:pPr>
              <w:spacing w:line="360" w:lineRule="auto"/>
              <w:jc w:val="both"/>
              <w:rPr>
                <w:b/>
                <w:sz w:val="28"/>
                <w:szCs w:val="28"/>
              </w:rPr>
            </w:pPr>
            <w:r>
              <w:rPr>
                <w:b/>
                <w:sz w:val="28"/>
                <w:szCs w:val="28"/>
              </w:rPr>
              <w:t>Precondition</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23210BF0" w14:textId="77777777" w:rsidR="007D6AE4" w:rsidRPr="00B173B6" w:rsidRDefault="007D6AE4" w:rsidP="007D6AE4">
            <w:pPr>
              <w:spacing w:line="360" w:lineRule="auto"/>
              <w:jc w:val="both"/>
            </w:pPr>
            <w:r>
              <w:t>User must sign properly</w:t>
            </w:r>
          </w:p>
        </w:tc>
      </w:tr>
      <w:tr w:rsidR="007D6AE4" w:rsidRPr="00B173B6" w14:paraId="478DB92D"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6867DF28" w14:textId="086E8DF5" w:rsidR="007D6AE4" w:rsidRPr="00B173B6" w:rsidRDefault="007D6AE4" w:rsidP="007D6AE4">
            <w:pPr>
              <w:spacing w:line="360" w:lineRule="auto"/>
              <w:jc w:val="both"/>
              <w:rPr>
                <w:b/>
                <w:sz w:val="28"/>
                <w:szCs w:val="28"/>
              </w:rPr>
            </w:pPr>
            <w:r>
              <w:rPr>
                <w:b/>
                <w:sz w:val="28"/>
                <w:szCs w:val="28"/>
              </w:rPr>
              <w:t>Trigger</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73E8DDB1" w14:textId="77777777" w:rsidR="007D6AE4" w:rsidRPr="00B173B6" w:rsidRDefault="007D6AE4" w:rsidP="007D6AE4">
            <w:pPr>
              <w:spacing w:line="360" w:lineRule="auto"/>
              <w:jc w:val="both"/>
            </w:pPr>
            <w:r>
              <w:t>To display the accurate results</w:t>
            </w:r>
          </w:p>
        </w:tc>
      </w:tr>
      <w:tr w:rsidR="007D6AE4" w:rsidRPr="00B173B6" w14:paraId="2DBC5428"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hideMark/>
          </w:tcPr>
          <w:p w14:paraId="2305C027" w14:textId="1448A249" w:rsidR="007D6AE4" w:rsidRPr="00B173B6" w:rsidRDefault="007D6AE4" w:rsidP="007D6AE4">
            <w:pPr>
              <w:spacing w:line="360" w:lineRule="auto"/>
              <w:jc w:val="both"/>
              <w:rPr>
                <w:b/>
                <w:sz w:val="28"/>
                <w:szCs w:val="28"/>
              </w:rPr>
            </w:pPr>
            <w:r>
              <w:rPr>
                <w:b/>
                <w:sz w:val="28"/>
                <w:szCs w:val="28"/>
              </w:rPr>
              <w:t>Scenario</w:t>
            </w:r>
          </w:p>
        </w:tc>
        <w:tc>
          <w:tcPr>
            <w:tcW w:w="4882" w:type="dxa"/>
            <w:tcBorders>
              <w:top w:val="single" w:sz="4" w:space="0" w:color="auto"/>
              <w:left w:val="single" w:sz="4" w:space="0" w:color="auto"/>
              <w:bottom w:val="single" w:sz="4" w:space="0" w:color="auto"/>
              <w:right w:val="single" w:sz="4" w:space="0" w:color="auto"/>
            </w:tcBorders>
            <w:shd w:val="clear" w:color="auto" w:fill="auto"/>
            <w:hideMark/>
          </w:tcPr>
          <w:p w14:paraId="2EA9529D" w14:textId="77777777" w:rsidR="007D6AE4" w:rsidRPr="009E7697" w:rsidRDefault="007D6AE4" w:rsidP="007D6AE4">
            <w:pPr>
              <w:pStyle w:val="ListParagraph"/>
              <w:keepNext/>
              <w:numPr>
                <w:ilvl w:val="0"/>
                <w:numId w:val="38"/>
              </w:numPr>
              <w:spacing w:after="200" w:line="360" w:lineRule="auto"/>
              <w:jc w:val="both"/>
              <w:rPr>
                <w:rFonts w:ascii="Times New Roman" w:hAnsi="Times New Roman"/>
              </w:rPr>
            </w:pPr>
            <w:r w:rsidRPr="009E7697">
              <w:rPr>
                <w:rFonts w:ascii="Times New Roman" w:hAnsi="Times New Roman"/>
              </w:rPr>
              <w:t>The user starts the system.</w:t>
            </w:r>
          </w:p>
          <w:p w14:paraId="30D31E96" w14:textId="77777777" w:rsidR="007D6AE4" w:rsidRPr="009E7697" w:rsidRDefault="007D6AE4" w:rsidP="007D6AE4">
            <w:pPr>
              <w:pStyle w:val="ListParagraph"/>
              <w:keepNext/>
              <w:numPr>
                <w:ilvl w:val="0"/>
                <w:numId w:val="38"/>
              </w:numPr>
              <w:spacing w:after="200" w:line="360" w:lineRule="auto"/>
              <w:jc w:val="both"/>
              <w:rPr>
                <w:rFonts w:ascii="Times New Roman" w:hAnsi="Times New Roman"/>
              </w:rPr>
            </w:pPr>
            <w:r w:rsidRPr="009E7697">
              <w:rPr>
                <w:rFonts w:ascii="Times New Roman" w:hAnsi="Times New Roman"/>
              </w:rPr>
              <w:t>User opens the application.</w:t>
            </w:r>
          </w:p>
          <w:p w14:paraId="2E493A42" w14:textId="77777777" w:rsidR="007D6AE4" w:rsidRPr="009E7697" w:rsidRDefault="007D6AE4" w:rsidP="007D6AE4">
            <w:pPr>
              <w:pStyle w:val="ListParagraph"/>
              <w:keepNext/>
              <w:numPr>
                <w:ilvl w:val="0"/>
                <w:numId w:val="38"/>
              </w:numPr>
              <w:spacing w:after="200" w:line="360" w:lineRule="auto"/>
              <w:jc w:val="both"/>
              <w:rPr>
                <w:rFonts w:ascii="Times New Roman" w:hAnsi="Times New Roman"/>
              </w:rPr>
            </w:pPr>
            <w:r w:rsidRPr="009E7697">
              <w:rPr>
                <w:rFonts w:ascii="Times New Roman" w:hAnsi="Times New Roman"/>
              </w:rPr>
              <w:t>Webcam will automatically start.</w:t>
            </w:r>
          </w:p>
          <w:p w14:paraId="4A4CC0AE" w14:textId="77777777" w:rsidR="007D6AE4" w:rsidRPr="009E7697" w:rsidRDefault="007D6AE4" w:rsidP="007D6AE4">
            <w:pPr>
              <w:pStyle w:val="ListParagraph"/>
              <w:keepNext/>
              <w:numPr>
                <w:ilvl w:val="0"/>
                <w:numId w:val="38"/>
              </w:numPr>
              <w:spacing w:after="200" w:line="360" w:lineRule="auto"/>
              <w:jc w:val="both"/>
              <w:rPr>
                <w:rFonts w:ascii="Times New Roman" w:hAnsi="Times New Roman"/>
              </w:rPr>
            </w:pPr>
            <w:r w:rsidRPr="009E7697">
              <w:rPr>
                <w:rFonts w:ascii="Times New Roman" w:hAnsi="Times New Roman"/>
              </w:rPr>
              <w:t>User signs in the webcam.</w:t>
            </w:r>
          </w:p>
          <w:p w14:paraId="7D88B0B8" w14:textId="77777777" w:rsidR="007D6AE4" w:rsidRPr="009E7697" w:rsidRDefault="007D6AE4" w:rsidP="007D6AE4">
            <w:pPr>
              <w:pStyle w:val="ListParagraph"/>
              <w:keepNext/>
              <w:numPr>
                <w:ilvl w:val="0"/>
                <w:numId w:val="38"/>
              </w:numPr>
              <w:spacing w:after="200" w:line="360" w:lineRule="auto"/>
              <w:jc w:val="both"/>
              <w:rPr>
                <w:rFonts w:ascii="Times New Roman" w:hAnsi="Times New Roman"/>
              </w:rPr>
            </w:pPr>
            <w:r w:rsidRPr="009E7697">
              <w:rPr>
                <w:rFonts w:ascii="Times New Roman" w:hAnsi="Times New Roman"/>
              </w:rPr>
              <w:t>System will capture the image.</w:t>
            </w:r>
          </w:p>
          <w:p w14:paraId="7FF0770E" w14:textId="77777777" w:rsidR="007D6AE4" w:rsidRPr="009E7697" w:rsidRDefault="007D6AE4" w:rsidP="007D6AE4">
            <w:pPr>
              <w:pStyle w:val="ListParagraph"/>
              <w:keepNext/>
              <w:numPr>
                <w:ilvl w:val="0"/>
                <w:numId w:val="38"/>
              </w:numPr>
              <w:spacing w:after="200" w:line="360" w:lineRule="auto"/>
              <w:jc w:val="both"/>
              <w:rPr>
                <w:rFonts w:ascii="Times New Roman" w:hAnsi="Times New Roman"/>
              </w:rPr>
            </w:pPr>
            <w:r w:rsidRPr="009E7697">
              <w:rPr>
                <w:rFonts w:ascii="Times New Roman" w:hAnsi="Times New Roman"/>
              </w:rPr>
              <w:t>System captures the gesture from the image.</w:t>
            </w:r>
          </w:p>
          <w:p w14:paraId="471449CC" w14:textId="77777777" w:rsidR="007D6AE4" w:rsidRPr="009E7697" w:rsidRDefault="007D6AE4" w:rsidP="007D6AE4">
            <w:pPr>
              <w:pStyle w:val="ListParagraph"/>
              <w:keepNext/>
              <w:numPr>
                <w:ilvl w:val="0"/>
                <w:numId w:val="38"/>
              </w:numPr>
              <w:spacing w:after="200" w:line="360" w:lineRule="auto"/>
              <w:jc w:val="both"/>
              <w:rPr>
                <w:rFonts w:ascii="Times New Roman" w:hAnsi="Times New Roman"/>
              </w:rPr>
            </w:pPr>
            <w:r w:rsidRPr="009E7697">
              <w:rPr>
                <w:rFonts w:ascii="Times New Roman" w:hAnsi="Times New Roman"/>
              </w:rPr>
              <w:t>Features of the sign are extracted by the trained model.</w:t>
            </w:r>
          </w:p>
          <w:p w14:paraId="705FFEBC" w14:textId="77777777" w:rsidR="007D6AE4" w:rsidRPr="00B173B6" w:rsidRDefault="007D6AE4" w:rsidP="007D6AE4">
            <w:pPr>
              <w:pStyle w:val="ListParagraph"/>
              <w:keepNext/>
              <w:numPr>
                <w:ilvl w:val="0"/>
                <w:numId w:val="38"/>
              </w:numPr>
              <w:spacing w:after="200" w:line="360" w:lineRule="auto"/>
              <w:jc w:val="both"/>
            </w:pPr>
            <w:r w:rsidRPr="009E7697">
              <w:rPr>
                <w:rFonts w:ascii="Times New Roman" w:hAnsi="Times New Roman"/>
              </w:rPr>
              <w:t>System will then recognize the gesture.</w:t>
            </w:r>
          </w:p>
        </w:tc>
      </w:tr>
      <w:tr w:rsidR="007D6AE4" w:rsidRPr="00B173B6" w14:paraId="78A169C2"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2CF53EB3" w14:textId="4186906B" w:rsidR="007D6AE4" w:rsidRDefault="007D6AE4" w:rsidP="007D6AE4">
            <w:pPr>
              <w:spacing w:line="360" w:lineRule="auto"/>
              <w:jc w:val="both"/>
              <w:rPr>
                <w:b/>
                <w:sz w:val="28"/>
                <w:szCs w:val="28"/>
              </w:rPr>
            </w:pPr>
            <w:r>
              <w:rPr>
                <w:b/>
                <w:sz w:val="28"/>
                <w:szCs w:val="28"/>
              </w:rPr>
              <w:t>Exceptions</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57732D65" w14:textId="77777777" w:rsidR="007D6AE4" w:rsidRPr="00B173B6" w:rsidRDefault="007D6AE4" w:rsidP="007D6AE4">
            <w:pPr>
              <w:keepNext/>
              <w:spacing w:line="360" w:lineRule="auto"/>
              <w:jc w:val="both"/>
            </w:pPr>
            <w:r>
              <w:t>--</w:t>
            </w:r>
          </w:p>
        </w:tc>
      </w:tr>
      <w:tr w:rsidR="007D6AE4" w:rsidRPr="00B173B6" w14:paraId="15BABE02"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63633129" w14:textId="625F3585" w:rsidR="007D6AE4" w:rsidRDefault="007D6AE4" w:rsidP="007D6AE4">
            <w:pPr>
              <w:spacing w:line="360" w:lineRule="auto"/>
              <w:jc w:val="both"/>
              <w:rPr>
                <w:b/>
                <w:sz w:val="28"/>
                <w:szCs w:val="28"/>
              </w:rPr>
            </w:pPr>
            <w:r>
              <w:rPr>
                <w:b/>
                <w:sz w:val="28"/>
                <w:szCs w:val="28"/>
              </w:rPr>
              <w:t>Priority</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6F61CB22" w14:textId="77777777" w:rsidR="007D6AE4" w:rsidRPr="00B173B6" w:rsidRDefault="007D6AE4" w:rsidP="007D6AE4">
            <w:pPr>
              <w:keepNext/>
              <w:spacing w:line="360" w:lineRule="auto"/>
              <w:jc w:val="both"/>
            </w:pPr>
            <w:r>
              <w:t>High</w:t>
            </w:r>
          </w:p>
        </w:tc>
      </w:tr>
      <w:tr w:rsidR="007D6AE4" w:rsidRPr="00B173B6" w14:paraId="052A6004" w14:textId="77777777" w:rsidTr="00226A93">
        <w:tc>
          <w:tcPr>
            <w:tcW w:w="3415" w:type="dxa"/>
            <w:tcBorders>
              <w:top w:val="single" w:sz="4" w:space="0" w:color="auto"/>
              <w:left w:val="single" w:sz="4" w:space="0" w:color="auto"/>
              <w:bottom w:val="single" w:sz="4" w:space="0" w:color="auto"/>
              <w:right w:val="single" w:sz="4" w:space="0" w:color="auto"/>
            </w:tcBorders>
            <w:shd w:val="clear" w:color="auto" w:fill="auto"/>
          </w:tcPr>
          <w:p w14:paraId="38180082" w14:textId="79950CF9" w:rsidR="007D6AE4" w:rsidRDefault="007D6AE4" w:rsidP="007D6AE4">
            <w:pPr>
              <w:spacing w:line="360" w:lineRule="auto"/>
              <w:jc w:val="both"/>
              <w:rPr>
                <w:b/>
                <w:sz w:val="28"/>
                <w:szCs w:val="28"/>
              </w:rPr>
            </w:pPr>
            <w:r>
              <w:rPr>
                <w:b/>
                <w:sz w:val="28"/>
                <w:szCs w:val="28"/>
              </w:rPr>
              <w:t>Frequency    of use</w:t>
            </w:r>
          </w:p>
        </w:tc>
        <w:tc>
          <w:tcPr>
            <w:tcW w:w="4882" w:type="dxa"/>
            <w:tcBorders>
              <w:top w:val="single" w:sz="4" w:space="0" w:color="auto"/>
              <w:left w:val="single" w:sz="4" w:space="0" w:color="auto"/>
              <w:bottom w:val="single" w:sz="4" w:space="0" w:color="auto"/>
              <w:right w:val="single" w:sz="4" w:space="0" w:color="auto"/>
            </w:tcBorders>
            <w:shd w:val="clear" w:color="auto" w:fill="auto"/>
          </w:tcPr>
          <w:p w14:paraId="0BD85465" w14:textId="77777777" w:rsidR="007D6AE4" w:rsidRPr="00B173B6" w:rsidRDefault="007D6AE4" w:rsidP="007D6AE4">
            <w:pPr>
              <w:keepNext/>
              <w:spacing w:line="360" w:lineRule="auto"/>
              <w:jc w:val="both"/>
            </w:pPr>
            <w:r>
              <w:t>Frequent</w:t>
            </w:r>
          </w:p>
        </w:tc>
      </w:tr>
    </w:tbl>
    <w:p w14:paraId="45B22B35" w14:textId="1F376E1B" w:rsidR="007D6AE4" w:rsidRDefault="007D6AE4" w:rsidP="007D6AE4">
      <w:pPr>
        <w:spacing w:line="360" w:lineRule="auto"/>
        <w:jc w:val="both"/>
        <w:rPr>
          <w:b/>
          <w:sz w:val="28"/>
          <w:szCs w:val="28"/>
        </w:rPr>
      </w:pPr>
    </w:p>
    <w:p w14:paraId="2C87D5A8" w14:textId="6898398B" w:rsidR="00226A93" w:rsidRDefault="00226A93" w:rsidP="007D6AE4">
      <w:pPr>
        <w:spacing w:line="360" w:lineRule="auto"/>
        <w:jc w:val="both"/>
        <w:rPr>
          <w:b/>
          <w:sz w:val="28"/>
          <w:szCs w:val="28"/>
        </w:rPr>
      </w:pPr>
    </w:p>
    <w:p w14:paraId="32E46AE7" w14:textId="26953A90" w:rsidR="00226A93" w:rsidRDefault="00226A93" w:rsidP="007D6AE4">
      <w:pPr>
        <w:spacing w:line="360" w:lineRule="auto"/>
        <w:jc w:val="both"/>
        <w:rPr>
          <w:b/>
          <w:sz w:val="28"/>
          <w:szCs w:val="28"/>
        </w:rPr>
      </w:pPr>
    </w:p>
    <w:p w14:paraId="45F46C25" w14:textId="6D98DCBA" w:rsidR="00226A93" w:rsidRDefault="00226A93" w:rsidP="007D6AE4">
      <w:pPr>
        <w:spacing w:line="360" w:lineRule="auto"/>
        <w:jc w:val="both"/>
        <w:rPr>
          <w:b/>
          <w:sz w:val="28"/>
          <w:szCs w:val="28"/>
        </w:rPr>
      </w:pPr>
    </w:p>
    <w:p w14:paraId="1C58B658" w14:textId="3287DB3E" w:rsidR="00226A93" w:rsidRDefault="00226A93" w:rsidP="007D6AE4">
      <w:pPr>
        <w:spacing w:line="360" w:lineRule="auto"/>
        <w:jc w:val="both"/>
        <w:rPr>
          <w:b/>
          <w:sz w:val="28"/>
          <w:szCs w:val="28"/>
        </w:rPr>
      </w:pPr>
    </w:p>
    <w:p w14:paraId="20F2B59D" w14:textId="37791483" w:rsidR="00226A93" w:rsidRDefault="00226A93" w:rsidP="007D6AE4">
      <w:pPr>
        <w:spacing w:line="360" w:lineRule="auto"/>
        <w:jc w:val="both"/>
        <w:rPr>
          <w:b/>
          <w:sz w:val="28"/>
          <w:szCs w:val="28"/>
        </w:rPr>
      </w:pPr>
    </w:p>
    <w:p w14:paraId="3B14B7A3" w14:textId="71C4BF3E" w:rsidR="00226A93" w:rsidRDefault="00226A93" w:rsidP="007D6AE4">
      <w:pPr>
        <w:spacing w:line="360" w:lineRule="auto"/>
        <w:jc w:val="both"/>
        <w:rPr>
          <w:b/>
          <w:sz w:val="28"/>
          <w:szCs w:val="28"/>
        </w:rPr>
      </w:pPr>
    </w:p>
    <w:p w14:paraId="23E9A5A3" w14:textId="77777777" w:rsidR="00226A93" w:rsidRDefault="00226A93" w:rsidP="007D6AE4">
      <w:pPr>
        <w:spacing w:line="360" w:lineRule="auto"/>
        <w:jc w:val="both"/>
        <w:rPr>
          <w:b/>
          <w:sz w:val="28"/>
          <w:szCs w:val="28"/>
        </w:rPr>
      </w:pPr>
    </w:p>
    <w:p w14:paraId="5F305B1B" w14:textId="77777777" w:rsidR="007D6AE4" w:rsidRPr="007C43F3" w:rsidRDefault="007D6AE4" w:rsidP="007C43F3">
      <w:pPr>
        <w:pStyle w:val="Caption"/>
        <w:keepNext/>
        <w:spacing w:line="360" w:lineRule="auto"/>
        <w:jc w:val="center"/>
        <w:rPr>
          <w:sz w:val="24"/>
        </w:rPr>
      </w:pPr>
      <w:r w:rsidRPr="007C43F3">
        <w:rPr>
          <w:sz w:val="24"/>
        </w:rPr>
        <w:lastRenderedPageBreak/>
        <w:t>Table 4.6: Display result</w:t>
      </w:r>
    </w:p>
    <w:tbl>
      <w:tblPr>
        <w:tblW w:w="0" w:type="auto"/>
        <w:tblInd w:w="5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5"/>
        <w:gridCol w:w="5242"/>
      </w:tblGrid>
      <w:tr w:rsidR="007D6AE4" w:rsidRPr="00B173B6" w14:paraId="032B6585" w14:textId="77777777" w:rsidTr="00226A93">
        <w:tc>
          <w:tcPr>
            <w:tcW w:w="3055" w:type="dxa"/>
            <w:tcBorders>
              <w:top w:val="single" w:sz="4" w:space="0" w:color="auto"/>
              <w:left w:val="single" w:sz="4" w:space="0" w:color="auto"/>
              <w:bottom w:val="single" w:sz="4" w:space="0" w:color="auto"/>
              <w:right w:val="single" w:sz="4" w:space="0" w:color="auto"/>
            </w:tcBorders>
            <w:shd w:val="clear" w:color="auto" w:fill="auto"/>
            <w:hideMark/>
          </w:tcPr>
          <w:p w14:paraId="5D240641" w14:textId="77777777" w:rsidR="007D6AE4" w:rsidRPr="00B173B6" w:rsidRDefault="007D6AE4" w:rsidP="007D6AE4">
            <w:pPr>
              <w:spacing w:line="360" w:lineRule="auto"/>
              <w:jc w:val="both"/>
              <w:rPr>
                <w:b/>
                <w:sz w:val="28"/>
                <w:szCs w:val="28"/>
              </w:rPr>
            </w:pPr>
            <w:proofErr w:type="spellStart"/>
            <w:r>
              <w:rPr>
                <w:b/>
                <w:sz w:val="28"/>
                <w:szCs w:val="28"/>
              </w:rPr>
              <w:t>Usecase</w:t>
            </w:r>
            <w:proofErr w:type="spellEnd"/>
            <w:r>
              <w:rPr>
                <w:b/>
                <w:sz w:val="28"/>
                <w:szCs w:val="28"/>
              </w:rPr>
              <w:t xml:space="preserve"> name</w:t>
            </w:r>
          </w:p>
        </w:tc>
        <w:tc>
          <w:tcPr>
            <w:tcW w:w="5242" w:type="dxa"/>
            <w:tcBorders>
              <w:top w:val="single" w:sz="4" w:space="0" w:color="auto"/>
              <w:left w:val="single" w:sz="4" w:space="0" w:color="auto"/>
              <w:bottom w:val="single" w:sz="4" w:space="0" w:color="auto"/>
              <w:right w:val="single" w:sz="4" w:space="0" w:color="auto"/>
            </w:tcBorders>
            <w:shd w:val="clear" w:color="auto" w:fill="auto"/>
            <w:hideMark/>
          </w:tcPr>
          <w:p w14:paraId="4A10D796" w14:textId="77777777" w:rsidR="007D6AE4" w:rsidRPr="00B173B6" w:rsidRDefault="007D6AE4" w:rsidP="007D6AE4">
            <w:pPr>
              <w:spacing w:line="360" w:lineRule="auto"/>
              <w:jc w:val="both"/>
            </w:pPr>
            <w:r>
              <w:t>Display Result</w:t>
            </w:r>
          </w:p>
        </w:tc>
      </w:tr>
      <w:tr w:rsidR="007D6AE4" w:rsidRPr="00B173B6" w14:paraId="6402DCB3" w14:textId="77777777" w:rsidTr="00226A93">
        <w:tc>
          <w:tcPr>
            <w:tcW w:w="3055" w:type="dxa"/>
            <w:tcBorders>
              <w:top w:val="single" w:sz="4" w:space="0" w:color="auto"/>
              <w:left w:val="single" w:sz="4" w:space="0" w:color="auto"/>
              <w:bottom w:val="single" w:sz="4" w:space="0" w:color="auto"/>
              <w:right w:val="single" w:sz="4" w:space="0" w:color="auto"/>
            </w:tcBorders>
            <w:shd w:val="clear" w:color="auto" w:fill="auto"/>
            <w:hideMark/>
          </w:tcPr>
          <w:p w14:paraId="32E2527E" w14:textId="77777777" w:rsidR="007D6AE4" w:rsidRPr="00B173B6" w:rsidRDefault="007D6AE4" w:rsidP="007D6AE4">
            <w:pPr>
              <w:spacing w:line="360" w:lineRule="auto"/>
              <w:jc w:val="both"/>
              <w:rPr>
                <w:b/>
                <w:sz w:val="28"/>
                <w:szCs w:val="28"/>
              </w:rPr>
            </w:pPr>
            <w:r>
              <w:rPr>
                <w:b/>
                <w:sz w:val="28"/>
                <w:szCs w:val="28"/>
              </w:rPr>
              <w:t>Goal in context</w:t>
            </w:r>
          </w:p>
        </w:tc>
        <w:tc>
          <w:tcPr>
            <w:tcW w:w="5242" w:type="dxa"/>
            <w:tcBorders>
              <w:top w:val="single" w:sz="4" w:space="0" w:color="auto"/>
              <w:left w:val="single" w:sz="4" w:space="0" w:color="auto"/>
              <w:bottom w:val="single" w:sz="4" w:space="0" w:color="auto"/>
              <w:right w:val="single" w:sz="4" w:space="0" w:color="auto"/>
            </w:tcBorders>
            <w:shd w:val="clear" w:color="auto" w:fill="auto"/>
            <w:hideMark/>
          </w:tcPr>
          <w:p w14:paraId="2F8387F0" w14:textId="661FAE9B" w:rsidR="007D6AE4" w:rsidRPr="00B173B6" w:rsidRDefault="007D6AE4" w:rsidP="007D6AE4">
            <w:pPr>
              <w:spacing w:line="360" w:lineRule="auto"/>
              <w:jc w:val="both"/>
            </w:pPr>
            <w:r>
              <w:t>Detect the sign and display it as text</w:t>
            </w:r>
          </w:p>
        </w:tc>
      </w:tr>
      <w:tr w:rsidR="007D6AE4" w:rsidRPr="00B173B6" w14:paraId="5194D190" w14:textId="77777777" w:rsidTr="00226A93">
        <w:tc>
          <w:tcPr>
            <w:tcW w:w="3055" w:type="dxa"/>
            <w:tcBorders>
              <w:top w:val="single" w:sz="4" w:space="0" w:color="auto"/>
              <w:left w:val="single" w:sz="4" w:space="0" w:color="auto"/>
              <w:bottom w:val="single" w:sz="4" w:space="0" w:color="auto"/>
              <w:right w:val="single" w:sz="4" w:space="0" w:color="auto"/>
            </w:tcBorders>
            <w:shd w:val="clear" w:color="auto" w:fill="auto"/>
            <w:hideMark/>
          </w:tcPr>
          <w:p w14:paraId="5CD9A90D" w14:textId="77777777" w:rsidR="007D6AE4" w:rsidRPr="00B173B6" w:rsidRDefault="007D6AE4" w:rsidP="007D6AE4">
            <w:pPr>
              <w:spacing w:line="360" w:lineRule="auto"/>
              <w:jc w:val="both"/>
              <w:rPr>
                <w:b/>
                <w:sz w:val="28"/>
                <w:szCs w:val="28"/>
              </w:rPr>
            </w:pPr>
            <w:r>
              <w:rPr>
                <w:b/>
                <w:sz w:val="28"/>
                <w:szCs w:val="28"/>
              </w:rPr>
              <w:t>Primary actor</w:t>
            </w:r>
          </w:p>
        </w:tc>
        <w:tc>
          <w:tcPr>
            <w:tcW w:w="5242" w:type="dxa"/>
            <w:tcBorders>
              <w:top w:val="single" w:sz="4" w:space="0" w:color="auto"/>
              <w:left w:val="single" w:sz="4" w:space="0" w:color="auto"/>
              <w:bottom w:val="single" w:sz="4" w:space="0" w:color="auto"/>
              <w:right w:val="single" w:sz="4" w:space="0" w:color="auto"/>
            </w:tcBorders>
            <w:shd w:val="clear" w:color="auto" w:fill="auto"/>
            <w:hideMark/>
          </w:tcPr>
          <w:p w14:paraId="25373263" w14:textId="77777777" w:rsidR="007D6AE4" w:rsidRPr="00B173B6" w:rsidRDefault="007D6AE4" w:rsidP="007D6AE4">
            <w:pPr>
              <w:spacing w:line="360" w:lineRule="auto"/>
              <w:jc w:val="both"/>
            </w:pPr>
            <w:r>
              <w:t>System, User</w:t>
            </w:r>
          </w:p>
        </w:tc>
      </w:tr>
      <w:tr w:rsidR="007D6AE4" w:rsidRPr="00B173B6" w14:paraId="7A3DF651" w14:textId="77777777" w:rsidTr="00226A93">
        <w:tc>
          <w:tcPr>
            <w:tcW w:w="3055" w:type="dxa"/>
            <w:tcBorders>
              <w:top w:val="single" w:sz="4" w:space="0" w:color="auto"/>
              <w:left w:val="single" w:sz="4" w:space="0" w:color="auto"/>
              <w:bottom w:val="single" w:sz="4" w:space="0" w:color="auto"/>
              <w:right w:val="single" w:sz="4" w:space="0" w:color="auto"/>
            </w:tcBorders>
            <w:shd w:val="clear" w:color="auto" w:fill="auto"/>
            <w:hideMark/>
          </w:tcPr>
          <w:p w14:paraId="553853BC" w14:textId="77777777" w:rsidR="007D6AE4" w:rsidRPr="00B173B6" w:rsidRDefault="007D6AE4" w:rsidP="007D6AE4">
            <w:pPr>
              <w:spacing w:line="360" w:lineRule="auto"/>
              <w:jc w:val="both"/>
              <w:rPr>
                <w:b/>
                <w:sz w:val="28"/>
                <w:szCs w:val="28"/>
              </w:rPr>
            </w:pPr>
            <w:r>
              <w:rPr>
                <w:b/>
                <w:sz w:val="28"/>
                <w:szCs w:val="28"/>
              </w:rPr>
              <w:t>Precondition</w:t>
            </w:r>
          </w:p>
        </w:tc>
        <w:tc>
          <w:tcPr>
            <w:tcW w:w="5242" w:type="dxa"/>
            <w:tcBorders>
              <w:top w:val="single" w:sz="4" w:space="0" w:color="auto"/>
              <w:left w:val="single" w:sz="4" w:space="0" w:color="auto"/>
              <w:bottom w:val="single" w:sz="4" w:space="0" w:color="auto"/>
              <w:right w:val="single" w:sz="4" w:space="0" w:color="auto"/>
            </w:tcBorders>
            <w:shd w:val="clear" w:color="auto" w:fill="auto"/>
            <w:hideMark/>
          </w:tcPr>
          <w:p w14:paraId="6CF125A4" w14:textId="77777777" w:rsidR="007D6AE4" w:rsidRPr="00B173B6" w:rsidRDefault="007D6AE4" w:rsidP="007D6AE4">
            <w:pPr>
              <w:spacing w:line="360" w:lineRule="auto"/>
              <w:jc w:val="both"/>
            </w:pPr>
            <w:r>
              <w:t>The gesture must be performed</w:t>
            </w:r>
          </w:p>
        </w:tc>
      </w:tr>
      <w:tr w:rsidR="007D6AE4" w:rsidRPr="00B173B6" w14:paraId="5DFED006" w14:textId="77777777" w:rsidTr="00226A93">
        <w:tc>
          <w:tcPr>
            <w:tcW w:w="3055" w:type="dxa"/>
            <w:tcBorders>
              <w:top w:val="single" w:sz="4" w:space="0" w:color="auto"/>
              <w:left w:val="single" w:sz="4" w:space="0" w:color="auto"/>
              <w:bottom w:val="single" w:sz="4" w:space="0" w:color="auto"/>
              <w:right w:val="single" w:sz="4" w:space="0" w:color="auto"/>
            </w:tcBorders>
            <w:shd w:val="clear" w:color="auto" w:fill="auto"/>
            <w:hideMark/>
          </w:tcPr>
          <w:p w14:paraId="361F7770" w14:textId="77777777" w:rsidR="007D6AE4" w:rsidRPr="00B173B6" w:rsidRDefault="007D6AE4" w:rsidP="007D6AE4">
            <w:pPr>
              <w:spacing w:line="360" w:lineRule="auto"/>
              <w:jc w:val="both"/>
              <w:rPr>
                <w:b/>
                <w:sz w:val="28"/>
                <w:szCs w:val="28"/>
              </w:rPr>
            </w:pPr>
            <w:r>
              <w:rPr>
                <w:b/>
                <w:sz w:val="28"/>
                <w:szCs w:val="28"/>
              </w:rPr>
              <w:t>Trigger</w:t>
            </w:r>
          </w:p>
        </w:tc>
        <w:tc>
          <w:tcPr>
            <w:tcW w:w="5242" w:type="dxa"/>
            <w:tcBorders>
              <w:top w:val="single" w:sz="4" w:space="0" w:color="auto"/>
              <w:left w:val="single" w:sz="4" w:space="0" w:color="auto"/>
              <w:bottom w:val="single" w:sz="4" w:space="0" w:color="auto"/>
              <w:right w:val="single" w:sz="4" w:space="0" w:color="auto"/>
            </w:tcBorders>
            <w:shd w:val="clear" w:color="auto" w:fill="auto"/>
            <w:hideMark/>
          </w:tcPr>
          <w:p w14:paraId="7035E0D2" w14:textId="77777777" w:rsidR="007D6AE4" w:rsidRPr="00B173B6" w:rsidRDefault="007D6AE4" w:rsidP="007D6AE4">
            <w:pPr>
              <w:spacing w:line="360" w:lineRule="auto"/>
              <w:jc w:val="both"/>
            </w:pPr>
            <w:r>
              <w:t>The user wants to communicate/ know the sign.</w:t>
            </w:r>
          </w:p>
        </w:tc>
      </w:tr>
      <w:tr w:rsidR="007D6AE4" w:rsidRPr="00B173B6" w14:paraId="7AB76412" w14:textId="77777777" w:rsidTr="00226A93">
        <w:tc>
          <w:tcPr>
            <w:tcW w:w="3055" w:type="dxa"/>
            <w:tcBorders>
              <w:top w:val="single" w:sz="4" w:space="0" w:color="auto"/>
              <w:left w:val="single" w:sz="4" w:space="0" w:color="auto"/>
              <w:bottom w:val="single" w:sz="4" w:space="0" w:color="auto"/>
              <w:right w:val="single" w:sz="4" w:space="0" w:color="auto"/>
            </w:tcBorders>
            <w:shd w:val="clear" w:color="auto" w:fill="auto"/>
            <w:hideMark/>
          </w:tcPr>
          <w:p w14:paraId="137F5A36" w14:textId="77777777" w:rsidR="007D6AE4" w:rsidRPr="00B173B6" w:rsidRDefault="007D6AE4" w:rsidP="007D6AE4">
            <w:pPr>
              <w:spacing w:line="360" w:lineRule="auto"/>
              <w:jc w:val="both"/>
              <w:rPr>
                <w:b/>
                <w:sz w:val="28"/>
                <w:szCs w:val="28"/>
              </w:rPr>
            </w:pPr>
            <w:r>
              <w:rPr>
                <w:b/>
                <w:sz w:val="28"/>
                <w:szCs w:val="28"/>
              </w:rPr>
              <w:t>Scenario</w:t>
            </w:r>
          </w:p>
        </w:tc>
        <w:tc>
          <w:tcPr>
            <w:tcW w:w="5242" w:type="dxa"/>
            <w:tcBorders>
              <w:top w:val="single" w:sz="4" w:space="0" w:color="auto"/>
              <w:left w:val="single" w:sz="4" w:space="0" w:color="auto"/>
              <w:bottom w:val="single" w:sz="4" w:space="0" w:color="auto"/>
              <w:right w:val="single" w:sz="4" w:space="0" w:color="auto"/>
            </w:tcBorders>
            <w:shd w:val="clear" w:color="auto" w:fill="auto"/>
            <w:hideMark/>
          </w:tcPr>
          <w:p w14:paraId="17B48FE7" w14:textId="77777777" w:rsidR="007D6AE4" w:rsidRPr="009E7697" w:rsidRDefault="007D6AE4" w:rsidP="007D6AE4">
            <w:pPr>
              <w:pStyle w:val="ListParagraph"/>
              <w:keepNext/>
              <w:numPr>
                <w:ilvl w:val="0"/>
                <w:numId w:val="39"/>
              </w:numPr>
              <w:spacing w:after="200" w:line="360" w:lineRule="auto"/>
              <w:jc w:val="both"/>
              <w:rPr>
                <w:rFonts w:ascii="Times New Roman" w:hAnsi="Times New Roman"/>
              </w:rPr>
            </w:pPr>
            <w:r w:rsidRPr="009E7697">
              <w:rPr>
                <w:rFonts w:ascii="Times New Roman" w:hAnsi="Times New Roman"/>
              </w:rPr>
              <w:t>The user starts the system.</w:t>
            </w:r>
          </w:p>
          <w:p w14:paraId="050152EF" w14:textId="77777777" w:rsidR="007D6AE4" w:rsidRPr="009E7697" w:rsidRDefault="007D6AE4" w:rsidP="007D6AE4">
            <w:pPr>
              <w:pStyle w:val="ListParagraph"/>
              <w:keepNext/>
              <w:numPr>
                <w:ilvl w:val="0"/>
                <w:numId w:val="39"/>
              </w:numPr>
              <w:spacing w:after="200" w:line="360" w:lineRule="auto"/>
              <w:jc w:val="both"/>
              <w:rPr>
                <w:rFonts w:ascii="Times New Roman" w:hAnsi="Times New Roman"/>
              </w:rPr>
            </w:pPr>
            <w:r w:rsidRPr="009E7697">
              <w:rPr>
                <w:rFonts w:ascii="Times New Roman" w:hAnsi="Times New Roman"/>
              </w:rPr>
              <w:t xml:space="preserve">User opens the </w:t>
            </w:r>
            <w:proofErr w:type="spellStart"/>
            <w:r w:rsidRPr="009E7697">
              <w:rPr>
                <w:rFonts w:ascii="Times New Roman" w:hAnsi="Times New Roman"/>
              </w:rPr>
              <w:t>applicatiWebcam</w:t>
            </w:r>
            <w:proofErr w:type="spellEnd"/>
            <w:r w:rsidRPr="009E7697">
              <w:rPr>
                <w:rFonts w:ascii="Times New Roman" w:hAnsi="Times New Roman"/>
              </w:rPr>
              <w:t xml:space="preserve"> cam will automatically start.</w:t>
            </w:r>
          </w:p>
          <w:p w14:paraId="1ED74F47" w14:textId="77777777" w:rsidR="007D6AE4" w:rsidRPr="009E7697" w:rsidRDefault="007D6AE4" w:rsidP="007D6AE4">
            <w:pPr>
              <w:pStyle w:val="ListParagraph"/>
              <w:keepNext/>
              <w:numPr>
                <w:ilvl w:val="0"/>
                <w:numId w:val="39"/>
              </w:numPr>
              <w:spacing w:after="200" w:line="360" w:lineRule="auto"/>
              <w:jc w:val="both"/>
              <w:rPr>
                <w:rFonts w:ascii="Times New Roman" w:hAnsi="Times New Roman"/>
              </w:rPr>
            </w:pPr>
            <w:r w:rsidRPr="009E7697">
              <w:rPr>
                <w:rFonts w:ascii="Times New Roman" w:hAnsi="Times New Roman"/>
              </w:rPr>
              <w:t>User signs in the webcam.</w:t>
            </w:r>
          </w:p>
          <w:p w14:paraId="45090FF7" w14:textId="77777777" w:rsidR="007D6AE4" w:rsidRPr="009E7697" w:rsidRDefault="007D6AE4" w:rsidP="007D6AE4">
            <w:pPr>
              <w:pStyle w:val="ListParagraph"/>
              <w:keepNext/>
              <w:numPr>
                <w:ilvl w:val="0"/>
                <w:numId w:val="39"/>
              </w:numPr>
              <w:spacing w:after="200" w:line="360" w:lineRule="auto"/>
              <w:jc w:val="both"/>
              <w:rPr>
                <w:rFonts w:ascii="Times New Roman" w:hAnsi="Times New Roman"/>
              </w:rPr>
            </w:pPr>
            <w:r w:rsidRPr="009E7697">
              <w:rPr>
                <w:rFonts w:ascii="Times New Roman" w:hAnsi="Times New Roman"/>
              </w:rPr>
              <w:t>System will capture the image.</w:t>
            </w:r>
          </w:p>
          <w:p w14:paraId="07B640EA" w14:textId="77777777" w:rsidR="007D6AE4" w:rsidRPr="009E7697" w:rsidRDefault="007D6AE4" w:rsidP="007D6AE4">
            <w:pPr>
              <w:pStyle w:val="ListParagraph"/>
              <w:keepNext/>
              <w:numPr>
                <w:ilvl w:val="0"/>
                <w:numId w:val="39"/>
              </w:numPr>
              <w:spacing w:after="200" w:line="360" w:lineRule="auto"/>
              <w:jc w:val="both"/>
              <w:rPr>
                <w:rFonts w:ascii="Times New Roman" w:hAnsi="Times New Roman"/>
              </w:rPr>
            </w:pPr>
            <w:r w:rsidRPr="009E7697">
              <w:rPr>
                <w:rFonts w:ascii="Times New Roman" w:hAnsi="Times New Roman"/>
              </w:rPr>
              <w:t>System captures the gesture from the image.</w:t>
            </w:r>
          </w:p>
          <w:p w14:paraId="75E4FDBD" w14:textId="77777777" w:rsidR="007D6AE4" w:rsidRPr="009E7697" w:rsidRDefault="007D6AE4" w:rsidP="007D6AE4">
            <w:pPr>
              <w:pStyle w:val="ListParagraph"/>
              <w:keepNext/>
              <w:numPr>
                <w:ilvl w:val="0"/>
                <w:numId w:val="39"/>
              </w:numPr>
              <w:spacing w:after="200" w:line="360" w:lineRule="auto"/>
              <w:jc w:val="both"/>
              <w:rPr>
                <w:rFonts w:ascii="Times New Roman" w:hAnsi="Times New Roman"/>
              </w:rPr>
            </w:pPr>
            <w:r w:rsidRPr="009E7697">
              <w:rPr>
                <w:rFonts w:ascii="Times New Roman" w:hAnsi="Times New Roman"/>
              </w:rPr>
              <w:t>Features of the sign are extracted</w:t>
            </w:r>
          </w:p>
          <w:p w14:paraId="6CE7265B" w14:textId="77777777" w:rsidR="007D6AE4" w:rsidRPr="00B173B6" w:rsidRDefault="007D6AE4" w:rsidP="007D6AE4">
            <w:pPr>
              <w:pStyle w:val="ListParagraph"/>
              <w:keepNext/>
              <w:numPr>
                <w:ilvl w:val="0"/>
                <w:numId w:val="39"/>
              </w:numPr>
              <w:spacing w:after="200" w:line="360" w:lineRule="auto"/>
              <w:jc w:val="both"/>
            </w:pPr>
            <w:r w:rsidRPr="009E7697">
              <w:rPr>
                <w:rFonts w:ascii="Times New Roman" w:hAnsi="Times New Roman"/>
              </w:rPr>
              <w:t>Result is displayed as text.</w:t>
            </w:r>
          </w:p>
        </w:tc>
      </w:tr>
      <w:tr w:rsidR="007D6AE4" w:rsidRPr="00B173B6" w14:paraId="3449EFFC" w14:textId="77777777" w:rsidTr="00226A93">
        <w:tc>
          <w:tcPr>
            <w:tcW w:w="3055" w:type="dxa"/>
            <w:tcBorders>
              <w:top w:val="single" w:sz="4" w:space="0" w:color="auto"/>
              <w:left w:val="single" w:sz="4" w:space="0" w:color="auto"/>
              <w:bottom w:val="single" w:sz="4" w:space="0" w:color="auto"/>
              <w:right w:val="single" w:sz="4" w:space="0" w:color="auto"/>
            </w:tcBorders>
            <w:shd w:val="clear" w:color="auto" w:fill="auto"/>
          </w:tcPr>
          <w:p w14:paraId="6886FFD9" w14:textId="77777777" w:rsidR="007D6AE4" w:rsidRDefault="007D6AE4" w:rsidP="007D6AE4">
            <w:pPr>
              <w:spacing w:line="360" w:lineRule="auto"/>
              <w:jc w:val="both"/>
              <w:rPr>
                <w:b/>
                <w:sz w:val="28"/>
                <w:szCs w:val="28"/>
              </w:rPr>
            </w:pPr>
            <w:r>
              <w:rPr>
                <w:b/>
                <w:sz w:val="28"/>
                <w:szCs w:val="28"/>
              </w:rPr>
              <w:t>Exceptions</w:t>
            </w:r>
          </w:p>
        </w:tc>
        <w:tc>
          <w:tcPr>
            <w:tcW w:w="5242" w:type="dxa"/>
            <w:tcBorders>
              <w:top w:val="single" w:sz="4" w:space="0" w:color="auto"/>
              <w:left w:val="single" w:sz="4" w:space="0" w:color="auto"/>
              <w:bottom w:val="single" w:sz="4" w:space="0" w:color="auto"/>
              <w:right w:val="single" w:sz="4" w:space="0" w:color="auto"/>
            </w:tcBorders>
            <w:shd w:val="clear" w:color="auto" w:fill="auto"/>
          </w:tcPr>
          <w:p w14:paraId="1E1204AC" w14:textId="77777777" w:rsidR="007D6AE4" w:rsidRPr="00B173B6" w:rsidRDefault="007D6AE4" w:rsidP="007D6AE4">
            <w:pPr>
              <w:keepNext/>
              <w:spacing w:line="360" w:lineRule="auto"/>
              <w:jc w:val="both"/>
            </w:pPr>
            <w:r>
              <w:t>--</w:t>
            </w:r>
          </w:p>
        </w:tc>
      </w:tr>
      <w:tr w:rsidR="007D6AE4" w:rsidRPr="00B173B6" w14:paraId="205586E2" w14:textId="77777777" w:rsidTr="00226A93">
        <w:tc>
          <w:tcPr>
            <w:tcW w:w="3055" w:type="dxa"/>
            <w:tcBorders>
              <w:top w:val="single" w:sz="4" w:space="0" w:color="auto"/>
              <w:left w:val="single" w:sz="4" w:space="0" w:color="auto"/>
              <w:bottom w:val="single" w:sz="4" w:space="0" w:color="auto"/>
              <w:right w:val="single" w:sz="4" w:space="0" w:color="auto"/>
            </w:tcBorders>
            <w:shd w:val="clear" w:color="auto" w:fill="auto"/>
          </w:tcPr>
          <w:p w14:paraId="1388648D" w14:textId="77777777" w:rsidR="007D6AE4" w:rsidRDefault="007D6AE4" w:rsidP="007D6AE4">
            <w:pPr>
              <w:spacing w:line="360" w:lineRule="auto"/>
              <w:jc w:val="both"/>
              <w:rPr>
                <w:b/>
                <w:sz w:val="28"/>
                <w:szCs w:val="28"/>
              </w:rPr>
            </w:pPr>
            <w:r>
              <w:rPr>
                <w:b/>
                <w:sz w:val="28"/>
                <w:szCs w:val="28"/>
              </w:rPr>
              <w:t>Priority</w:t>
            </w:r>
          </w:p>
        </w:tc>
        <w:tc>
          <w:tcPr>
            <w:tcW w:w="5242" w:type="dxa"/>
            <w:tcBorders>
              <w:top w:val="single" w:sz="4" w:space="0" w:color="auto"/>
              <w:left w:val="single" w:sz="4" w:space="0" w:color="auto"/>
              <w:bottom w:val="single" w:sz="4" w:space="0" w:color="auto"/>
              <w:right w:val="single" w:sz="4" w:space="0" w:color="auto"/>
            </w:tcBorders>
            <w:shd w:val="clear" w:color="auto" w:fill="auto"/>
          </w:tcPr>
          <w:p w14:paraId="72862C11" w14:textId="77777777" w:rsidR="007D6AE4" w:rsidRPr="00B173B6" w:rsidRDefault="007D6AE4" w:rsidP="007D6AE4">
            <w:pPr>
              <w:keepNext/>
              <w:spacing w:line="360" w:lineRule="auto"/>
              <w:jc w:val="both"/>
            </w:pPr>
            <w:r>
              <w:t>High</w:t>
            </w:r>
          </w:p>
        </w:tc>
      </w:tr>
      <w:tr w:rsidR="007D6AE4" w:rsidRPr="00B173B6" w14:paraId="6AA7D354" w14:textId="77777777" w:rsidTr="00226A93">
        <w:tc>
          <w:tcPr>
            <w:tcW w:w="3055" w:type="dxa"/>
            <w:tcBorders>
              <w:top w:val="single" w:sz="4" w:space="0" w:color="auto"/>
              <w:left w:val="single" w:sz="4" w:space="0" w:color="auto"/>
              <w:bottom w:val="single" w:sz="4" w:space="0" w:color="auto"/>
              <w:right w:val="single" w:sz="4" w:space="0" w:color="auto"/>
            </w:tcBorders>
            <w:shd w:val="clear" w:color="auto" w:fill="auto"/>
          </w:tcPr>
          <w:p w14:paraId="0C244593" w14:textId="77777777" w:rsidR="007D6AE4" w:rsidRDefault="007D6AE4" w:rsidP="007D6AE4">
            <w:pPr>
              <w:spacing w:line="360" w:lineRule="auto"/>
              <w:jc w:val="both"/>
              <w:rPr>
                <w:b/>
                <w:sz w:val="28"/>
                <w:szCs w:val="28"/>
              </w:rPr>
            </w:pPr>
            <w:r>
              <w:rPr>
                <w:b/>
                <w:sz w:val="28"/>
                <w:szCs w:val="28"/>
              </w:rPr>
              <w:t>Frequency of use</w:t>
            </w:r>
          </w:p>
        </w:tc>
        <w:tc>
          <w:tcPr>
            <w:tcW w:w="5242" w:type="dxa"/>
            <w:tcBorders>
              <w:top w:val="single" w:sz="4" w:space="0" w:color="auto"/>
              <w:left w:val="single" w:sz="4" w:space="0" w:color="auto"/>
              <w:bottom w:val="single" w:sz="4" w:space="0" w:color="auto"/>
              <w:right w:val="single" w:sz="4" w:space="0" w:color="auto"/>
            </w:tcBorders>
            <w:shd w:val="clear" w:color="auto" w:fill="auto"/>
          </w:tcPr>
          <w:p w14:paraId="668DD817" w14:textId="77777777" w:rsidR="007D6AE4" w:rsidRPr="00B173B6" w:rsidRDefault="007D6AE4" w:rsidP="007D6AE4">
            <w:pPr>
              <w:keepNext/>
              <w:spacing w:line="360" w:lineRule="auto"/>
              <w:jc w:val="both"/>
            </w:pPr>
            <w:r>
              <w:t>Frequent</w:t>
            </w:r>
          </w:p>
        </w:tc>
      </w:tr>
    </w:tbl>
    <w:p w14:paraId="436329B6" w14:textId="77777777" w:rsidR="007D6AE4" w:rsidRDefault="007D6AE4" w:rsidP="007D6AE4">
      <w:pPr>
        <w:rPr>
          <w:b/>
          <w:sz w:val="28"/>
          <w:szCs w:val="28"/>
        </w:rPr>
      </w:pPr>
    </w:p>
    <w:p w14:paraId="27D66C38" w14:textId="77777777" w:rsidR="007D6AE4" w:rsidRDefault="007D6AE4" w:rsidP="007D6AE4">
      <w:pPr>
        <w:pStyle w:val="template"/>
        <w:spacing w:line="360" w:lineRule="auto"/>
        <w:ind w:left="1080"/>
        <w:rPr>
          <w:rFonts w:ascii="Times New Roman" w:hAnsi="Times New Roman"/>
          <w:b/>
          <w:i w:val="0"/>
          <w:sz w:val="28"/>
          <w:szCs w:val="24"/>
        </w:rPr>
      </w:pPr>
    </w:p>
    <w:p w14:paraId="6E46A66A" w14:textId="276B2B51" w:rsidR="008B213C" w:rsidRPr="00031A49" w:rsidRDefault="008B213C" w:rsidP="008B213C">
      <w:pPr>
        <w:spacing w:line="360" w:lineRule="auto"/>
        <w:jc w:val="both"/>
      </w:pPr>
    </w:p>
    <w:p w14:paraId="5569912D" w14:textId="4DF34184" w:rsidR="008B213C" w:rsidRPr="00031A49" w:rsidRDefault="008B213C" w:rsidP="008B213C">
      <w:pPr>
        <w:spacing w:line="360" w:lineRule="auto"/>
        <w:jc w:val="both"/>
      </w:pPr>
    </w:p>
    <w:p w14:paraId="08253A73" w14:textId="17400AEC" w:rsidR="008B213C" w:rsidRPr="00031A49" w:rsidRDefault="008B213C" w:rsidP="008B213C">
      <w:pPr>
        <w:spacing w:line="360" w:lineRule="auto"/>
        <w:jc w:val="both"/>
      </w:pPr>
    </w:p>
    <w:p w14:paraId="0EEFBB9B" w14:textId="1DFCE1CF" w:rsidR="008B213C" w:rsidRPr="00031A49" w:rsidRDefault="008B213C" w:rsidP="008B213C">
      <w:pPr>
        <w:spacing w:line="360" w:lineRule="auto"/>
        <w:jc w:val="both"/>
      </w:pPr>
    </w:p>
    <w:p w14:paraId="096F7408" w14:textId="13C3025E" w:rsidR="008B213C" w:rsidRPr="00031A49" w:rsidRDefault="008B213C" w:rsidP="008B213C">
      <w:pPr>
        <w:spacing w:line="360" w:lineRule="auto"/>
        <w:jc w:val="both"/>
      </w:pPr>
    </w:p>
    <w:p w14:paraId="3B3E911D" w14:textId="6A51CB84" w:rsidR="008B213C" w:rsidRPr="00031A49" w:rsidRDefault="008B213C" w:rsidP="008B213C">
      <w:pPr>
        <w:spacing w:line="360" w:lineRule="auto"/>
        <w:jc w:val="both"/>
      </w:pPr>
    </w:p>
    <w:p w14:paraId="5EF979D1" w14:textId="23C3323A" w:rsidR="008B213C" w:rsidRPr="00031A49" w:rsidRDefault="008B213C" w:rsidP="008B213C">
      <w:pPr>
        <w:spacing w:line="360" w:lineRule="auto"/>
        <w:jc w:val="both"/>
      </w:pPr>
    </w:p>
    <w:p w14:paraId="126A92BF" w14:textId="1D8C5B4B" w:rsidR="008B213C" w:rsidRPr="00031A49" w:rsidRDefault="008B213C" w:rsidP="008B213C">
      <w:pPr>
        <w:spacing w:line="360" w:lineRule="auto"/>
        <w:jc w:val="both"/>
      </w:pPr>
    </w:p>
    <w:p w14:paraId="037205CD" w14:textId="1039CC66" w:rsidR="009E7697" w:rsidRPr="009E7697" w:rsidRDefault="009E7697" w:rsidP="009E7697"/>
    <w:p w14:paraId="4255AF05" w14:textId="28078BAF" w:rsidR="008B213C" w:rsidRPr="00031A49" w:rsidRDefault="00A73AA8" w:rsidP="00A73AA8">
      <w:pPr>
        <w:pStyle w:val="Heading1"/>
        <w:tabs>
          <w:tab w:val="center" w:pos="4680"/>
          <w:tab w:val="right" w:pos="9360"/>
        </w:tabs>
        <w:jc w:val="left"/>
        <w:rPr>
          <w:rFonts w:ascii="Times New Roman" w:hAnsi="Times New Roman"/>
          <w:b w:val="0"/>
          <w:bCs w:val="0"/>
          <w:sz w:val="96"/>
          <w:szCs w:val="28"/>
        </w:rPr>
      </w:pPr>
      <w:bookmarkStart w:id="485" w:name="_Toc505635150"/>
      <w:bookmarkStart w:id="486" w:name="_Toc505635249"/>
      <w:bookmarkStart w:id="487" w:name="_Toc505635348"/>
      <w:bookmarkStart w:id="488" w:name="_Toc505635453"/>
      <w:bookmarkStart w:id="489" w:name="_Toc505635659"/>
      <w:bookmarkStart w:id="490" w:name="_Toc95217865"/>
      <w:r w:rsidRPr="00031A49">
        <w:rPr>
          <w:rFonts w:ascii="Times New Roman" w:hAnsi="Times New Roman"/>
          <w:b w:val="0"/>
          <w:bCs w:val="0"/>
          <w:sz w:val="96"/>
          <w:szCs w:val="28"/>
        </w:rPr>
        <w:lastRenderedPageBreak/>
        <w:tab/>
      </w:r>
      <w:r w:rsidRPr="00031A49">
        <w:rPr>
          <w:rFonts w:ascii="Times New Roman" w:hAnsi="Times New Roman"/>
          <w:b w:val="0"/>
          <w:bCs w:val="0"/>
          <w:sz w:val="96"/>
          <w:szCs w:val="28"/>
        </w:rPr>
        <w:tab/>
      </w:r>
      <w:bookmarkStart w:id="491" w:name="_Toc103184018"/>
      <w:r w:rsidR="008B213C" w:rsidRPr="00031A49">
        <w:rPr>
          <w:rFonts w:ascii="Times New Roman" w:hAnsi="Times New Roman"/>
          <w:b w:val="0"/>
          <w:bCs w:val="0"/>
          <w:sz w:val="96"/>
          <w:szCs w:val="28"/>
        </w:rPr>
        <w:t xml:space="preserve">Chapter </w:t>
      </w:r>
      <w:bookmarkEnd w:id="485"/>
      <w:bookmarkEnd w:id="486"/>
      <w:bookmarkEnd w:id="487"/>
      <w:bookmarkEnd w:id="488"/>
      <w:bookmarkEnd w:id="489"/>
      <w:bookmarkEnd w:id="490"/>
      <w:r w:rsidR="008B213C" w:rsidRPr="00031A49">
        <w:rPr>
          <w:rFonts w:ascii="Times New Roman" w:hAnsi="Times New Roman"/>
          <w:b w:val="0"/>
          <w:bCs w:val="0"/>
          <w:sz w:val="96"/>
          <w:szCs w:val="28"/>
        </w:rPr>
        <w:t>5</w:t>
      </w:r>
      <w:bookmarkEnd w:id="491"/>
    </w:p>
    <w:p w14:paraId="6C28338C" w14:textId="43FCB6AC" w:rsidR="008B213C" w:rsidRPr="00031A49" w:rsidRDefault="008B213C" w:rsidP="008B213C">
      <w:pPr>
        <w:pStyle w:val="Heading1"/>
        <w:rPr>
          <w:rFonts w:ascii="Times New Roman" w:hAnsi="Times New Roman"/>
          <w:szCs w:val="72"/>
        </w:rPr>
      </w:pPr>
      <w:bookmarkStart w:id="492" w:name="_Toc103184019"/>
      <w:r w:rsidRPr="00031A49">
        <w:rPr>
          <w:rFonts w:ascii="Times New Roman" w:hAnsi="Times New Roman"/>
          <w:szCs w:val="72"/>
        </w:rPr>
        <w:t>Proposed Approach</w:t>
      </w:r>
      <w:bookmarkEnd w:id="492"/>
    </w:p>
    <w:p w14:paraId="50F8B2A2" w14:textId="6FE9DBFF" w:rsidR="008B213C" w:rsidRPr="00031A49" w:rsidRDefault="008B213C" w:rsidP="008B213C"/>
    <w:p w14:paraId="7730F924" w14:textId="4EA2CBBD" w:rsidR="008B213C" w:rsidRPr="00031A49" w:rsidRDefault="008B213C" w:rsidP="008B213C"/>
    <w:p w14:paraId="566EE85A" w14:textId="77D4A49A" w:rsidR="008B213C" w:rsidRPr="00031A49" w:rsidRDefault="008B213C" w:rsidP="008B213C"/>
    <w:p w14:paraId="33BB94F8" w14:textId="3E4EACA9" w:rsidR="008B213C" w:rsidRPr="00031A49" w:rsidRDefault="008B213C" w:rsidP="008B213C"/>
    <w:p w14:paraId="6B429C91" w14:textId="757D6A52" w:rsidR="008B213C" w:rsidRPr="00031A49" w:rsidRDefault="008B213C" w:rsidP="008B213C"/>
    <w:p w14:paraId="6764D189" w14:textId="21C75774" w:rsidR="008B213C" w:rsidRPr="00031A49" w:rsidRDefault="008B213C" w:rsidP="008B213C"/>
    <w:p w14:paraId="7772B915" w14:textId="07334076" w:rsidR="008B213C" w:rsidRPr="00031A49" w:rsidRDefault="008B213C" w:rsidP="008B213C"/>
    <w:p w14:paraId="543C9CA6" w14:textId="34526578" w:rsidR="008B213C" w:rsidRPr="00031A49" w:rsidRDefault="008B213C" w:rsidP="008B213C"/>
    <w:p w14:paraId="580B8C47" w14:textId="4E1157E8" w:rsidR="008B213C" w:rsidRPr="00031A49" w:rsidRDefault="008B213C" w:rsidP="008B213C"/>
    <w:p w14:paraId="0A665080" w14:textId="122B0396" w:rsidR="008B213C" w:rsidRPr="00031A49" w:rsidRDefault="008B213C" w:rsidP="008B213C"/>
    <w:p w14:paraId="1735571A" w14:textId="745B5077" w:rsidR="008B213C" w:rsidRPr="00031A49" w:rsidRDefault="008B213C" w:rsidP="008B213C"/>
    <w:p w14:paraId="6E2AE521" w14:textId="7EA52596" w:rsidR="008B213C" w:rsidRPr="00031A49" w:rsidRDefault="008B213C" w:rsidP="008B213C"/>
    <w:p w14:paraId="209FDC69" w14:textId="2FD777CB" w:rsidR="008B213C" w:rsidRPr="00031A49" w:rsidRDefault="008B213C" w:rsidP="008B213C"/>
    <w:p w14:paraId="781B83CE" w14:textId="529C669A" w:rsidR="008B213C" w:rsidRPr="00031A49" w:rsidRDefault="008B213C" w:rsidP="008B213C"/>
    <w:p w14:paraId="55190A05" w14:textId="3CA2471F" w:rsidR="008B213C" w:rsidRPr="00031A49" w:rsidRDefault="008B213C" w:rsidP="008B213C"/>
    <w:p w14:paraId="388F39EB" w14:textId="69ADB50D" w:rsidR="008B213C" w:rsidRPr="00031A49" w:rsidRDefault="008B213C" w:rsidP="008B213C"/>
    <w:p w14:paraId="480794E8" w14:textId="65E8524F" w:rsidR="008B213C" w:rsidRPr="00031A49" w:rsidRDefault="008B213C" w:rsidP="008B213C"/>
    <w:p w14:paraId="1CAA8C39" w14:textId="55D23348" w:rsidR="008B213C" w:rsidRPr="00031A49" w:rsidRDefault="008B213C" w:rsidP="008B213C"/>
    <w:p w14:paraId="7C06436B" w14:textId="17556027" w:rsidR="008B213C" w:rsidRPr="00031A49" w:rsidRDefault="008B213C" w:rsidP="008B213C"/>
    <w:p w14:paraId="41566A72" w14:textId="2B3E6CAF" w:rsidR="008B213C" w:rsidRPr="00031A49" w:rsidRDefault="008B213C" w:rsidP="008B213C"/>
    <w:p w14:paraId="14DC442D" w14:textId="61303A94" w:rsidR="008B213C" w:rsidRPr="00031A49" w:rsidRDefault="008B213C" w:rsidP="008B213C"/>
    <w:p w14:paraId="12441D81" w14:textId="5A2C9A41" w:rsidR="008B213C" w:rsidRPr="00031A49" w:rsidRDefault="008B213C" w:rsidP="008B213C"/>
    <w:p w14:paraId="7C2698E2" w14:textId="6FC41E2B" w:rsidR="008B213C" w:rsidRPr="00031A49" w:rsidRDefault="008B213C" w:rsidP="008B213C"/>
    <w:p w14:paraId="51C6526E" w14:textId="405514B6" w:rsidR="008B213C" w:rsidRPr="00031A49" w:rsidRDefault="008B213C" w:rsidP="008B213C"/>
    <w:p w14:paraId="1B08604A" w14:textId="2B62A604" w:rsidR="008B213C" w:rsidRPr="00031A49" w:rsidRDefault="008B213C" w:rsidP="008B213C"/>
    <w:p w14:paraId="0287A499" w14:textId="28C23D74" w:rsidR="008B213C" w:rsidRPr="00031A49" w:rsidRDefault="008B213C" w:rsidP="008B213C"/>
    <w:p w14:paraId="3EBC43A4" w14:textId="577BB368" w:rsidR="008B213C" w:rsidRPr="00031A49" w:rsidRDefault="008B213C" w:rsidP="008B213C"/>
    <w:p w14:paraId="3F9E8BE6" w14:textId="4069DEB5" w:rsidR="008B213C" w:rsidRPr="00031A49" w:rsidRDefault="008B213C" w:rsidP="008B213C"/>
    <w:p w14:paraId="38918BAA" w14:textId="42A7BE4B" w:rsidR="008B213C" w:rsidRPr="00031A49" w:rsidRDefault="008B213C" w:rsidP="008B213C"/>
    <w:p w14:paraId="383C0C4D" w14:textId="72B0C3A1" w:rsidR="008B213C" w:rsidRPr="00031A49" w:rsidRDefault="008B213C" w:rsidP="008B213C"/>
    <w:p w14:paraId="024DF9A5" w14:textId="046ECFB0" w:rsidR="008B213C" w:rsidRPr="00031A49" w:rsidRDefault="008B213C" w:rsidP="008B213C"/>
    <w:p w14:paraId="2A2254E1" w14:textId="021F0038" w:rsidR="008B213C" w:rsidRPr="00031A49" w:rsidRDefault="008B213C" w:rsidP="008B213C"/>
    <w:p w14:paraId="7A580951" w14:textId="1E6A6DFD" w:rsidR="008B213C" w:rsidRPr="00031A49" w:rsidRDefault="008B213C" w:rsidP="008B213C"/>
    <w:p w14:paraId="740A57F3" w14:textId="4BDD0BB3" w:rsidR="008B213C" w:rsidRPr="00031A49" w:rsidRDefault="008B213C" w:rsidP="008B213C"/>
    <w:p w14:paraId="17447440" w14:textId="77777777" w:rsidR="008B213C" w:rsidRPr="00031A49" w:rsidRDefault="008B213C" w:rsidP="008B213C">
      <w:pPr>
        <w:pStyle w:val="Subsection"/>
        <w:rPr>
          <w:rFonts w:eastAsia="Arial" w:cs="Times New Roman"/>
        </w:rPr>
      </w:pPr>
      <w:bookmarkStart w:id="493" w:name="_Toc95913083"/>
    </w:p>
    <w:p w14:paraId="51B98DA5" w14:textId="43F92795" w:rsidR="008B213C" w:rsidRPr="00031A49" w:rsidRDefault="00FF12A3" w:rsidP="00B8336A">
      <w:pPr>
        <w:rPr>
          <w:rFonts w:eastAsia="Arial"/>
        </w:rPr>
      </w:pPr>
      <w:r>
        <w:rPr>
          <w:rFonts w:eastAsia="Arial"/>
          <w:noProof/>
        </w:rPr>
        <w:drawing>
          <wp:inline distT="0" distB="0" distL="0" distR="0" wp14:anchorId="7212D311" wp14:editId="7A68EF6A">
            <wp:extent cx="5943600" cy="2730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a.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30500"/>
                    </a:xfrm>
                    <a:prstGeom prst="rect">
                      <a:avLst/>
                    </a:prstGeom>
                  </pic:spPr>
                </pic:pic>
              </a:graphicData>
            </a:graphic>
          </wp:inline>
        </w:drawing>
      </w:r>
    </w:p>
    <w:p w14:paraId="668B84E7" w14:textId="200B4085" w:rsidR="008B213C" w:rsidRPr="00031A49" w:rsidRDefault="008B213C" w:rsidP="008B213C">
      <w:pPr>
        <w:keepNext/>
        <w:spacing w:after="200"/>
        <w:contextualSpacing/>
        <w:jc w:val="center"/>
        <w:rPr>
          <w:rFonts w:eastAsia="Calibri"/>
          <w:b/>
          <w:bCs/>
          <w:noProof/>
          <w:szCs w:val="18"/>
        </w:rPr>
      </w:pPr>
      <w:r w:rsidRPr="008B213C">
        <w:rPr>
          <w:rFonts w:eastAsia="Calibri"/>
          <w:b/>
          <w:bCs/>
          <w:noProof/>
          <w:szCs w:val="18"/>
        </w:rPr>
        <w:t>Figure 5.1: Proposed Approach</w:t>
      </w:r>
      <w:r w:rsidR="00FF12A3">
        <w:rPr>
          <w:rFonts w:eastAsia="Calibri"/>
          <w:b/>
          <w:bCs/>
          <w:noProof/>
          <w:szCs w:val="18"/>
        </w:rPr>
        <w:br/>
      </w:r>
    </w:p>
    <w:p w14:paraId="2598A29B"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494" w:name="_Toc96955033"/>
      <w:bookmarkStart w:id="495" w:name="_Toc103094277"/>
      <w:bookmarkStart w:id="496" w:name="_Toc103094411"/>
      <w:bookmarkStart w:id="497" w:name="_Toc103174823"/>
      <w:bookmarkStart w:id="498" w:name="_Toc103174957"/>
      <w:bookmarkStart w:id="499" w:name="_Toc103183605"/>
      <w:bookmarkStart w:id="500" w:name="_Toc103183744"/>
      <w:bookmarkStart w:id="501" w:name="_Toc103183882"/>
      <w:bookmarkStart w:id="502" w:name="_Toc103184020"/>
      <w:bookmarkEnd w:id="494"/>
      <w:bookmarkEnd w:id="495"/>
      <w:bookmarkEnd w:id="496"/>
      <w:bookmarkEnd w:id="497"/>
      <w:bookmarkEnd w:id="498"/>
      <w:bookmarkEnd w:id="499"/>
      <w:bookmarkEnd w:id="500"/>
      <w:bookmarkEnd w:id="501"/>
      <w:bookmarkEnd w:id="502"/>
    </w:p>
    <w:p w14:paraId="63D0A266"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503" w:name="_Toc96955034"/>
      <w:bookmarkStart w:id="504" w:name="_Toc103094278"/>
      <w:bookmarkStart w:id="505" w:name="_Toc103094412"/>
      <w:bookmarkStart w:id="506" w:name="_Toc103174824"/>
      <w:bookmarkStart w:id="507" w:name="_Toc103174958"/>
      <w:bookmarkStart w:id="508" w:name="_Toc103183606"/>
      <w:bookmarkStart w:id="509" w:name="_Toc103183745"/>
      <w:bookmarkStart w:id="510" w:name="_Toc103183883"/>
      <w:bookmarkStart w:id="511" w:name="_Toc103184021"/>
      <w:bookmarkEnd w:id="503"/>
      <w:bookmarkEnd w:id="504"/>
      <w:bookmarkEnd w:id="505"/>
      <w:bookmarkEnd w:id="506"/>
      <w:bookmarkEnd w:id="507"/>
      <w:bookmarkEnd w:id="508"/>
      <w:bookmarkEnd w:id="509"/>
      <w:bookmarkEnd w:id="510"/>
      <w:bookmarkEnd w:id="511"/>
    </w:p>
    <w:p w14:paraId="682CD438"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512" w:name="_Toc96955035"/>
      <w:bookmarkStart w:id="513" w:name="_Toc103094279"/>
      <w:bookmarkStart w:id="514" w:name="_Toc103094413"/>
      <w:bookmarkStart w:id="515" w:name="_Toc103174825"/>
      <w:bookmarkStart w:id="516" w:name="_Toc103174959"/>
      <w:bookmarkStart w:id="517" w:name="_Toc103183607"/>
      <w:bookmarkStart w:id="518" w:name="_Toc103183746"/>
      <w:bookmarkStart w:id="519" w:name="_Toc103183884"/>
      <w:bookmarkStart w:id="520" w:name="_Toc103184022"/>
      <w:bookmarkEnd w:id="512"/>
      <w:bookmarkEnd w:id="513"/>
      <w:bookmarkEnd w:id="514"/>
      <w:bookmarkEnd w:id="515"/>
      <w:bookmarkEnd w:id="516"/>
      <w:bookmarkEnd w:id="517"/>
      <w:bookmarkEnd w:id="518"/>
      <w:bookmarkEnd w:id="519"/>
      <w:bookmarkEnd w:id="520"/>
    </w:p>
    <w:p w14:paraId="2DA69DD8"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521" w:name="_Toc96955036"/>
      <w:bookmarkStart w:id="522" w:name="_Toc103094280"/>
      <w:bookmarkStart w:id="523" w:name="_Toc103094414"/>
      <w:bookmarkStart w:id="524" w:name="_Toc103174826"/>
      <w:bookmarkStart w:id="525" w:name="_Toc103174960"/>
      <w:bookmarkStart w:id="526" w:name="_Toc103183608"/>
      <w:bookmarkStart w:id="527" w:name="_Toc103183747"/>
      <w:bookmarkStart w:id="528" w:name="_Toc103183885"/>
      <w:bookmarkStart w:id="529" w:name="_Toc103184023"/>
      <w:bookmarkEnd w:id="521"/>
      <w:bookmarkEnd w:id="522"/>
      <w:bookmarkEnd w:id="523"/>
      <w:bookmarkEnd w:id="524"/>
      <w:bookmarkEnd w:id="525"/>
      <w:bookmarkEnd w:id="526"/>
      <w:bookmarkEnd w:id="527"/>
      <w:bookmarkEnd w:id="528"/>
      <w:bookmarkEnd w:id="529"/>
    </w:p>
    <w:p w14:paraId="2BF817BD"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530" w:name="_Toc96955037"/>
      <w:bookmarkStart w:id="531" w:name="_Toc103094281"/>
      <w:bookmarkStart w:id="532" w:name="_Toc103094415"/>
      <w:bookmarkStart w:id="533" w:name="_Toc103174827"/>
      <w:bookmarkStart w:id="534" w:name="_Toc103174961"/>
      <w:bookmarkStart w:id="535" w:name="_Toc103183609"/>
      <w:bookmarkStart w:id="536" w:name="_Toc103183748"/>
      <w:bookmarkStart w:id="537" w:name="_Toc103183886"/>
      <w:bookmarkStart w:id="538" w:name="_Toc103184024"/>
      <w:bookmarkEnd w:id="530"/>
      <w:bookmarkEnd w:id="531"/>
      <w:bookmarkEnd w:id="532"/>
      <w:bookmarkEnd w:id="533"/>
      <w:bookmarkEnd w:id="534"/>
      <w:bookmarkEnd w:id="535"/>
      <w:bookmarkEnd w:id="536"/>
      <w:bookmarkEnd w:id="537"/>
      <w:bookmarkEnd w:id="538"/>
    </w:p>
    <w:p w14:paraId="4B8FBA55" w14:textId="77777777" w:rsidR="00A73AA8" w:rsidRPr="00031A49" w:rsidRDefault="00A73AA8" w:rsidP="00014CA7">
      <w:pPr>
        <w:pStyle w:val="ListParagraph"/>
        <w:keepNext/>
        <w:numPr>
          <w:ilvl w:val="0"/>
          <w:numId w:val="42"/>
        </w:numPr>
        <w:spacing w:after="0" w:line="360" w:lineRule="auto"/>
        <w:contextualSpacing w:val="0"/>
        <w:outlineLvl w:val="1"/>
        <w:rPr>
          <w:rFonts w:ascii="Times New Roman" w:eastAsia="Times New Roman" w:hAnsi="Times New Roman"/>
          <w:b/>
          <w:bCs/>
          <w:vanish/>
          <w:color w:val="000000"/>
          <w:sz w:val="32"/>
          <w:szCs w:val="24"/>
          <w:lang w:val="en"/>
        </w:rPr>
      </w:pPr>
      <w:bookmarkStart w:id="539" w:name="_Toc96955038"/>
      <w:bookmarkStart w:id="540" w:name="_Toc103094282"/>
      <w:bookmarkStart w:id="541" w:name="_Toc103094416"/>
      <w:bookmarkStart w:id="542" w:name="_Toc103174828"/>
      <w:bookmarkStart w:id="543" w:name="_Toc103174962"/>
      <w:bookmarkStart w:id="544" w:name="_Toc103183610"/>
      <w:bookmarkStart w:id="545" w:name="_Toc103183749"/>
      <w:bookmarkStart w:id="546" w:name="_Toc103183887"/>
      <w:bookmarkStart w:id="547" w:name="_Toc103184025"/>
      <w:bookmarkEnd w:id="539"/>
      <w:bookmarkEnd w:id="540"/>
      <w:bookmarkEnd w:id="541"/>
      <w:bookmarkEnd w:id="542"/>
      <w:bookmarkEnd w:id="543"/>
      <w:bookmarkEnd w:id="544"/>
      <w:bookmarkEnd w:id="545"/>
      <w:bookmarkEnd w:id="546"/>
      <w:bookmarkEnd w:id="547"/>
    </w:p>
    <w:p w14:paraId="744D9EBF" w14:textId="77777777" w:rsidR="00A73AA8" w:rsidRPr="00031A49" w:rsidRDefault="00A73AA8" w:rsidP="00014CA7">
      <w:pPr>
        <w:pStyle w:val="ListParagraph"/>
        <w:keepNext/>
        <w:numPr>
          <w:ilvl w:val="0"/>
          <w:numId w:val="42"/>
        </w:numPr>
        <w:spacing w:after="0" w:line="360" w:lineRule="auto"/>
        <w:contextualSpacing w:val="0"/>
        <w:outlineLvl w:val="1"/>
        <w:rPr>
          <w:rFonts w:ascii="Times New Roman" w:eastAsia="Times New Roman" w:hAnsi="Times New Roman"/>
          <w:b/>
          <w:bCs/>
          <w:vanish/>
          <w:color w:val="000000"/>
          <w:sz w:val="32"/>
          <w:szCs w:val="24"/>
          <w:lang w:val="en"/>
        </w:rPr>
      </w:pPr>
      <w:bookmarkStart w:id="548" w:name="_Toc96955039"/>
      <w:bookmarkStart w:id="549" w:name="_Toc103094283"/>
      <w:bookmarkStart w:id="550" w:name="_Toc103094417"/>
      <w:bookmarkStart w:id="551" w:name="_Toc103174829"/>
      <w:bookmarkStart w:id="552" w:name="_Toc103174963"/>
      <w:bookmarkStart w:id="553" w:name="_Toc103183611"/>
      <w:bookmarkStart w:id="554" w:name="_Toc103183750"/>
      <w:bookmarkStart w:id="555" w:name="_Toc103183888"/>
      <w:bookmarkStart w:id="556" w:name="_Toc103184026"/>
      <w:bookmarkEnd w:id="548"/>
      <w:bookmarkEnd w:id="549"/>
      <w:bookmarkEnd w:id="550"/>
      <w:bookmarkEnd w:id="551"/>
      <w:bookmarkEnd w:id="552"/>
      <w:bookmarkEnd w:id="553"/>
      <w:bookmarkEnd w:id="554"/>
      <w:bookmarkEnd w:id="555"/>
      <w:bookmarkEnd w:id="556"/>
    </w:p>
    <w:p w14:paraId="28399A9B" w14:textId="77777777" w:rsidR="00A73AA8" w:rsidRPr="00031A49" w:rsidRDefault="00A73AA8" w:rsidP="00014CA7">
      <w:pPr>
        <w:pStyle w:val="ListParagraph"/>
        <w:keepNext/>
        <w:numPr>
          <w:ilvl w:val="0"/>
          <w:numId w:val="42"/>
        </w:numPr>
        <w:spacing w:after="0" w:line="360" w:lineRule="auto"/>
        <w:contextualSpacing w:val="0"/>
        <w:outlineLvl w:val="1"/>
        <w:rPr>
          <w:rFonts w:ascii="Times New Roman" w:eastAsia="Times New Roman" w:hAnsi="Times New Roman"/>
          <w:b/>
          <w:bCs/>
          <w:vanish/>
          <w:color w:val="000000"/>
          <w:sz w:val="32"/>
          <w:szCs w:val="24"/>
          <w:lang w:val="en"/>
        </w:rPr>
      </w:pPr>
      <w:bookmarkStart w:id="557" w:name="_Toc96955040"/>
      <w:bookmarkStart w:id="558" w:name="_Toc103094284"/>
      <w:bookmarkStart w:id="559" w:name="_Toc103094418"/>
      <w:bookmarkStart w:id="560" w:name="_Toc103174830"/>
      <w:bookmarkStart w:id="561" w:name="_Toc103174964"/>
      <w:bookmarkStart w:id="562" w:name="_Toc103183612"/>
      <w:bookmarkStart w:id="563" w:name="_Toc103183751"/>
      <w:bookmarkStart w:id="564" w:name="_Toc103183889"/>
      <w:bookmarkStart w:id="565" w:name="_Toc103184027"/>
      <w:bookmarkEnd w:id="557"/>
      <w:bookmarkEnd w:id="558"/>
      <w:bookmarkEnd w:id="559"/>
      <w:bookmarkEnd w:id="560"/>
      <w:bookmarkEnd w:id="561"/>
      <w:bookmarkEnd w:id="562"/>
      <w:bookmarkEnd w:id="563"/>
      <w:bookmarkEnd w:id="564"/>
      <w:bookmarkEnd w:id="565"/>
    </w:p>
    <w:p w14:paraId="417040C7" w14:textId="77777777" w:rsidR="0027618F" w:rsidRDefault="0027618F" w:rsidP="00014CA7">
      <w:pPr>
        <w:pStyle w:val="Subsection"/>
        <w:numPr>
          <w:ilvl w:val="1"/>
          <w:numId w:val="42"/>
        </w:numPr>
        <w:rPr>
          <w:rFonts w:eastAsia="Arial"/>
        </w:rPr>
      </w:pPr>
      <w:bookmarkStart w:id="566" w:name="_Toc90846395"/>
      <w:bookmarkStart w:id="567" w:name="_Toc103184028"/>
      <w:r>
        <w:rPr>
          <w:rFonts w:eastAsia="Arial"/>
        </w:rPr>
        <w:t>Internal Storage</w:t>
      </w:r>
      <w:bookmarkEnd w:id="566"/>
      <w:bookmarkEnd w:id="567"/>
      <w:r>
        <w:rPr>
          <w:rFonts w:eastAsia="Arial"/>
        </w:rPr>
        <w:t xml:space="preserve"> </w:t>
      </w:r>
    </w:p>
    <w:p w14:paraId="0A71DA9A" w14:textId="2BE52A79" w:rsidR="0027618F" w:rsidRPr="00F52C10" w:rsidRDefault="0027618F" w:rsidP="00226A93">
      <w:pPr>
        <w:spacing w:line="360" w:lineRule="auto"/>
        <w:ind w:left="720"/>
        <w:rPr>
          <w:rFonts w:ascii="Arial" w:eastAsia="Arial" w:hAnsi="Arial"/>
        </w:rPr>
      </w:pPr>
      <w:r w:rsidRPr="00F52C10">
        <w:t>Dataset is collected and stored in Internal Storage to train the model. It is the first step in the workflow sequence because no processing can be done without a dataset. The picture that is obtained has not been processed in any way.</w:t>
      </w:r>
      <w:r>
        <w:br/>
      </w:r>
    </w:p>
    <w:p w14:paraId="76FAA118" w14:textId="637B028E" w:rsidR="008B213C" w:rsidRPr="00226A93" w:rsidRDefault="00A73AA8" w:rsidP="00226A93">
      <w:pPr>
        <w:pStyle w:val="Heading2"/>
        <w:numPr>
          <w:ilvl w:val="1"/>
          <w:numId w:val="42"/>
        </w:numPr>
        <w:rPr>
          <w:rFonts w:ascii="Times New Roman" w:hAnsi="Times New Roman"/>
        </w:rPr>
      </w:pPr>
      <w:bookmarkStart w:id="568" w:name="_Toc103184029"/>
      <w:r w:rsidRPr="00031A49">
        <w:rPr>
          <w:rFonts w:ascii="Times New Roman" w:hAnsi="Times New Roman"/>
        </w:rPr>
        <w:t>Data Augmentation and Pre-Processing</w:t>
      </w:r>
      <w:bookmarkEnd w:id="493"/>
      <w:bookmarkEnd w:id="568"/>
    </w:p>
    <w:p w14:paraId="39FE47B4" w14:textId="7162D754" w:rsidR="0027618F" w:rsidRPr="009D7D97" w:rsidRDefault="0027618F" w:rsidP="00226A93">
      <w:pPr>
        <w:spacing w:line="360" w:lineRule="auto"/>
        <w:ind w:left="720"/>
        <w:jc w:val="both"/>
      </w:pPr>
      <w:r w:rsidRPr="009D7D97">
        <w:t xml:space="preserve">Different techniques are used to increase the amount of data by adding slightly modified copies of already existing data or newly created synthetic data from existing data. It acts as </w:t>
      </w:r>
      <w:proofErr w:type="gramStart"/>
      <w:r w:rsidRPr="009D7D97">
        <w:t xml:space="preserve">a </w:t>
      </w:r>
      <w:r w:rsidR="00E95367" w:rsidRPr="009D7D97">
        <w:t>regularize</w:t>
      </w:r>
      <w:proofErr w:type="gramEnd"/>
      <w:r w:rsidRPr="009D7D97">
        <w:t xml:space="preserve"> and helps reduce overfitting when training the model.</w:t>
      </w:r>
    </w:p>
    <w:p w14:paraId="6B119E4D" w14:textId="2F6B8DB0" w:rsidR="0027618F" w:rsidRDefault="0027618F" w:rsidP="00226A93">
      <w:pPr>
        <w:spacing w:line="360" w:lineRule="auto"/>
        <w:ind w:left="720"/>
        <w:jc w:val="both"/>
      </w:pPr>
      <w:r w:rsidRPr="009D7D97">
        <w:t xml:space="preserve">Each picture frame is preprocessed to eliminate noise using a variety of filters including erosion, dilation, and Gaussian smoothing, among others. The size of an image is reduced when a color image is transformed to grayscale. A common method for reducing the amount of data to be processed is to convert an image to greyscale. During </w:t>
      </w:r>
      <w:r>
        <w:t xml:space="preserve">the </w:t>
      </w:r>
      <w:r w:rsidRPr="009D7D97">
        <w:t>testing phase, the test images or videos are also preprocessed to extract the region of interest</w:t>
      </w:r>
    </w:p>
    <w:p w14:paraId="49F9F456" w14:textId="1BE6BB24" w:rsidR="00063F29" w:rsidRPr="00063F29" w:rsidRDefault="00F06D8C" w:rsidP="00063F29">
      <w:pPr>
        <w:pStyle w:val="TopicHeadingLevel-1"/>
        <w:numPr>
          <w:ilvl w:val="1"/>
          <w:numId w:val="42"/>
        </w:numPr>
        <w:rPr>
          <w:rFonts w:eastAsia="Arial"/>
        </w:rPr>
      </w:pPr>
      <w:bookmarkStart w:id="569" w:name="_Toc90846397"/>
      <w:bookmarkStart w:id="570" w:name="_Toc103184030"/>
      <w:r>
        <w:rPr>
          <w:rFonts w:eastAsia="Arial"/>
        </w:rPr>
        <w:t>Feature Extraction</w:t>
      </w:r>
      <w:bookmarkEnd w:id="569"/>
      <w:bookmarkEnd w:id="570"/>
    </w:p>
    <w:p w14:paraId="1E663348" w14:textId="77777777" w:rsidR="00F06D8C" w:rsidRPr="009D7D97" w:rsidRDefault="00F06D8C" w:rsidP="00226A93">
      <w:pPr>
        <w:spacing w:line="360" w:lineRule="auto"/>
        <w:ind w:left="720"/>
        <w:jc w:val="both"/>
      </w:pPr>
      <w:r w:rsidRPr="009D7D97">
        <w:t xml:space="preserve">Properly optimized feature extraction is the key to effective model construction. The feature vector thus obtained using any one of the feature extraction methods is used for </w:t>
      </w:r>
      <w:r w:rsidRPr="009D7D97">
        <w:lastRenderedPageBreak/>
        <w:t>training the classifier. Thus feature extraction is the most crucial step of sign language recognition since the inputs to the classifier are the feature vectors obtained from feature extraction.</w:t>
      </w:r>
    </w:p>
    <w:p w14:paraId="5C32C38A" w14:textId="2D3E44BF" w:rsidR="00F06D8C" w:rsidRDefault="00F06D8C" w:rsidP="00226A93">
      <w:pPr>
        <w:spacing w:line="360" w:lineRule="auto"/>
        <w:ind w:left="720"/>
        <w:jc w:val="both"/>
      </w:pPr>
      <w:r w:rsidRPr="009D7D97">
        <w:t>CNN is a neural network that extracts input image features and another neural network classifies the image features. The input image is used by the feature extraction network. The extracted feature signals are utilized by the neural network for classification. The neural network classification then works on the basis of the image features and produces the output.</w:t>
      </w:r>
    </w:p>
    <w:p w14:paraId="280DC4AC" w14:textId="2B5E005D" w:rsidR="00EE133F" w:rsidRDefault="00EE133F" w:rsidP="00014CA7">
      <w:pPr>
        <w:pStyle w:val="Subsection"/>
        <w:numPr>
          <w:ilvl w:val="1"/>
          <w:numId w:val="42"/>
        </w:numPr>
        <w:rPr>
          <w:rFonts w:eastAsia="Arial"/>
        </w:rPr>
      </w:pPr>
      <w:bookmarkStart w:id="571" w:name="_Toc90846398"/>
      <w:bookmarkStart w:id="572" w:name="_Toc103184031"/>
      <w:r>
        <w:rPr>
          <w:rFonts w:eastAsia="Arial"/>
        </w:rPr>
        <w:t>Training Model</w:t>
      </w:r>
      <w:bookmarkEnd w:id="571"/>
      <w:bookmarkEnd w:id="572"/>
    </w:p>
    <w:p w14:paraId="333EC3FD" w14:textId="7DA6636F" w:rsidR="00EE133F" w:rsidRDefault="00EE133F" w:rsidP="00226A93">
      <w:pPr>
        <w:spacing w:line="360" w:lineRule="auto"/>
        <w:ind w:left="720"/>
        <w:jc w:val="both"/>
      </w:pPr>
      <w:r w:rsidRPr="009D7D97">
        <w:t>After the CNN feature extraction by convolutional la</w:t>
      </w:r>
      <w:r>
        <w:t>yers</w:t>
      </w:r>
      <w:r w:rsidR="00C60F33">
        <w:t>,</w:t>
      </w:r>
      <w:r>
        <w:t xml:space="preserve"> and pooling layer, the model is </w:t>
      </w:r>
      <w:r w:rsidRPr="009D7D97">
        <w:t xml:space="preserve">trained. Artificial Neural Networks are used to classify images. </w:t>
      </w:r>
      <w:r w:rsidR="003C6651">
        <w:t xml:space="preserve">We </w:t>
      </w:r>
      <w:r w:rsidR="00EF1FE2">
        <w:t>used 3 different models, 1</w:t>
      </w:r>
      <w:r w:rsidR="00EF1FE2" w:rsidRPr="00EF1FE2">
        <w:rPr>
          <w:vertAlign w:val="superscript"/>
        </w:rPr>
        <w:t>st</w:t>
      </w:r>
      <w:r w:rsidR="00EF1FE2">
        <w:t xml:space="preserve"> was 2d CNN model which was trained on black and white images, 2</w:t>
      </w:r>
      <w:r w:rsidR="00EF1FE2" w:rsidRPr="00EF1FE2">
        <w:rPr>
          <w:vertAlign w:val="superscript"/>
        </w:rPr>
        <w:t>nd</w:t>
      </w:r>
      <w:r w:rsidR="00EF1FE2">
        <w:t xml:space="preserve"> was Inception-resnet-V2 trained on RGB images and the third was VGG also trained on RGB images.</w:t>
      </w:r>
    </w:p>
    <w:p w14:paraId="6AAE2828" w14:textId="5E46C203" w:rsidR="00EE133F" w:rsidRDefault="00EE133F" w:rsidP="00EE133F">
      <w:pPr>
        <w:spacing w:line="360" w:lineRule="auto"/>
        <w:jc w:val="both"/>
      </w:pPr>
    </w:p>
    <w:p w14:paraId="36C4D7E0" w14:textId="23F25DB9" w:rsidR="00EE133F" w:rsidRDefault="00EE133F" w:rsidP="00014CA7">
      <w:pPr>
        <w:pStyle w:val="Subsection"/>
        <w:numPr>
          <w:ilvl w:val="1"/>
          <w:numId w:val="42"/>
        </w:numPr>
      </w:pPr>
      <w:bookmarkStart w:id="573" w:name="_Toc90846399"/>
      <w:bookmarkStart w:id="574" w:name="_Toc103184032"/>
      <w:r>
        <w:t>Results and Discussion</w:t>
      </w:r>
      <w:bookmarkEnd w:id="573"/>
      <w:bookmarkEnd w:id="574"/>
    </w:p>
    <w:p w14:paraId="389A86D0" w14:textId="581EEF9F" w:rsidR="00EE133F" w:rsidRDefault="00EE133F" w:rsidP="00EE133F">
      <w:pPr>
        <w:spacing w:line="360" w:lineRule="auto"/>
        <w:jc w:val="both"/>
        <w:rPr>
          <w:b/>
          <w:bCs/>
        </w:rPr>
      </w:pPr>
      <w:r>
        <w:rPr>
          <w:b/>
          <w:bCs/>
        </w:rPr>
        <w:t xml:space="preserve">             </w:t>
      </w:r>
      <w:r w:rsidRPr="001D55BC">
        <w:rPr>
          <w:b/>
          <w:bCs/>
        </w:rPr>
        <w:t>Results</w:t>
      </w:r>
    </w:p>
    <w:p w14:paraId="1188F955" w14:textId="77777777" w:rsidR="00EE133F" w:rsidRDefault="00EE133F" w:rsidP="00EE133F">
      <w:pPr>
        <w:spacing w:line="360" w:lineRule="auto"/>
        <w:jc w:val="both"/>
        <w:rPr>
          <w:b/>
          <w:bCs/>
        </w:rPr>
      </w:pPr>
    </w:p>
    <w:p w14:paraId="207AA78B" w14:textId="10D07FC7" w:rsidR="00EE133F" w:rsidRDefault="00EE133F" w:rsidP="00EE133F">
      <w:pPr>
        <w:spacing w:line="360" w:lineRule="auto"/>
        <w:jc w:val="both"/>
        <w:rPr>
          <w:b/>
          <w:bCs/>
        </w:rPr>
      </w:pPr>
      <w:r>
        <w:rPr>
          <w:b/>
          <w:bCs/>
        </w:rPr>
        <w:t xml:space="preserve">                   </w:t>
      </w:r>
      <w:r>
        <w:rPr>
          <w:b/>
          <w:bCs/>
          <w:noProof/>
        </w:rPr>
        <w:drawing>
          <wp:inline distT="0" distB="0" distL="0" distR="0" wp14:anchorId="0198DFD5" wp14:editId="35B6F2C5">
            <wp:extent cx="4938188" cy="871804"/>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r.png"/>
                    <pic:cNvPicPr/>
                  </pic:nvPicPr>
                  <pic:blipFill>
                    <a:blip r:embed="rId17">
                      <a:extLst>
                        <a:ext uri="{28A0092B-C50C-407E-A947-70E740481C1C}">
                          <a14:useLocalDpi xmlns:a14="http://schemas.microsoft.com/office/drawing/2010/main" val="0"/>
                        </a:ext>
                      </a:extLst>
                    </a:blip>
                    <a:stretch>
                      <a:fillRect/>
                    </a:stretch>
                  </pic:blipFill>
                  <pic:spPr>
                    <a:xfrm>
                      <a:off x="0" y="0"/>
                      <a:ext cx="4938188" cy="871804"/>
                    </a:xfrm>
                    <a:prstGeom prst="rect">
                      <a:avLst/>
                    </a:prstGeom>
                  </pic:spPr>
                </pic:pic>
              </a:graphicData>
            </a:graphic>
          </wp:inline>
        </w:drawing>
      </w:r>
    </w:p>
    <w:p w14:paraId="7DAAB239" w14:textId="6AA56B67" w:rsidR="00EE133F" w:rsidRDefault="00EE133F" w:rsidP="00226A93">
      <w:pPr>
        <w:spacing w:line="360" w:lineRule="auto"/>
        <w:ind w:left="720"/>
        <w:jc w:val="both"/>
      </w:pPr>
      <w:r w:rsidRPr="001D55BC">
        <w:t>We are still working towards developing a system although the pipeline we are following is supported by literature to yield similar results.</w:t>
      </w:r>
      <w:r w:rsidRPr="001D55BC">
        <w:rPr>
          <w:rFonts w:asciiTheme="minorHAnsi" w:eastAsiaTheme="minorEastAsia"/>
          <w:color w:val="000000" w:themeColor="text1"/>
          <w:kern w:val="24"/>
          <w:sz w:val="32"/>
          <w:szCs w:val="32"/>
        </w:rPr>
        <w:t xml:space="preserve"> </w:t>
      </w:r>
      <w:r>
        <w:t>The results</w:t>
      </w:r>
      <w:r w:rsidR="002B3F02">
        <w:t>,</w:t>
      </w:r>
      <w:r w:rsidRPr="001D55BC">
        <w:t xml:space="preserve"> mentioned above</w:t>
      </w:r>
      <w:r w:rsidR="002B3F02">
        <w:t>,</w:t>
      </w:r>
      <w:r w:rsidRPr="001D55BC">
        <w:t xml:space="preserve"> are of some previous work using the same architecture that we are following and we expect to witness similar results. We aim to expand our dataset by adding more classes to it and using multiple feature extraction algorithms which will support the impro</w:t>
      </w:r>
      <w:r>
        <w:t>vement in the results of our model.</w:t>
      </w:r>
    </w:p>
    <w:p w14:paraId="5B543323" w14:textId="77777777" w:rsidR="00EE133F" w:rsidRDefault="00EE133F" w:rsidP="00EE133F">
      <w:pPr>
        <w:spacing w:line="360" w:lineRule="auto"/>
        <w:jc w:val="both"/>
      </w:pPr>
    </w:p>
    <w:p w14:paraId="29C2C1F2" w14:textId="77777777" w:rsidR="00EE133F" w:rsidRDefault="00EE133F" w:rsidP="00EE133F"/>
    <w:p w14:paraId="44DD8B89" w14:textId="77777777" w:rsidR="00EE133F" w:rsidRPr="001D55BC" w:rsidRDefault="00EE133F" w:rsidP="00EE133F">
      <w:pPr>
        <w:spacing w:line="360" w:lineRule="auto"/>
        <w:jc w:val="both"/>
        <w:rPr>
          <w:b/>
          <w:bCs/>
        </w:rPr>
      </w:pPr>
    </w:p>
    <w:p w14:paraId="74B5403F" w14:textId="74DF8A7C" w:rsidR="00A73AA8" w:rsidRPr="00031A49" w:rsidRDefault="00A73AA8" w:rsidP="00A73AA8"/>
    <w:p w14:paraId="686EAE2A" w14:textId="6BAA99BF" w:rsidR="00A73AA8" w:rsidRPr="00031A49" w:rsidRDefault="00A73AA8" w:rsidP="00A73AA8">
      <w:pPr>
        <w:pStyle w:val="Heading1"/>
        <w:rPr>
          <w:rFonts w:ascii="Times New Roman" w:hAnsi="Times New Roman"/>
          <w:b w:val="0"/>
          <w:bCs w:val="0"/>
          <w:sz w:val="96"/>
          <w:szCs w:val="28"/>
        </w:rPr>
      </w:pPr>
      <w:bookmarkStart w:id="575" w:name="_Toc505635163"/>
      <w:bookmarkStart w:id="576" w:name="_Toc505635262"/>
      <w:bookmarkStart w:id="577" w:name="_Toc505635361"/>
      <w:bookmarkStart w:id="578" w:name="_Toc505635466"/>
      <w:bookmarkStart w:id="579" w:name="_Toc505635672"/>
      <w:bookmarkStart w:id="580" w:name="_Toc95217877"/>
      <w:bookmarkStart w:id="581" w:name="_Toc103184033"/>
      <w:r w:rsidRPr="00031A49">
        <w:rPr>
          <w:rFonts w:ascii="Times New Roman" w:hAnsi="Times New Roman"/>
          <w:b w:val="0"/>
          <w:bCs w:val="0"/>
          <w:sz w:val="96"/>
          <w:szCs w:val="28"/>
        </w:rPr>
        <w:t xml:space="preserve">Chapter </w:t>
      </w:r>
      <w:bookmarkEnd w:id="575"/>
      <w:bookmarkEnd w:id="576"/>
      <w:bookmarkEnd w:id="577"/>
      <w:bookmarkEnd w:id="578"/>
      <w:bookmarkEnd w:id="579"/>
      <w:bookmarkEnd w:id="580"/>
      <w:r w:rsidRPr="00031A49">
        <w:rPr>
          <w:rFonts w:ascii="Times New Roman" w:hAnsi="Times New Roman"/>
          <w:b w:val="0"/>
          <w:bCs w:val="0"/>
          <w:sz w:val="96"/>
          <w:szCs w:val="28"/>
        </w:rPr>
        <w:t>6</w:t>
      </w:r>
      <w:bookmarkEnd w:id="581"/>
    </w:p>
    <w:p w14:paraId="791C7611" w14:textId="5E0E9BC0" w:rsidR="00A73AA8" w:rsidRPr="00031A49" w:rsidRDefault="00A73AA8" w:rsidP="00A73AA8">
      <w:pPr>
        <w:pStyle w:val="Heading1"/>
        <w:rPr>
          <w:rFonts w:ascii="Times New Roman" w:hAnsi="Times New Roman"/>
          <w:szCs w:val="72"/>
        </w:rPr>
      </w:pPr>
      <w:bookmarkStart w:id="582" w:name="_Toc505635164"/>
      <w:bookmarkStart w:id="583" w:name="_Toc505635263"/>
      <w:bookmarkStart w:id="584" w:name="_Toc505635362"/>
      <w:bookmarkStart w:id="585" w:name="_Toc505635467"/>
      <w:bookmarkStart w:id="586" w:name="_Toc505635673"/>
      <w:bookmarkStart w:id="587" w:name="_Toc95217878"/>
      <w:bookmarkStart w:id="588" w:name="_Toc103184034"/>
      <w:r w:rsidRPr="00031A49">
        <w:rPr>
          <w:rFonts w:ascii="Times New Roman" w:hAnsi="Times New Roman"/>
          <w:szCs w:val="72"/>
        </w:rPr>
        <w:t>Implementation</w:t>
      </w:r>
      <w:bookmarkEnd w:id="582"/>
      <w:bookmarkEnd w:id="583"/>
      <w:bookmarkEnd w:id="584"/>
      <w:bookmarkEnd w:id="585"/>
      <w:bookmarkEnd w:id="586"/>
      <w:bookmarkEnd w:id="587"/>
      <w:r w:rsidRPr="00031A49">
        <w:rPr>
          <w:rFonts w:ascii="Times New Roman" w:hAnsi="Times New Roman"/>
          <w:szCs w:val="72"/>
        </w:rPr>
        <w:t xml:space="preserve"> &amp; Results</w:t>
      </w:r>
      <w:bookmarkEnd w:id="588"/>
    </w:p>
    <w:p w14:paraId="53EA7132" w14:textId="77777777" w:rsidR="00A73AA8" w:rsidRPr="00031A49" w:rsidRDefault="00A73AA8" w:rsidP="00A73AA8">
      <w:pPr>
        <w:pStyle w:val="Heading1"/>
        <w:rPr>
          <w:rFonts w:ascii="Times New Roman" w:hAnsi="Times New Roman"/>
          <w:b w:val="0"/>
          <w:bCs w:val="0"/>
        </w:rPr>
      </w:pPr>
    </w:p>
    <w:p w14:paraId="6405714A" w14:textId="77777777" w:rsidR="00A73AA8" w:rsidRPr="00031A49" w:rsidRDefault="00A73AA8" w:rsidP="00A73AA8">
      <w:pPr>
        <w:pStyle w:val="Heading1"/>
        <w:rPr>
          <w:rFonts w:ascii="Times New Roman" w:hAnsi="Times New Roman"/>
          <w:b w:val="0"/>
          <w:bCs w:val="0"/>
        </w:rPr>
      </w:pPr>
    </w:p>
    <w:p w14:paraId="3FD813D3" w14:textId="77777777" w:rsidR="00A73AA8" w:rsidRPr="00031A49" w:rsidRDefault="00A73AA8" w:rsidP="00A73AA8">
      <w:pPr>
        <w:pStyle w:val="Heading1"/>
        <w:rPr>
          <w:rFonts w:ascii="Times New Roman" w:hAnsi="Times New Roman"/>
          <w:b w:val="0"/>
          <w:bCs w:val="0"/>
        </w:rPr>
      </w:pPr>
    </w:p>
    <w:p w14:paraId="5F7D6DBA" w14:textId="77777777" w:rsidR="00A73AA8" w:rsidRPr="00031A49" w:rsidRDefault="00A73AA8" w:rsidP="00A73AA8">
      <w:pPr>
        <w:pStyle w:val="Heading1"/>
        <w:rPr>
          <w:rFonts w:ascii="Times New Roman" w:hAnsi="Times New Roman"/>
          <w:b w:val="0"/>
          <w:bCs w:val="0"/>
        </w:rPr>
      </w:pPr>
    </w:p>
    <w:p w14:paraId="69E75DDF" w14:textId="3A4DECEA" w:rsidR="00A73AA8" w:rsidRPr="00031A49" w:rsidRDefault="00A73AA8" w:rsidP="00A73AA8">
      <w:pPr>
        <w:pStyle w:val="Heading1"/>
        <w:rPr>
          <w:rFonts w:ascii="Times New Roman" w:hAnsi="Times New Roman"/>
          <w:b w:val="0"/>
          <w:bCs w:val="0"/>
        </w:rPr>
      </w:pPr>
    </w:p>
    <w:p w14:paraId="5A869A55" w14:textId="78DB9A19" w:rsidR="00A73AA8" w:rsidRPr="00031A49" w:rsidRDefault="00A73AA8" w:rsidP="00A73AA8"/>
    <w:p w14:paraId="1BB3AE84" w14:textId="573AB420" w:rsidR="00A73AA8" w:rsidRPr="00031A49" w:rsidRDefault="00A73AA8" w:rsidP="00A73AA8"/>
    <w:p w14:paraId="021D15FB" w14:textId="30E0F64E" w:rsidR="00A73AA8" w:rsidRPr="00031A49" w:rsidRDefault="00A73AA8" w:rsidP="00A73AA8"/>
    <w:p w14:paraId="4155EA0D" w14:textId="1800CBCB" w:rsidR="00A73AA8" w:rsidRPr="00031A49" w:rsidRDefault="00A73AA8" w:rsidP="00A73AA8"/>
    <w:p w14:paraId="7196E0C4" w14:textId="4439BDFB" w:rsidR="00A73AA8" w:rsidRPr="00031A49" w:rsidRDefault="00A73AA8" w:rsidP="00A73AA8"/>
    <w:p w14:paraId="763A2CE8" w14:textId="30D9C19C" w:rsidR="00A73AA8" w:rsidRPr="00031A49" w:rsidRDefault="00A73AA8" w:rsidP="00A73AA8"/>
    <w:p w14:paraId="2CE544EE" w14:textId="72922E55" w:rsidR="00A73AA8" w:rsidRPr="00031A49" w:rsidRDefault="00A73AA8" w:rsidP="00A73AA8"/>
    <w:p w14:paraId="6D0864D8" w14:textId="761196F2" w:rsidR="00A73AA8" w:rsidRPr="00031A49" w:rsidRDefault="00A73AA8" w:rsidP="00A73AA8"/>
    <w:p w14:paraId="1BD8B216" w14:textId="6334A652" w:rsidR="00A73AA8" w:rsidRPr="00031A49" w:rsidRDefault="00A73AA8" w:rsidP="00A73AA8"/>
    <w:p w14:paraId="75DD77B2" w14:textId="4C45D4AF" w:rsidR="00A73AA8" w:rsidRPr="00031A49" w:rsidRDefault="00A73AA8" w:rsidP="00A73AA8"/>
    <w:p w14:paraId="2DFD2281" w14:textId="63217C0A" w:rsidR="00A73AA8" w:rsidRPr="00031A49" w:rsidRDefault="00A73AA8" w:rsidP="00A73AA8"/>
    <w:p w14:paraId="16A068EC" w14:textId="61271D7C" w:rsidR="00A73AA8" w:rsidRDefault="00A73AA8" w:rsidP="00A73AA8"/>
    <w:p w14:paraId="34A30F90" w14:textId="51C07EB6" w:rsidR="00550E29" w:rsidRDefault="00550E29" w:rsidP="00A73AA8"/>
    <w:p w14:paraId="60C9F41E" w14:textId="322B2A24" w:rsidR="00550E29" w:rsidRDefault="00550E29" w:rsidP="00A73AA8"/>
    <w:p w14:paraId="3CFC6A70" w14:textId="63A161FE" w:rsidR="00550E29" w:rsidRDefault="00550E29" w:rsidP="00A73AA8"/>
    <w:p w14:paraId="413935E0" w14:textId="31C6F6E3" w:rsidR="00550E29" w:rsidRDefault="00550E29" w:rsidP="00A73AA8"/>
    <w:p w14:paraId="38FA254D" w14:textId="77777777" w:rsidR="00550E29" w:rsidRPr="00031A49" w:rsidRDefault="00550E29" w:rsidP="00A73AA8"/>
    <w:p w14:paraId="679C94D9" w14:textId="7D07284A" w:rsidR="00A73AA8" w:rsidRPr="00031A49" w:rsidRDefault="00A73AA8" w:rsidP="00A73AA8"/>
    <w:p w14:paraId="4DFCC7CB" w14:textId="739EA1B5" w:rsidR="00A73AA8" w:rsidRPr="00031A49" w:rsidRDefault="00A73AA8" w:rsidP="00A73AA8">
      <w:pPr>
        <w:pStyle w:val="NoSpacing"/>
        <w:spacing w:line="360" w:lineRule="auto"/>
        <w:rPr>
          <w:rFonts w:ascii="Times New Roman" w:hAnsi="Times New Roman"/>
          <w:sz w:val="40"/>
          <w:szCs w:val="40"/>
        </w:rPr>
      </w:pPr>
      <w:r w:rsidRPr="00031A49">
        <w:rPr>
          <w:rFonts w:ascii="Times New Roman" w:hAnsi="Times New Roman"/>
          <w:b/>
          <w:sz w:val="40"/>
          <w:szCs w:val="40"/>
        </w:rPr>
        <w:t xml:space="preserve">Chapter 6: </w:t>
      </w:r>
      <w:r w:rsidRPr="00031A49">
        <w:rPr>
          <w:rFonts w:ascii="Times New Roman" w:hAnsi="Times New Roman"/>
          <w:sz w:val="40"/>
          <w:szCs w:val="40"/>
        </w:rPr>
        <w:t>Implementation &amp; Results</w:t>
      </w:r>
    </w:p>
    <w:p w14:paraId="64B26BA7" w14:textId="208CD51C" w:rsidR="00EF46A1" w:rsidRDefault="001201AD" w:rsidP="00226A93">
      <w:pPr>
        <w:spacing w:line="360" w:lineRule="auto"/>
        <w:ind w:left="360"/>
        <w:jc w:val="both"/>
      </w:pPr>
      <w:r w:rsidRPr="001201AD">
        <w:t>This chapter shows the implementation details of s</w:t>
      </w:r>
      <w:r>
        <w:t xml:space="preserve">ign language recognition system. </w:t>
      </w:r>
      <w:r w:rsidRPr="001201AD">
        <w:t xml:space="preserve">It also shows the steps required to achieve the complete </w:t>
      </w:r>
      <w:r>
        <w:t>sign recognition</w:t>
      </w:r>
      <w:r w:rsidRPr="001201AD">
        <w:t xml:space="preserve"> process. It also introduces a GUI we implement to facilitate interaction with the system and make it very comfortable.</w:t>
      </w:r>
    </w:p>
    <w:p w14:paraId="55D85D93" w14:textId="77777777" w:rsidR="001201AD" w:rsidRPr="00031A49" w:rsidRDefault="001201AD" w:rsidP="001201AD">
      <w:pPr>
        <w:spacing w:line="360" w:lineRule="auto"/>
        <w:jc w:val="both"/>
        <w:rPr>
          <w:color w:val="000000"/>
        </w:rPr>
      </w:pPr>
    </w:p>
    <w:p w14:paraId="182D15CB" w14:textId="2FEDC34F" w:rsidR="00A73AA8" w:rsidRDefault="00A73AA8" w:rsidP="001A2BB2">
      <w:pPr>
        <w:pStyle w:val="Myheading"/>
        <w:numPr>
          <w:ilvl w:val="0"/>
          <w:numId w:val="15"/>
        </w:numPr>
      </w:pPr>
      <w:bookmarkStart w:id="589" w:name="_Toc103184035"/>
      <w:r w:rsidRPr="00031A49">
        <w:t>Different components of your proposed approach</w:t>
      </w:r>
      <w:bookmarkEnd w:id="589"/>
      <w:r w:rsidRPr="00031A49">
        <w:t xml:space="preserve"> </w:t>
      </w:r>
    </w:p>
    <w:p w14:paraId="4F6A79AD" w14:textId="77777777" w:rsidR="003E6510" w:rsidRPr="00031A49" w:rsidRDefault="003E6510" w:rsidP="003E6510">
      <w:pPr>
        <w:pStyle w:val="Myheading"/>
        <w:numPr>
          <w:ilvl w:val="0"/>
          <w:numId w:val="0"/>
        </w:numPr>
        <w:ind w:left="720"/>
      </w:pPr>
    </w:p>
    <w:p w14:paraId="14A9CE9C" w14:textId="75063E4C" w:rsidR="00A73AA8" w:rsidRPr="00D25FEF" w:rsidRDefault="00063F29" w:rsidP="00063F29">
      <w:pPr>
        <w:spacing w:line="360" w:lineRule="auto"/>
        <w:ind w:left="360"/>
        <w:jc w:val="both"/>
        <w:rPr>
          <w:b/>
        </w:rPr>
      </w:pPr>
      <w:r w:rsidRPr="00D25FEF">
        <w:rPr>
          <w:b/>
        </w:rPr>
        <w:t>M</w:t>
      </w:r>
      <w:r w:rsidR="00C63665">
        <w:rPr>
          <w:b/>
        </w:rPr>
        <w:t>odel</w:t>
      </w:r>
    </w:p>
    <w:p w14:paraId="7A2A7F1D" w14:textId="301F3A25" w:rsidR="00063F29" w:rsidRDefault="00E95367" w:rsidP="00D25FEF">
      <w:pPr>
        <w:spacing w:line="360" w:lineRule="auto"/>
        <w:ind w:left="360"/>
        <w:jc w:val="both"/>
      </w:pPr>
      <w:r>
        <w:t xml:space="preserve">Three </w:t>
      </w:r>
      <w:r w:rsidR="00D25FEF">
        <w:t>M</w:t>
      </w:r>
      <w:r w:rsidR="00063F29">
        <w:t xml:space="preserve">odels were trained </w:t>
      </w:r>
      <w:r w:rsidR="00C43138">
        <w:t>to see which</w:t>
      </w:r>
      <w:r>
        <w:t xml:space="preserve"> one</w:t>
      </w:r>
      <w:r w:rsidR="00C43138">
        <w:t xml:space="preserve"> gives the best results </w:t>
      </w:r>
      <w:r w:rsidR="00063F29">
        <w:t>and all are separately integrated with the front end</w:t>
      </w:r>
      <w:r w:rsidR="00D25FEF">
        <w:t>.</w:t>
      </w:r>
    </w:p>
    <w:p w14:paraId="39066752" w14:textId="106DCA84" w:rsidR="00C63665" w:rsidRDefault="00C63665" w:rsidP="00D25FEF">
      <w:pPr>
        <w:spacing w:line="360" w:lineRule="auto"/>
        <w:ind w:left="360"/>
        <w:jc w:val="both"/>
        <w:rPr>
          <w:b/>
        </w:rPr>
      </w:pPr>
      <w:r w:rsidRPr="00C63665">
        <w:rPr>
          <w:b/>
        </w:rPr>
        <w:t>Backend</w:t>
      </w:r>
    </w:p>
    <w:p w14:paraId="5EFED423" w14:textId="2F04E387" w:rsidR="00C63665" w:rsidRPr="00C63665" w:rsidRDefault="00C63665" w:rsidP="00D25FEF">
      <w:pPr>
        <w:spacing w:line="360" w:lineRule="auto"/>
        <w:ind w:left="360"/>
        <w:jc w:val="both"/>
      </w:pPr>
      <w:r>
        <w:t xml:space="preserve">When the image is passed to the prediction function, </w:t>
      </w:r>
      <w:r w:rsidR="002706B6">
        <w:t xml:space="preserve">it returns a matrix of length equivalent to the number of labels containing </w:t>
      </w:r>
      <w:r w:rsidR="00F60DE4">
        <w:t>probability of each class. Then it check</w:t>
      </w:r>
      <w:r w:rsidR="000C1E44">
        <w:t>s</w:t>
      </w:r>
      <w:r w:rsidR="00F60DE4">
        <w:t xml:space="preserve"> which class</w:t>
      </w:r>
      <w:r w:rsidR="002706B6">
        <w:t xml:space="preserve"> </w:t>
      </w:r>
      <w:r w:rsidR="000C1E44">
        <w:t>in that matrix has the maximum value, and returns that class name.</w:t>
      </w:r>
    </w:p>
    <w:p w14:paraId="5BB9136B" w14:textId="45B66AFD" w:rsidR="00D25FEF" w:rsidRPr="00D25FEF" w:rsidRDefault="00D25FEF" w:rsidP="00D25FEF">
      <w:pPr>
        <w:spacing w:line="360" w:lineRule="auto"/>
        <w:ind w:left="360"/>
        <w:jc w:val="both"/>
        <w:rPr>
          <w:b/>
        </w:rPr>
      </w:pPr>
      <w:r w:rsidRPr="00D25FEF">
        <w:rPr>
          <w:b/>
        </w:rPr>
        <w:t>GUI</w:t>
      </w:r>
    </w:p>
    <w:p w14:paraId="7D908951" w14:textId="17B0ABBC" w:rsidR="00D25FEF" w:rsidRDefault="00D25FEF" w:rsidP="00D25FEF">
      <w:pPr>
        <w:pStyle w:val="ListParagraph"/>
        <w:spacing w:line="360" w:lineRule="auto"/>
        <w:ind w:left="400" w:firstLine="0"/>
        <w:jc w:val="both"/>
        <w:rPr>
          <w:rFonts w:ascii="Times New Roman" w:hAnsi="Times New Roman"/>
          <w:sz w:val="24"/>
          <w:szCs w:val="24"/>
        </w:rPr>
      </w:pPr>
      <w:r w:rsidRPr="00E95367">
        <w:rPr>
          <w:rFonts w:ascii="Times New Roman" w:hAnsi="Times New Roman"/>
          <w:sz w:val="24"/>
          <w:szCs w:val="24"/>
        </w:rPr>
        <w:t>Front-end is developed using Html-CSS with a very basic design, with</w:t>
      </w:r>
      <w:r w:rsidR="00E95367">
        <w:rPr>
          <w:rFonts w:ascii="Times New Roman" w:hAnsi="Times New Roman"/>
          <w:sz w:val="24"/>
          <w:szCs w:val="24"/>
        </w:rPr>
        <w:t xml:space="preserve"> a box showing live camera feed, 2 buttons to start/stop the camera and a button to capture and predict the image.</w:t>
      </w:r>
    </w:p>
    <w:p w14:paraId="10F7BDC4" w14:textId="4D6BCD1A" w:rsidR="00E95367" w:rsidRPr="00815D00" w:rsidRDefault="005F3B75" w:rsidP="00815D00">
      <w:pPr>
        <w:pStyle w:val="ListParagraph"/>
        <w:spacing w:line="360" w:lineRule="auto"/>
        <w:ind w:left="400" w:firstLine="0"/>
        <w:jc w:val="both"/>
        <w:rPr>
          <w:rFonts w:ascii="Times New Roman" w:hAnsi="Times New Roman"/>
          <w:sz w:val="24"/>
          <w:szCs w:val="24"/>
        </w:rPr>
      </w:pPr>
      <w:r>
        <w:rPr>
          <w:rFonts w:ascii="Times New Roman" w:hAnsi="Times New Roman"/>
          <w:sz w:val="24"/>
          <w:szCs w:val="24"/>
        </w:rPr>
        <w:t>Specific area of the image is cropped from the frame and resized to 200x200 for input.</w:t>
      </w:r>
      <w:r w:rsidR="00815D00">
        <w:rPr>
          <w:rFonts w:ascii="Times New Roman" w:hAnsi="Times New Roman"/>
          <w:sz w:val="24"/>
          <w:szCs w:val="24"/>
        </w:rPr>
        <w:t xml:space="preserve"> This image is passed to the model as input and the output from the prediction function is then displayed on the screen. </w:t>
      </w:r>
      <w:r w:rsidR="00E95367" w:rsidRPr="00815D00">
        <w:rPr>
          <w:rFonts w:ascii="Times New Roman" w:hAnsi="Times New Roman"/>
          <w:sz w:val="24"/>
          <w:szCs w:val="24"/>
        </w:rPr>
        <w:t>Flask is used to integrate the models with frontend.</w:t>
      </w:r>
    </w:p>
    <w:p w14:paraId="5168038C" w14:textId="77777777" w:rsidR="00A73AA8" w:rsidRPr="00031A49" w:rsidRDefault="00A73AA8" w:rsidP="00063F29">
      <w:pPr>
        <w:spacing w:line="360" w:lineRule="auto"/>
        <w:ind w:left="360"/>
        <w:jc w:val="both"/>
      </w:pPr>
    </w:p>
    <w:p w14:paraId="1E5CF9A3" w14:textId="77777777" w:rsidR="00A73AA8" w:rsidRPr="00031A49" w:rsidRDefault="00A73AA8" w:rsidP="00A73AA8">
      <w:pPr>
        <w:spacing w:line="360" w:lineRule="auto"/>
        <w:jc w:val="both"/>
      </w:pPr>
    </w:p>
    <w:p w14:paraId="6FE1ABA4" w14:textId="3F29447F" w:rsidR="00A73AA8" w:rsidRDefault="00A73AA8" w:rsidP="00A73AA8">
      <w:pPr>
        <w:spacing w:line="360" w:lineRule="auto"/>
        <w:jc w:val="both"/>
      </w:pPr>
    </w:p>
    <w:p w14:paraId="2D3582F2" w14:textId="1092DF26" w:rsidR="009E7697" w:rsidRDefault="009E7697" w:rsidP="00A73AA8">
      <w:pPr>
        <w:spacing w:line="360" w:lineRule="auto"/>
        <w:jc w:val="both"/>
      </w:pPr>
    </w:p>
    <w:p w14:paraId="6D8779BC" w14:textId="7B79C435" w:rsidR="009E7697" w:rsidRDefault="009E7697" w:rsidP="00A73AA8">
      <w:pPr>
        <w:spacing w:line="360" w:lineRule="auto"/>
        <w:jc w:val="both"/>
      </w:pPr>
    </w:p>
    <w:p w14:paraId="0969283B" w14:textId="1BCC5E41" w:rsidR="009E7697" w:rsidRDefault="009E7697" w:rsidP="00A73AA8">
      <w:pPr>
        <w:spacing w:line="360" w:lineRule="auto"/>
        <w:jc w:val="both"/>
      </w:pPr>
    </w:p>
    <w:p w14:paraId="0A489598" w14:textId="6E56C978" w:rsidR="009E7697" w:rsidRDefault="009E7697" w:rsidP="00A73AA8">
      <w:pPr>
        <w:spacing w:line="360" w:lineRule="auto"/>
        <w:jc w:val="both"/>
      </w:pPr>
    </w:p>
    <w:p w14:paraId="1855F348" w14:textId="0153C201" w:rsidR="009E7697" w:rsidRPr="00031A49" w:rsidRDefault="009E7697" w:rsidP="00A73AA8">
      <w:pPr>
        <w:spacing w:line="360" w:lineRule="auto"/>
        <w:jc w:val="both"/>
      </w:pPr>
    </w:p>
    <w:p w14:paraId="3F82B315" w14:textId="77777777" w:rsidR="00A73AA8" w:rsidRPr="00031A49" w:rsidRDefault="00A73AA8" w:rsidP="00A73AA8">
      <w:pPr>
        <w:spacing w:line="360" w:lineRule="auto"/>
        <w:jc w:val="both"/>
      </w:pPr>
    </w:p>
    <w:p w14:paraId="141CF3E4" w14:textId="380360EC" w:rsidR="00A73AA8" w:rsidRPr="00031A49" w:rsidRDefault="00A73AA8" w:rsidP="001A2BB2">
      <w:pPr>
        <w:pStyle w:val="Myheading"/>
        <w:numPr>
          <w:ilvl w:val="0"/>
          <w:numId w:val="15"/>
        </w:numPr>
      </w:pPr>
      <w:bookmarkStart w:id="590" w:name="_Toc103184036"/>
      <w:r w:rsidRPr="00031A49">
        <w:t>Implementation of proposed approach</w:t>
      </w:r>
      <w:bookmarkEnd w:id="590"/>
    </w:p>
    <w:p w14:paraId="35C51B57" w14:textId="2B6DE993" w:rsidR="00A73AA8" w:rsidRDefault="001201AD" w:rsidP="00226A93">
      <w:pPr>
        <w:spacing w:line="360" w:lineRule="auto"/>
        <w:ind w:firstLine="360"/>
        <w:jc w:val="both"/>
      </w:pPr>
      <w:r>
        <w:t>In this section all the implementation details are presented including the softwares used.</w:t>
      </w:r>
    </w:p>
    <w:p w14:paraId="044EE12E" w14:textId="61F41786" w:rsidR="00382AD2" w:rsidRDefault="003E6510" w:rsidP="00382AD2">
      <w:pPr>
        <w:pStyle w:val="Heading3"/>
        <w:rPr>
          <w:rFonts w:ascii="Times New Roman" w:hAnsi="Times New Roman" w:cs="Times New Roman"/>
          <w:b/>
          <w:color w:val="auto"/>
          <w:sz w:val="28"/>
          <w:szCs w:val="28"/>
        </w:rPr>
      </w:pPr>
      <w:r>
        <w:rPr>
          <w:rFonts w:ascii="Times New Roman" w:hAnsi="Times New Roman" w:cs="Times New Roman"/>
          <w:b/>
          <w:color w:val="auto"/>
          <w:sz w:val="28"/>
          <w:szCs w:val="28"/>
        </w:rPr>
        <w:t xml:space="preserve">        </w:t>
      </w:r>
      <w:r w:rsidR="00382AD2" w:rsidRPr="00382AD2">
        <w:rPr>
          <w:rFonts w:ascii="Times New Roman" w:hAnsi="Times New Roman" w:cs="Times New Roman"/>
          <w:b/>
          <w:color w:val="auto"/>
          <w:sz w:val="28"/>
          <w:szCs w:val="28"/>
        </w:rPr>
        <w:t>6.2.1</w:t>
      </w:r>
      <w:r w:rsidR="00382AD2">
        <w:rPr>
          <w:rFonts w:ascii="Times New Roman" w:hAnsi="Times New Roman" w:cs="Times New Roman"/>
          <w:b/>
          <w:color w:val="auto"/>
          <w:sz w:val="28"/>
          <w:szCs w:val="28"/>
        </w:rPr>
        <w:t xml:space="preserve"> Visual Studio Code</w:t>
      </w:r>
    </w:p>
    <w:p w14:paraId="2D876B69" w14:textId="0CC031F0" w:rsidR="00382AD2" w:rsidRDefault="00382AD2" w:rsidP="00382AD2">
      <w:pPr>
        <w:spacing w:line="360" w:lineRule="auto"/>
      </w:pPr>
    </w:p>
    <w:p w14:paraId="782803A8" w14:textId="0E2D4FB0" w:rsidR="00A73AA8" w:rsidRDefault="00382AD2" w:rsidP="00226A93">
      <w:pPr>
        <w:spacing w:line="360" w:lineRule="auto"/>
        <w:ind w:left="360"/>
      </w:pPr>
      <w:r>
        <w:t>Visual Studio Code is used as IDE in implementation of th</w:t>
      </w:r>
      <w:r w:rsidR="00D40436">
        <w:t>e</w:t>
      </w:r>
      <w:r>
        <w:t xml:space="preserve"> backend </w:t>
      </w:r>
      <w:r w:rsidR="00D40436">
        <w:t xml:space="preserve">and frontend </w:t>
      </w:r>
      <w:r>
        <w:t>of this</w:t>
      </w:r>
      <w:r w:rsidR="00D40436">
        <w:t xml:space="preserve"> system. P</w:t>
      </w:r>
      <w:r>
        <w:t>ython 3.8.</w:t>
      </w:r>
      <w:r w:rsidR="00D40436">
        <w:t xml:space="preserve"> Keras and tensorflow are used for building and training </w:t>
      </w:r>
      <w:r w:rsidR="00D87176">
        <w:t>of ou</w:t>
      </w:r>
      <w:r w:rsidR="00D40436">
        <w:t>r models. Opencv is used for image processing.</w:t>
      </w:r>
      <w:r w:rsidR="00D87176">
        <w:t>Html/css is used for front end.</w:t>
      </w:r>
    </w:p>
    <w:p w14:paraId="7B56DD1D" w14:textId="77777777" w:rsidR="00815D00" w:rsidRPr="00031A49" w:rsidRDefault="00815D00" w:rsidP="00815D00">
      <w:pPr>
        <w:spacing w:line="360" w:lineRule="auto"/>
      </w:pPr>
    </w:p>
    <w:p w14:paraId="32213852" w14:textId="0AF8C989" w:rsidR="00A73AA8" w:rsidRDefault="00FC625B" w:rsidP="001A2BB2">
      <w:pPr>
        <w:pStyle w:val="Heading2"/>
        <w:numPr>
          <w:ilvl w:val="0"/>
          <w:numId w:val="15"/>
        </w:numPr>
        <w:rPr>
          <w:rFonts w:ascii="Times New Roman" w:hAnsi="Times New Roman"/>
        </w:rPr>
      </w:pPr>
      <w:r>
        <w:rPr>
          <w:rFonts w:ascii="Times New Roman" w:hAnsi="Times New Roman"/>
        </w:rPr>
        <w:t>Results</w:t>
      </w:r>
    </w:p>
    <w:p w14:paraId="46F457A1" w14:textId="77777777" w:rsidR="00D87176" w:rsidRPr="00D87176" w:rsidRDefault="00D87176" w:rsidP="00D87176">
      <w:pPr>
        <w:rPr>
          <w:lang w:val="en"/>
        </w:rPr>
      </w:pPr>
    </w:p>
    <w:p w14:paraId="226D61F4" w14:textId="56DC1275" w:rsidR="00A73AA8" w:rsidRDefault="00FC625B" w:rsidP="008B213C">
      <w:pPr>
        <w:rPr>
          <w:bCs/>
          <w:iCs/>
        </w:rPr>
      </w:pPr>
      <w:r>
        <w:rPr>
          <w:noProof/>
        </w:rPr>
        <w:drawing>
          <wp:inline distT="0" distB="0" distL="0" distR="0" wp14:anchorId="2692F81B" wp14:editId="6F44DF39">
            <wp:extent cx="5257800" cy="13811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7800" cy="1381125"/>
                    </a:xfrm>
                    <a:prstGeom prst="rect">
                      <a:avLst/>
                    </a:prstGeom>
                  </pic:spPr>
                </pic:pic>
              </a:graphicData>
            </a:graphic>
          </wp:inline>
        </w:drawing>
      </w:r>
    </w:p>
    <w:p w14:paraId="53BD0285" w14:textId="427BB732" w:rsidR="00FC625B" w:rsidRDefault="00FC625B" w:rsidP="008B213C">
      <w:pPr>
        <w:rPr>
          <w:bCs/>
          <w:iCs/>
        </w:rPr>
      </w:pPr>
    </w:p>
    <w:p w14:paraId="0F5CE5B2" w14:textId="2C8D72F4" w:rsidR="00FC625B" w:rsidRPr="003E6510" w:rsidRDefault="00FC625B" w:rsidP="003E6510">
      <w:pPr>
        <w:pStyle w:val="NormalWeb"/>
        <w:spacing w:before="0" w:beforeAutospacing="0" w:after="0" w:afterAutospacing="0" w:line="360" w:lineRule="auto"/>
        <w:rPr>
          <w:rFonts w:eastAsia="+mn-ea" w:cs="+mn-cs"/>
          <w:color w:val="000000"/>
          <w:kern w:val="24"/>
        </w:rPr>
      </w:pPr>
      <w:r w:rsidRPr="00FC625B">
        <w:rPr>
          <w:rFonts w:eastAsia="+mn-ea" w:cs="+mn-cs"/>
          <w:color w:val="000000"/>
          <w:kern w:val="24"/>
        </w:rPr>
        <w:t xml:space="preserve">Above are the Accuracy and loss percentages of three </w:t>
      </w:r>
      <w:r w:rsidR="003E6510" w:rsidRPr="00FC625B">
        <w:rPr>
          <w:rFonts w:eastAsia="+mn-ea" w:cs="+mn-cs"/>
          <w:color w:val="000000"/>
          <w:kern w:val="24"/>
        </w:rPr>
        <w:t>different Deep</w:t>
      </w:r>
      <w:r w:rsidRPr="00FC625B">
        <w:rPr>
          <w:rFonts w:eastAsia="+mn-ea" w:cs="+mn-cs"/>
          <w:color w:val="000000"/>
          <w:kern w:val="24"/>
        </w:rPr>
        <w:t xml:space="preserve"> Learning models we applied on our dataset. </w:t>
      </w:r>
      <w:r w:rsidR="003E6510" w:rsidRPr="003E6510">
        <w:rPr>
          <w:rFonts w:eastAsia="+mn-ea" w:cs="+mn-cs"/>
          <w:color w:val="000000"/>
          <w:kern w:val="24"/>
        </w:rPr>
        <w:t>2D CNN model was trained using black and white images of static hand gestures and it performed very well in proper lightning condition.InceptionResnetV2 a</w:t>
      </w:r>
      <w:r w:rsidR="003E6510">
        <w:rPr>
          <w:rFonts w:eastAsia="+mn-ea" w:cs="+mn-cs"/>
          <w:color w:val="000000"/>
          <w:kern w:val="24"/>
        </w:rPr>
        <w:t xml:space="preserve">nd VGG </w:t>
      </w:r>
      <w:r w:rsidR="003E6510" w:rsidRPr="003E6510">
        <w:rPr>
          <w:rFonts w:eastAsia="+mn-ea" w:cs="+mn-cs"/>
          <w:color w:val="000000"/>
          <w:kern w:val="24"/>
        </w:rPr>
        <w:t>were trained on RGB images of static hand gestures. InceptionResnetV2 performed much better than VGG.</w:t>
      </w:r>
    </w:p>
    <w:p w14:paraId="1F2FC598" w14:textId="77777777" w:rsidR="00FC625B" w:rsidRPr="00031A49" w:rsidRDefault="00FC625B" w:rsidP="008B213C">
      <w:pPr>
        <w:rPr>
          <w:bCs/>
          <w:iCs/>
        </w:rPr>
      </w:pPr>
    </w:p>
    <w:p w14:paraId="783776FC" w14:textId="77777777" w:rsidR="00EF46A1" w:rsidRPr="00031A49" w:rsidRDefault="00EF46A1" w:rsidP="001A2BB2">
      <w:pPr>
        <w:pStyle w:val="ListParagraph"/>
        <w:keepNext/>
        <w:numPr>
          <w:ilvl w:val="0"/>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591" w:name="_Toc96955048"/>
      <w:bookmarkStart w:id="592" w:name="_Toc103094295"/>
      <w:bookmarkStart w:id="593" w:name="_Toc103094429"/>
      <w:bookmarkStart w:id="594" w:name="_Toc103174841"/>
      <w:bookmarkStart w:id="595" w:name="_Toc103174975"/>
      <w:bookmarkStart w:id="596" w:name="_Toc103183623"/>
      <w:bookmarkStart w:id="597" w:name="_Toc103183762"/>
      <w:bookmarkStart w:id="598" w:name="_Toc103183900"/>
      <w:bookmarkStart w:id="599" w:name="_Toc103184038"/>
      <w:bookmarkStart w:id="600" w:name="_Toc505635168"/>
      <w:bookmarkStart w:id="601" w:name="_Toc505635267"/>
      <w:bookmarkStart w:id="602" w:name="_Toc505635366"/>
      <w:bookmarkStart w:id="603" w:name="_Toc505635471"/>
      <w:bookmarkStart w:id="604" w:name="_Toc505635677"/>
      <w:bookmarkStart w:id="605" w:name="_Toc95217882"/>
      <w:bookmarkEnd w:id="591"/>
      <w:bookmarkEnd w:id="592"/>
      <w:bookmarkEnd w:id="593"/>
      <w:bookmarkEnd w:id="594"/>
      <w:bookmarkEnd w:id="595"/>
      <w:bookmarkEnd w:id="596"/>
      <w:bookmarkEnd w:id="597"/>
      <w:bookmarkEnd w:id="598"/>
      <w:bookmarkEnd w:id="599"/>
    </w:p>
    <w:p w14:paraId="614521D0" w14:textId="77777777" w:rsidR="00EF46A1" w:rsidRPr="00031A49" w:rsidRDefault="00EF46A1" w:rsidP="001A2BB2">
      <w:pPr>
        <w:pStyle w:val="ListParagraph"/>
        <w:keepNext/>
        <w:numPr>
          <w:ilvl w:val="0"/>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606" w:name="_Toc96955049"/>
      <w:bookmarkStart w:id="607" w:name="_Toc103094296"/>
      <w:bookmarkStart w:id="608" w:name="_Toc103094430"/>
      <w:bookmarkStart w:id="609" w:name="_Toc103174842"/>
      <w:bookmarkStart w:id="610" w:name="_Toc103174976"/>
      <w:bookmarkStart w:id="611" w:name="_Toc103183624"/>
      <w:bookmarkStart w:id="612" w:name="_Toc103183763"/>
      <w:bookmarkStart w:id="613" w:name="_Toc103183901"/>
      <w:bookmarkStart w:id="614" w:name="_Toc103184039"/>
      <w:bookmarkEnd w:id="606"/>
      <w:bookmarkEnd w:id="607"/>
      <w:bookmarkEnd w:id="608"/>
      <w:bookmarkEnd w:id="609"/>
      <w:bookmarkEnd w:id="610"/>
      <w:bookmarkEnd w:id="611"/>
      <w:bookmarkEnd w:id="612"/>
      <w:bookmarkEnd w:id="613"/>
      <w:bookmarkEnd w:id="614"/>
    </w:p>
    <w:p w14:paraId="0E78842F" w14:textId="77777777" w:rsidR="00EF46A1" w:rsidRPr="00031A49" w:rsidRDefault="00EF46A1" w:rsidP="001A2BB2">
      <w:pPr>
        <w:pStyle w:val="ListParagraph"/>
        <w:keepNext/>
        <w:numPr>
          <w:ilvl w:val="0"/>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615" w:name="_Toc96955050"/>
      <w:bookmarkStart w:id="616" w:name="_Toc103094297"/>
      <w:bookmarkStart w:id="617" w:name="_Toc103094431"/>
      <w:bookmarkStart w:id="618" w:name="_Toc103174843"/>
      <w:bookmarkStart w:id="619" w:name="_Toc103174977"/>
      <w:bookmarkStart w:id="620" w:name="_Toc103183625"/>
      <w:bookmarkStart w:id="621" w:name="_Toc103183764"/>
      <w:bookmarkStart w:id="622" w:name="_Toc103183902"/>
      <w:bookmarkStart w:id="623" w:name="_Toc103184040"/>
      <w:bookmarkEnd w:id="615"/>
      <w:bookmarkEnd w:id="616"/>
      <w:bookmarkEnd w:id="617"/>
      <w:bookmarkEnd w:id="618"/>
      <w:bookmarkEnd w:id="619"/>
      <w:bookmarkEnd w:id="620"/>
      <w:bookmarkEnd w:id="621"/>
      <w:bookmarkEnd w:id="622"/>
      <w:bookmarkEnd w:id="623"/>
    </w:p>
    <w:p w14:paraId="3521F407" w14:textId="77777777" w:rsidR="00EF46A1" w:rsidRPr="00031A49" w:rsidRDefault="00EF46A1" w:rsidP="001A2BB2">
      <w:pPr>
        <w:pStyle w:val="ListParagraph"/>
        <w:keepNext/>
        <w:numPr>
          <w:ilvl w:val="0"/>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624" w:name="_Toc96955051"/>
      <w:bookmarkStart w:id="625" w:name="_Toc103094298"/>
      <w:bookmarkStart w:id="626" w:name="_Toc103094432"/>
      <w:bookmarkStart w:id="627" w:name="_Toc103174844"/>
      <w:bookmarkStart w:id="628" w:name="_Toc103174978"/>
      <w:bookmarkStart w:id="629" w:name="_Toc103183626"/>
      <w:bookmarkStart w:id="630" w:name="_Toc103183765"/>
      <w:bookmarkStart w:id="631" w:name="_Toc103183903"/>
      <w:bookmarkStart w:id="632" w:name="_Toc103184041"/>
      <w:bookmarkEnd w:id="624"/>
      <w:bookmarkEnd w:id="625"/>
      <w:bookmarkEnd w:id="626"/>
      <w:bookmarkEnd w:id="627"/>
      <w:bookmarkEnd w:id="628"/>
      <w:bookmarkEnd w:id="629"/>
      <w:bookmarkEnd w:id="630"/>
      <w:bookmarkEnd w:id="631"/>
      <w:bookmarkEnd w:id="632"/>
    </w:p>
    <w:p w14:paraId="5457E06D" w14:textId="77777777" w:rsidR="00EF46A1" w:rsidRPr="00031A49" w:rsidRDefault="00EF46A1" w:rsidP="001A2BB2">
      <w:pPr>
        <w:pStyle w:val="ListParagraph"/>
        <w:keepNext/>
        <w:numPr>
          <w:ilvl w:val="1"/>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633" w:name="_Toc96955052"/>
      <w:bookmarkStart w:id="634" w:name="_Toc103094299"/>
      <w:bookmarkStart w:id="635" w:name="_Toc103094433"/>
      <w:bookmarkStart w:id="636" w:name="_Toc103174845"/>
      <w:bookmarkStart w:id="637" w:name="_Toc103174979"/>
      <w:bookmarkStart w:id="638" w:name="_Toc103183627"/>
      <w:bookmarkStart w:id="639" w:name="_Toc103183766"/>
      <w:bookmarkStart w:id="640" w:name="_Toc103183904"/>
      <w:bookmarkStart w:id="641" w:name="_Toc103184042"/>
      <w:bookmarkEnd w:id="633"/>
      <w:bookmarkEnd w:id="634"/>
      <w:bookmarkEnd w:id="635"/>
      <w:bookmarkEnd w:id="636"/>
      <w:bookmarkEnd w:id="637"/>
      <w:bookmarkEnd w:id="638"/>
      <w:bookmarkEnd w:id="639"/>
      <w:bookmarkEnd w:id="640"/>
      <w:bookmarkEnd w:id="641"/>
    </w:p>
    <w:p w14:paraId="06A863FB" w14:textId="77777777" w:rsidR="00EF46A1" w:rsidRPr="00031A49" w:rsidRDefault="00EF46A1" w:rsidP="001A2BB2">
      <w:pPr>
        <w:pStyle w:val="ListParagraph"/>
        <w:keepNext/>
        <w:numPr>
          <w:ilvl w:val="1"/>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642" w:name="_Toc96955053"/>
      <w:bookmarkStart w:id="643" w:name="_Toc103094300"/>
      <w:bookmarkStart w:id="644" w:name="_Toc103094434"/>
      <w:bookmarkStart w:id="645" w:name="_Toc103174846"/>
      <w:bookmarkStart w:id="646" w:name="_Toc103174980"/>
      <w:bookmarkStart w:id="647" w:name="_Toc103183628"/>
      <w:bookmarkStart w:id="648" w:name="_Toc103183767"/>
      <w:bookmarkStart w:id="649" w:name="_Toc103183905"/>
      <w:bookmarkStart w:id="650" w:name="_Toc103184043"/>
      <w:bookmarkEnd w:id="642"/>
      <w:bookmarkEnd w:id="643"/>
      <w:bookmarkEnd w:id="644"/>
      <w:bookmarkEnd w:id="645"/>
      <w:bookmarkEnd w:id="646"/>
      <w:bookmarkEnd w:id="647"/>
      <w:bookmarkEnd w:id="648"/>
      <w:bookmarkEnd w:id="649"/>
      <w:bookmarkEnd w:id="650"/>
    </w:p>
    <w:p w14:paraId="5A60C9AC" w14:textId="77777777" w:rsidR="00EF46A1" w:rsidRPr="00031A49" w:rsidRDefault="00EF46A1" w:rsidP="001A2BB2">
      <w:pPr>
        <w:pStyle w:val="ListParagraph"/>
        <w:keepNext/>
        <w:numPr>
          <w:ilvl w:val="1"/>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651" w:name="_Toc96955054"/>
      <w:bookmarkStart w:id="652" w:name="_Toc103094301"/>
      <w:bookmarkStart w:id="653" w:name="_Toc103094435"/>
      <w:bookmarkStart w:id="654" w:name="_Toc103174847"/>
      <w:bookmarkStart w:id="655" w:name="_Toc103174981"/>
      <w:bookmarkStart w:id="656" w:name="_Toc103183629"/>
      <w:bookmarkStart w:id="657" w:name="_Toc103183768"/>
      <w:bookmarkStart w:id="658" w:name="_Toc103183906"/>
      <w:bookmarkStart w:id="659" w:name="_Toc103184044"/>
      <w:bookmarkEnd w:id="651"/>
      <w:bookmarkEnd w:id="652"/>
      <w:bookmarkEnd w:id="653"/>
      <w:bookmarkEnd w:id="654"/>
      <w:bookmarkEnd w:id="655"/>
      <w:bookmarkEnd w:id="656"/>
      <w:bookmarkEnd w:id="657"/>
      <w:bookmarkEnd w:id="658"/>
      <w:bookmarkEnd w:id="659"/>
    </w:p>
    <w:p w14:paraId="6FBD5BED" w14:textId="3F00FFFA" w:rsidR="00EF46A1" w:rsidRPr="001211A4" w:rsidRDefault="00EF46A1" w:rsidP="003E6510">
      <w:pPr>
        <w:pStyle w:val="ListParagraph"/>
        <w:keepNext/>
        <w:spacing w:after="0" w:line="360" w:lineRule="auto"/>
        <w:ind w:left="360" w:firstLine="0"/>
        <w:contextualSpacing w:val="0"/>
        <w:outlineLvl w:val="1"/>
      </w:pPr>
    </w:p>
    <w:p w14:paraId="3C4CBFA1" w14:textId="5BC2B2E1" w:rsidR="00EF46A1" w:rsidRPr="00031A49" w:rsidRDefault="00EF46A1" w:rsidP="001A2BB2">
      <w:pPr>
        <w:pStyle w:val="Heading2"/>
        <w:numPr>
          <w:ilvl w:val="1"/>
          <w:numId w:val="4"/>
        </w:numPr>
        <w:rPr>
          <w:rFonts w:ascii="Times New Roman" w:hAnsi="Times New Roman"/>
        </w:rPr>
      </w:pPr>
      <w:bookmarkStart w:id="660" w:name="_Toc103184045"/>
      <w:r w:rsidRPr="00031A49">
        <w:rPr>
          <w:rFonts w:ascii="Times New Roman" w:hAnsi="Times New Roman"/>
        </w:rPr>
        <w:t>Tools and Techniques</w:t>
      </w:r>
      <w:bookmarkEnd w:id="600"/>
      <w:bookmarkEnd w:id="601"/>
      <w:bookmarkEnd w:id="602"/>
      <w:bookmarkEnd w:id="603"/>
      <w:bookmarkEnd w:id="604"/>
      <w:bookmarkEnd w:id="605"/>
      <w:bookmarkEnd w:id="660"/>
    </w:p>
    <w:p w14:paraId="6760633F" w14:textId="1001EE3F" w:rsidR="00EF46A1" w:rsidRPr="003A1714" w:rsidRDefault="00E1469C" w:rsidP="00E1469C">
      <w:pPr>
        <w:pStyle w:val="ListParagraph"/>
        <w:numPr>
          <w:ilvl w:val="0"/>
          <w:numId w:val="44"/>
        </w:numPr>
        <w:spacing w:line="360" w:lineRule="auto"/>
        <w:jc w:val="both"/>
        <w:rPr>
          <w:rFonts w:ascii="Times New Roman" w:hAnsi="Times New Roman"/>
          <w:sz w:val="24"/>
          <w:szCs w:val="24"/>
        </w:rPr>
      </w:pPr>
      <w:r w:rsidRPr="003A1714">
        <w:rPr>
          <w:rFonts w:ascii="Times New Roman" w:hAnsi="Times New Roman"/>
          <w:sz w:val="24"/>
          <w:szCs w:val="24"/>
        </w:rPr>
        <w:t>Python 3.8</w:t>
      </w:r>
    </w:p>
    <w:p w14:paraId="7CED0042" w14:textId="533207E2" w:rsidR="00E1469C" w:rsidRPr="003A1714" w:rsidRDefault="00E1469C" w:rsidP="00E1469C">
      <w:pPr>
        <w:pStyle w:val="ListParagraph"/>
        <w:numPr>
          <w:ilvl w:val="0"/>
          <w:numId w:val="44"/>
        </w:numPr>
        <w:spacing w:line="360" w:lineRule="auto"/>
        <w:jc w:val="both"/>
        <w:rPr>
          <w:rFonts w:ascii="Times New Roman" w:hAnsi="Times New Roman"/>
          <w:sz w:val="24"/>
          <w:szCs w:val="24"/>
        </w:rPr>
      </w:pPr>
      <w:proofErr w:type="spellStart"/>
      <w:r w:rsidRPr="003A1714">
        <w:rPr>
          <w:rFonts w:ascii="Times New Roman" w:hAnsi="Times New Roman"/>
          <w:sz w:val="24"/>
          <w:szCs w:val="24"/>
        </w:rPr>
        <w:t>OpenCV</w:t>
      </w:r>
      <w:proofErr w:type="spellEnd"/>
      <w:r w:rsidR="009E7697">
        <w:rPr>
          <w:rFonts w:ascii="Times New Roman" w:hAnsi="Times New Roman"/>
          <w:sz w:val="24"/>
          <w:szCs w:val="24"/>
        </w:rPr>
        <w:t xml:space="preserve"> for image processing</w:t>
      </w:r>
    </w:p>
    <w:p w14:paraId="588BF3F0" w14:textId="02CC9831" w:rsidR="00E1469C" w:rsidRPr="003A1714" w:rsidRDefault="00E1469C" w:rsidP="00E1469C">
      <w:pPr>
        <w:pStyle w:val="ListParagraph"/>
        <w:numPr>
          <w:ilvl w:val="0"/>
          <w:numId w:val="44"/>
        </w:numPr>
        <w:spacing w:line="360" w:lineRule="auto"/>
        <w:jc w:val="both"/>
        <w:rPr>
          <w:rFonts w:ascii="Times New Roman" w:hAnsi="Times New Roman"/>
          <w:sz w:val="24"/>
          <w:szCs w:val="24"/>
        </w:rPr>
      </w:pPr>
      <w:proofErr w:type="spellStart"/>
      <w:r w:rsidRPr="003A1714">
        <w:rPr>
          <w:rFonts w:ascii="Times New Roman" w:hAnsi="Times New Roman"/>
          <w:sz w:val="24"/>
          <w:szCs w:val="24"/>
        </w:rPr>
        <w:t>Keras</w:t>
      </w:r>
      <w:proofErr w:type="spellEnd"/>
      <w:r w:rsidRPr="003A1714">
        <w:rPr>
          <w:rFonts w:ascii="Times New Roman" w:hAnsi="Times New Roman"/>
          <w:sz w:val="24"/>
          <w:szCs w:val="24"/>
        </w:rPr>
        <w:t xml:space="preserve"> – </w:t>
      </w:r>
      <w:proofErr w:type="spellStart"/>
      <w:r w:rsidRPr="003A1714">
        <w:rPr>
          <w:rFonts w:ascii="Times New Roman" w:hAnsi="Times New Roman"/>
          <w:sz w:val="24"/>
          <w:szCs w:val="24"/>
        </w:rPr>
        <w:t>Tensorflow</w:t>
      </w:r>
      <w:proofErr w:type="spellEnd"/>
      <w:r w:rsidR="009E7697">
        <w:rPr>
          <w:rFonts w:ascii="Times New Roman" w:hAnsi="Times New Roman"/>
          <w:sz w:val="24"/>
          <w:szCs w:val="24"/>
        </w:rPr>
        <w:t xml:space="preserve"> for model training</w:t>
      </w:r>
    </w:p>
    <w:p w14:paraId="4E460D0D" w14:textId="7AAF1C31" w:rsidR="00E1469C" w:rsidRPr="003A1714" w:rsidRDefault="00E1469C" w:rsidP="00E1469C">
      <w:pPr>
        <w:pStyle w:val="ListParagraph"/>
        <w:numPr>
          <w:ilvl w:val="0"/>
          <w:numId w:val="44"/>
        </w:numPr>
        <w:spacing w:line="360" w:lineRule="auto"/>
        <w:jc w:val="both"/>
        <w:rPr>
          <w:rFonts w:ascii="Times New Roman" w:hAnsi="Times New Roman"/>
          <w:sz w:val="24"/>
          <w:szCs w:val="24"/>
        </w:rPr>
      </w:pPr>
      <w:r w:rsidRPr="003A1714">
        <w:rPr>
          <w:rFonts w:ascii="Times New Roman" w:hAnsi="Times New Roman"/>
          <w:sz w:val="24"/>
          <w:szCs w:val="24"/>
        </w:rPr>
        <w:t>Numpy</w:t>
      </w:r>
    </w:p>
    <w:p w14:paraId="2AD97864" w14:textId="3FB7022E" w:rsidR="00E1469C" w:rsidRPr="003A1714" w:rsidRDefault="00E1469C" w:rsidP="00E1469C">
      <w:pPr>
        <w:pStyle w:val="ListParagraph"/>
        <w:numPr>
          <w:ilvl w:val="0"/>
          <w:numId w:val="44"/>
        </w:numPr>
        <w:spacing w:line="360" w:lineRule="auto"/>
        <w:jc w:val="both"/>
        <w:rPr>
          <w:rFonts w:ascii="Times New Roman" w:hAnsi="Times New Roman"/>
          <w:sz w:val="24"/>
          <w:szCs w:val="24"/>
        </w:rPr>
      </w:pPr>
      <w:r w:rsidRPr="003A1714">
        <w:rPr>
          <w:rFonts w:ascii="Times New Roman" w:hAnsi="Times New Roman"/>
          <w:sz w:val="24"/>
          <w:szCs w:val="24"/>
        </w:rPr>
        <w:t>HTML-CSS</w:t>
      </w:r>
      <w:r w:rsidR="009E7697">
        <w:rPr>
          <w:rFonts w:ascii="Times New Roman" w:hAnsi="Times New Roman"/>
          <w:sz w:val="24"/>
          <w:szCs w:val="24"/>
        </w:rPr>
        <w:t xml:space="preserve"> for </w:t>
      </w:r>
      <w:proofErr w:type="spellStart"/>
      <w:r w:rsidR="009E7697">
        <w:rPr>
          <w:rFonts w:ascii="Times New Roman" w:hAnsi="Times New Roman"/>
          <w:sz w:val="24"/>
          <w:szCs w:val="24"/>
        </w:rPr>
        <w:t>gui</w:t>
      </w:r>
      <w:proofErr w:type="spellEnd"/>
      <w:r w:rsidR="009E7697">
        <w:rPr>
          <w:rFonts w:ascii="Times New Roman" w:hAnsi="Times New Roman"/>
          <w:sz w:val="24"/>
          <w:szCs w:val="24"/>
        </w:rPr>
        <w:t xml:space="preserve"> design</w:t>
      </w:r>
    </w:p>
    <w:p w14:paraId="35FF9C89" w14:textId="3FD31CE9" w:rsidR="00E1469C" w:rsidRPr="003A1714" w:rsidRDefault="00E1469C" w:rsidP="00E1469C">
      <w:pPr>
        <w:pStyle w:val="ListParagraph"/>
        <w:numPr>
          <w:ilvl w:val="0"/>
          <w:numId w:val="44"/>
        </w:numPr>
        <w:spacing w:line="360" w:lineRule="auto"/>
        <w:jc w:val="both"/>
        <w:rPr>
          <w:rFonts w:ascii="Times New Roman" w:hAnsi="Times New Roman"/>
          <w:sz w:val="24"/>
          <w:szCs w:val="24"/>
        </w:rPr>
      </w:pPr>
      <w:r w:rsidRPr="003A1714">
        <w:rPr>
          <w:rFonts w:ascii="Times New Roman" w:hAnsi="Times New Roman"/>
          <w:sz w:val="24"/>
          <w:szCs w:val="24"/>
        </w:rPr>
        <w:t>Flask</w:t>
      </w:r>
      <w:r w:rsidR="009E7697">
        <w:rPr>
          <w:rFonts w:ascii="Times New Roman" w:hAnsi="Times New Roman"/>
          <w:sz w:val="24"/>
          <w:szCs w:val="24"/>
        </w:rPr>
        <w:t xml:space="preserve"> is used for integration with frontend.</w:t>
      </w:r>
    </w:p>
    <w:p w14:paraId="5B5FD877" w14:textId="6DE99CD2" w:rsidR="00EF46A1" w:rsidRPr="00031A49" w:rsidRDefault="00EF46A1" w:rsidP="009F15BB">
      <w:pPr>
        <w:pStyle w:val="Heading1"/>
        <w:jc w:val="left"/>
        <w:rPr>
          <w:rFonts w:ascii="Times New Roman" w:hAnsi="Times New Roman"/>
          <w:b w:val="0"/>
          <w:bCs w:val="0"/>
          <w:sz w:val="80"/>
          <w:szCs w:val="12"/>
        </w:rPr>
      </w:pPr>
    </w:p>
    <w:p w14:paraId="070040B3" w14:textId="624E2E8C" w:rsidR="00EF46A1" w:rsidRPr="00031A49" w:rsidRDefault="00EF46A1" w:rsidP="00EF46A1">
      <w:pPr>
        <w:pStyle w:val="Heading1"/>
        <w:rPr>
          <w:rFonts w:ascii="Times New Roman" w:hAnsi="Times New Roman"/>
          <w:b w:val="0"/>
          <w:bCs w:val="0"/>
          <w:sz w:val="96"/>
          <w:szCs w:val="28"/>
        </w:rPr>
      </w:pPr>
      <w:bookmarkStart w:id="661" w:name="_Toc95217885"/>
      <w:bookmarkStart w:id="662" w:name="_Toc103184048"/>
      <w:r w:rsidRPr="00031A49">
        <w:rPr>
          <w:rFonts w:ascii="Times New Roman" w:hAnsi="Times New Roman"/>
          <w:b w:val="0"/>
          <w:bCs w:val="0"/>
          <w:sz w:val="96"/>
          <w:szCs w:val="28"/>
        </w:rPr>
        <w:t xml:space="preserve">Chapter </w:t>
      </w:r>
      <w:bookmarkEnd w:id="661"/>
      <w:r w:rsidRPr="00031A49">
        <w:rPr>
          <w:rFonts w:ascii="Times New Roman" w:hAnsi="Times New Roman"/>
          <w:b w:val="0"/>
          <w:bCs w:val="0"/>
          <w:sz w:val="96"/>
          <w:szCs w:val="28"/>
        </w:rPr>
        <w:t>7</w:t>
      </w:r>
      <w:bookmarkEnd w:id="662"/>
    </w:p>
    <w:p w14:paraId="2FBEC2FC" w14:textId="6C5CACB7" w:rsidR="00EF46A1" w:rsidRPr="00031A49" w:rsidRDefault="00EF46A1" w:rsidP="00EF46A1">
      <w:pPr>
        <w:pStyle w:val="Heading1"/>
        <w:rPr>
          <w:rFonts w:ascii="Times New Roman" w:hAnsi="Times New Roman"/>
          <w:szCs w:val="72"/>
        </w:rPr>
      </w:pPr>
      <w:bookmarkStart w:id="663" w:name="_Toc95217886"/>
      <w:bookmarkStart w:id="664" w:name="_Toc103184049"/>
      <w:r w:rsidRPr="00031A49">
        <w:rPr>
          <w:rFonts w:ascii="Times New Roman" w:hAnsi="Times New Roman"/>
          <w:szCs w:val="72"/>
        </w:rPr>
        <w:t>Business Plan</w:t>
      </w:r>
      <w:bookmarkEnd w:id="663"/>
      <w:bookmarkEnd w:id="664"/>
    </w:p>
    <w:p w14:paraId="3A5ACBFC" w14:textId="485064C7" w:rsidR="00EF46A1" w:rsidRPr="00031A49" w:rsidRDefault="00EF46A1" w:rsidP="00EF46A1"/>
    <w:p w14:paraId="4F370527" w14:textId="0CCD815D" w:rsidR="00EF46A1" w:rsidRPr="00031A49" w:rsidRDefault="00EF46A1" w:rsidP="00EF46A1"/>
    <w:p w14:paraId="42E8783E" w14:textId="6B59C9D9" w:rsidR="00EF46A1" w:rsidRPr="00031A49" w:rsidRDefault="00EF46A1" w:rsidP="00EF46A1"/>
    <w:p w14:paraId="6EA1762D" w14:textId="433F8F5D" w:rsidR="00EF46A1" w:rsidRPr="00031A49" w:rsidRDefault="00EF46A1" w:rsidP="00EF46A1"/>
    <w:p w14:paraId="786BB5BA" w14:textId="5727A3B2" w:rsidR="00EF46A1" w:rsidRPr="00031A49" w:rsidRDefault="00EF46A1" w:rsidP="00EF46A1"/>
    <w:p w14:paraId="26BFB8B6" w14:textId="241DD7D0" w:rsidR="00EF46A1" w:rsidRPr="00031A49" w:rsidRDefault="00EF46A1" w:rsidP="00EF46A1"/>
    <w:p w14:paraId="27ED1B29" w14:textId="4E37AA24" w:rsidR="00EF46A1" w:rsidRPr="00031A49" w:rsidRDefault="00EF46A1" w:rsidP="00EF46A1"/>
    <w:p w14:paraId="48871466" w14:textId="0126676C" w:rsidR="00EF46A1" w:rsidRPr="00031A49" w:rsidRDefault="00EF46A1" w:rsidP="00EF46A1"/>
    <w:p w14:paraId="395A4FF5" w14:textId="58BA4CE9" w:rsidR="00EF46A1" w:rsidRPr="00031A49" w:rsidRDefault="00EF46A1" w:rsidP="00EF46A1"/>
    <w:p w14:paraId="7E2562F4" w14:textId="7B522273" w:rsidR="00EF46A1" w:rsidRPr="00031A49" w:rsidRDefault="00EF46A1" w:rsidP="00EF46A1"/>
    <w:p w14:paraId="190080B4" w14:textId="435634A9" w:rsidR="00EF46A1" w:rsidRPr="00031A49" w:rsidRDefault="00EF46A1" w:rsidP="00EF46A1"/>
    <w:p w14:paraId="5D2F04DE" w14:textId="6FDAB1CE" w:rsidR="00EF46A1" w:rsidRPr="00031A49" w:rsidRDefault="00EF46A1" w:rsidP="00EF46A1"/>
    <w:p w14:paraId="33E42106" w14:textId="51D3C051" w:rsidR="00EF46A1" w:rsidRPr="00031A49" w:rsidRDefault="00EF46A1" w:rsidP="00EF46A1"/>
    <w:p w14:paraId="4385B4CC" w14:textId="7B75D9FC" w:rsidR="00EF46A1" w:rsidRPr="00031A49" w:rsidRDefault="00EF46A1" w:rsidP="00EF46A1"/>
    <w:p w14:paraId="73389D9E" w14:textId="5E03A704" w:rsidR="00EF46A1" w:rsidRPr="00031A49" w:rsidRDefault="00EF46A1" w:rsidP="00EF46A1"/>
    <w:p w14:paraId="4D2B1E97" w14:textId="0A417467" w:rsidR="00EF46A1" w:rsidRPr="00031A49" w:rsidRDefault="00EF46A1" w:rsidP="00EF46A1"/>
    <w:p w14:paraId="6ABE4BB5" w14:textId="27604275" w:rsidR="00EF46A1" w:rsidRPr="00031A49" w:rsidRDefault="00EF46A1" w:rsidP="00EF46A1"/>
    <w:p w14:paraId="2C804D33" w14:textId="511E5E0A" w:rsidR="00EF46A1" w:rsidRPr="00031A49" w:rsidRDefault="00EF46A1" w:rsidP="00EF46A1"/>
    <w:p w14:paraId="150A8E89" w14:textId="1D2A5F2B" w:rsidR="00EF46A1" w:rsidRDefault="00EF46A1" w:rsidP="00EF46A1"/>
    <w:p w14:paraId="7D91B941" w14:textId="55268348" w:rsidR="009E7697" w:rsidRDefault="009E7697" w:rsidP="00EF46A1"/>
    <w:p w14:paraId="41873707" w14:textId="569E984E" w:rsidR="009E7697" w:rsidRDefault="009E7697" w:rsidP="00EF46A1"/>
    <w:p w14:paraId="1D45DBBA" w14:textId="7942A53D" w:rsidR="009E7697" w:rsidRDefault="009E7697" w:rsidP="00EF46A1"/>
    <w:p w14:paraId="0CCA1B53" w14:textId="16893374" w:rsidR="009E7697" w:rsidRDefault="009E7697" w:rsidP="00EF46A1"/>
    <w:p w14:paraId="288795BA" w14:textId="3BC5F130" w:rsidR="009E7697" w:rsidRDefault="009E7697" w:rsidP="00EF46A1"/>
    <w:p w14:paraId="33C290C9" w14:textId="04346924" w:rsidR="009E7697" w:rsidRDefault="009E7697" w:rsidP="00EF46A1"/>
    <w:p w14:paraId="69B234B6" w14:textId="5E6597F8" w:rsidR="009E7697" w:rsidRDefault="009E7697" w:rsidP="00EF46A1"/>
    <w:p w14:paraId="7A83F88E" w14:textId="330E01B5" w:rsidR="009E7697" w:rsidRDefault="009E7697" w:rsidP="00EF46A1"/>
    <w:p w14:paraId="3B6453BF" w14:textId="77777777" w:rsidR="009E7697" w:rsidRPr="00031A49" w:rsidRDefault="009E7697" w:rsidP="00EF46A1"/>
    <w:p w14:paraId="28BF1BE7" w14:textId="469E39B8" w:rsidR="00EF46A1" w:rsidRPr="00031A49" w:rsidRDefault="00EF46A1" w:rsidP="00EF46A1"/>
    <w:p w14:paraId="3F1928A7" w14:textId="43395C38" w:rsidR="00EF46A1" w:rsidRPr="00031A49" w:rsidRDefault="00EF46A1" w:rsidP="00EF46A1"/>
    <w:p w14:paraId="609AC102" w14:textId="319E8764" w:rsidR="00EF46A1" w:rsidRPr="00031A49" w:rsidRDefault="00EF46A1" w:rsidP="00EF46A1">
      <w:pPr>
        <w:pStyle w:val="ChapterHeading"/>
      </w:pPr>
      <w:bookmarkStart w:id="665" w:name="_Toc95217887"/>
      <w:bookmarkStart w:id="666" w:name="_Toc96955060"/>
      <w:bookmarkStart w:id="667" w:name="_Toc103184050"/>
      <w:r w:rsidRPr="006F23C0">
        <w:rPr>
          <w:b/>
        </w:rPr>
        <w:lastRenderedPageBreak/>
        <w:t xml:space="preserve">Chapter 7: </w:t>
      </w:r>
      <w:r w:rsidRPr="006F23C0">
        <w:t>Business Plan</w:t>
      </w:r>
      <w:bookmarkEnd w:id="665"/>
      <w:bookmarkEnd w:id="666"/>
      <w:bookmarkEnd w:id="667"/>
      <w:r w:rsidRPr="00031A49">
        <w:t xml:space="preserve"> </w:t>
      </w:r>
    </w:p>
    <w:p w14:paraId="5A2487A4" w14:textId="234BB559" w:rsidR="003637E3" w:rsidRPr="001D55BC" w:rsidRDefault="003637E3" w:rsidP="00226A93">
      <w:pPr>
        <w:spacing w:line="360" w:lineRule="auto"/>
        <w:ind w:left="720"/>
        <w:jc w:val="both"/>
        <w:rPr>
          <w:color w:val="000000"/>
        </w:rPr>
      </w:pPr>
      <w:r>
        <w:t xml:space="preserve">Sign Language Recognition System will allow people to understand what a deaf person is saying and communicate easily with them. This product will be </w:t>
      </w:r>
      <w:r w:rsidR="006F23C0" w:rsidRPr="006F23C0">
        <w:t>a web based application</w:t>
      </w:r>
      <w:r w:rsidRPr="006F23C0">
        <w:t>.</w:t>
      </w:r>
    </w:p>
    <w:p w14:paraId="0F8ABF5F" w14:textId="77777777" w:rsidR="00EF46A1" w:rsidRPr="00031A49" w:rsidRDefault="00EF46A1" w:rsidP="00EF46A1">
      <w:pPr>
        <w:spacing w:line="360" w:lineRule="auto"/>
        <w:jc w:val="both"/>
      </w:pPr>
    </w:p>
    <w:p w14:paraId="481EB967" w14:textId="77777777" w:rsidR="00EF46A1" w:rsidRPr="00031A49" w:rsidRDefault="00EF46A1" w:rsidP="00014CA7">
      <w:pPr>
        <w:pStyle w:val="ListParagraph"/>
        <w:keepNext/>
        <w:numPr>
          <w:ilvl w:val="0"/>
          <w:numId w:val="42"/>
        </w:numPr>
        <w:spacing w:after="0" w:line="360" w:lineRule="auto"/>
        <w:contextualSpacing w:val="0"/>
        <w:outlineLvl w:val="1"/>
        <w:rPr>
          <w:rFonts w:ascii="Times New Roman" w:eastAsia="Times New Roman" w:hAnsi="Times New Roman"/>
          <w:b/>
          <w:bCs/>
          <w:vanish/>
          <w:color w:val="000000"/>
          <w:sz w:val="32"/>
          <w:szCs w:val="24"/>
          <w:lang w:val="en"/>
        </w:rPr>
      </w:pPr>
      <w:bookmarkStart w:id="668" w:name="_Toc96955061"/>
      <w:bookmarkStart w:id="669" w:name="_Toc103094308"/>
      <w:bookmarkStart w:id="670" w:name="_Toc103094442"/>
      <w:bookmarkStart w:id="671" w:name="_Toc103174854"/>
      <w:bookmarkStart w:id="672" w:name="_Toc103174988"/>
      <w:bookmarkStart w:id="673" w:name="_Toc103183636"/>
      <w:bookmarkStart w:id="674" w:name="_Toc103183775"/>
      <w:bookmarkStart w:id="675" w:name="_Toc103183913"/>
      <w:bookmarkStart w:id="676" w:name="_Toc103184051"/>
      <w:bookmarkStart w:id="677" w:name="_Toc95217888"/>
      <w:bookmarkEnd w:id="668"/>
      <w:bookmarkEnd w:id="669"/>
      <w:bookmarkEnd w:id="670"/>
      <w:bookmarkEnd w:id="671"/>
      <w:bookmarkEnd w:id="672"/>
      <w:bookmarkEnd w:id="673"/>
      <w:bookmarkEnd w:id="674"/>
      <w:bookmarkEnd w:id="675"/>
      <w:bookmarkEnd w:id="676"/>
    </w:p>
    <w:p w14:paraId="7DB0B298" w14:textId="77777777" w:rsidR="00EF46A1" w:rsidRPr="00031A49" w:rsidRDefault="00EF46A1" w:rsidP="00014CA7">
      <w:pPr>
        <w:pStyle w:val="ListParagraph"/>
        <w:keepNext/>
        <w:numPr>
          <w:ilvl w:val="0"/>
          <w:numId w:val="42"/>
        </w:numPr>
        <w:spacing w:after="0" w:line="360" w:lineRule="auto"/>
        <w:contextualSpacing w:val="0"/>
        <w:outlineLvl w:val="1"/>
        <w:rPr>
          <w:rFonts w:ascii="Times New Roman" w:eastAsia="Times New Roman" w:hAnsi="Times New Roman"/>
          <w:b/>
          <w:bCs/>
          <w:vanish/>
          <w:color w:val="000000"/>
          <w:sz w:val="32"/>
          <w:szCs w:val="24"/>
          <w:lang w:val="en"/>
        </w:rPr>
      </w:pPr>
      <w:bookmarkStart w:id="678" w:name="_Toc96955062"/>
      <w:bookmarkStart w:id="679" w:name="_Toc103094309"/>
      <w:bookmarkStart w:id="680" w:name="_Toc103094443"/>
      <w:bookmarkStart w:id="681" w:name="_Toc103174855"/>
      <w:bookmarkStart w:id="682" w:name="_Toc103174989"/>
      <w:bookmarkStart w:id="683" w:name="_Toc103183637"/>
      <w:bookmarkStart w:id="684" w:name="_Toc103183776"/>
      <w:bookmarkStart w:id="685" w:name="_Toc103183914"/>
      <w:bookmarkStart w:id="686" w:name="_Toc103184052"/>
      <w:bookmarkEnd w:id="678"/>
      <w:bookmarkEnd w:id="679"/>
      <w:bookmarkEnd w:id="680"/>
      <w:bookmarkEnd w:id="681"/>
      <w:bookmarkEnd w:id="682"/>
      <w:bookmarkEnd w:id="683"/>
      <w:bookmarkEnd w:id="684"/>
      <w:bookmarkEnd w:id="685"/>
      <w:bookmarkEnd w:id="686"/>
    </w:p>
    <w:p w14:paraId="4B699FFD" w14:textId="77777777" w:rsidR="00EF46A1" w:rsidRPr="00031A49" w:rsidRDefault="00EF46A1" w:rsidP="00014CA7">
      <w:pPr>
        <w:pStyle w:val="ListParagraph"/>
        <w:keepNext/>
        <w:numPr>
          <w:ilvl w:val="1"/>
          <w:numId w:val="42"/>
        </w:numPr>
        <w:spacing w:after="0" w:line="360" w:lineRule="auto"/>
        <w:contextualSpacing w:val="0"/>
        <w:outlineLvl w:val="1"/>
        <w:rPr>
          <w:rFonts w:ascii="Times New Roman" w:eastAsia="Times New Roman" w:hAnsi="Times New Roman"/>
          <w:b/>
          <w:bCs/>
          <w:vanish/>
          <w:color w:val="000000"/>
          <w:sz w:val="32"/>
          <w:szCs w:val="24"/>
          <w:lang w:val="en"/>
        </w:rPr>
      </w:pPr>
      <w:bookmarkStart w:id="687" w:name="_Toc96955063"/>
      <w:bookmarkStart w:id="688" w:name="_Toc103094310"/>
      <w:bookmarkStart w:id="689" w:name="_Toc103094444"/>
      <w:bookmarkStart w:id="690" w:name="_Toc103174856"/>
      <w:bookmarkStart w:id="691" w:name="_Toc103174990"/>
      <w:bookmarkStart w:id="692" w:name="_Toc103183638"/>
      <w:bookmarkStart w:id="693" w:name="_Toc103183777"/>
      <w:bookmarkStart w:id="694" w:name="_Toc103183915"/>
      <w:bookmarkStart w:id="695" w:name="_Toc103184053"/>
      <w:bookmarkEnd w:id="687"/>
      <w:bookmarkEnd w:id="688"/>
      <w:bookmarkEnd w:id="689"/>
      <w:bookmarkEnd w:id="690"/>
      <w:bookmarkEnd w:id="691"/>
      <w:bookmarkEnd w:id="692"/>
      <w:bookmarkEnd w:id="693"/>
      <w:bookmarkEnd w:id="694"/>
      <w:bookmarkEnd w:id="695"/>
    </w:p>
    <w:p w14:paraId="58DC523D" w14:textId="6530D5DD" w:rsidR="00EF46A1" w:rsidRPr="00031A49" w:rsidRDefault="00EF46A1" w:rsidP="004062FA">
      <w:pPr>
        <w:pStyle w:val="TopicHeadingLevel-1"/>
        <w:numPr>
          <w:ilvl w:val="1"/>
          <w:numId w:val="41"/>
        </w:numPr>
      </w:pPr>
      <w:bookmarkStart w:id="696" w:name="_Toc103184054"/>
      <w:r w:rsidRPr="00031A49">
        <w:t>Business Description</w:t>
      </w:r>
      <w:bookmarkEnd w:id="677"/>
      <w:bookmarkEnd w:id="696"/>
    </w:p>
    <w:p w14:paraId="174BC6E1" w14:textId="6768D408" w:rsidR="00EF46A1" w:rsidRPr="00031A49" w:rsidRDefault="006F23C0" w:rsidP="00226A93">
      <w:pPr>
        <w:spacing w:line="360" w:lineRule="auto"/>
        <w:ind w:left="720"/>
        <w:jc w:val="both"/>
      </w:pPr>
      <w:r>
        <w:t>We will use our product as a web based application. This application will be accessible</w:t>
      </w:r>
      <w:r w:rsidR="004062FA">
        <w:t xml:space="preserve"> to organizations, institutions, and even government offices where there is a need for interaction with the public. To whomever this product will be sold, </w:t>
      </w:r>
      <w:r w:rsidR="003A1714">
        <w:t>its</w:t>
      </w:r>
      <w:r w:rsidR="004062FA">
        <w:t xml:space="preserve"> front screen will be designed according to them. For example their name will be mentioned.</w:t>
      </w:r>
    </w:p>
    <w:p w14:paraId="51195B9C" w14:textId="77777777" w:rsidR="00EF46A1" w:rsidRPr="00031A49" w:rsidRDefault="00EF46A1" w:rsidP="00EF46A1">
      <w:pPr>
        <w:spacing w:line="360" w:lineRule="auto"/>
        <w:jc w:val="both"/>
      </w:pPr>
    </w:p>
    <w:p w14:paraId="54DC6083" w14:textId="77777777" w:rsidR="00EF46A1" w:rsidRPr="00031A49" w:rsidRDefault="00EF46A1" w:rsidP="004062FA">
      <w:pPr>
        <w:pStyle w:val="Heading2"/>
        <w:numPr>
          <w:ilvl w:val="1"/>
          <w:numId w:val="41"/>
        </w:numPr>
        <w:rPr>
          <w:rFonts w:ascii="Times New Roman" w:hAnsi="Times New Roman"/>
        </w:rPr>
      </w:pPr>
      <w:bookmarkStart w:id="697" w:name="_Toc95217889"/>
      <w:bookmarkStart w:id="698" w:name="_Toc103184055"/>
      <w:r w:rsidRPr="00031A49">
        <w:rPr>
          <w:rFonts w:ascii="Times New Roman" w:hAnsi="Times New Roman"/>
        </w:rPr>
        <w:t>Market Analysis &amp; Strategy</w:t>
      </w:r>
      <w:bookmarkEnd w:id="697"/>
      <w:bookmarkEnd w:id="698"/>
    </w:p>
    <w:p w14:paraId="514F7439" w14:textId="402D192F" w:rsidR="004062FA" w:rsidRPr="002E0CB9" w:rsidRDefault="004062FA" w:rsidP="00226A93">
      <w:pPr>
        <w:spacing w:line="360" w:lineRule="auto"/>
        <w:ind w:left="720"/>
        <w:jc w:val="both"/>
      </w:pPr>
      <w:r>
        <w:t xml:space="preserve">Our first marketing strategy will be to offer a reasonable pricing plan comparatively lower than our competitors. We will choose different platforms to promote and advertise our service like the use of </w:t>
      </w:r>
      <w:r w:rsidR="006F23C0">
        <w:t xml:space="preserve">social media platforms, </w:t>
      </w:r>
      <w:r w:rsidR="003A1714">
        <w:t>YouTube</w:t>
      </w:r>
      <w:r w:rsidR="006F23C0">
        <w:t>,</w:t>
      </w:r>
      <w:r>
        <w:t xml:space="preserve"> Facebook; LinkedIn, etc. At the start, we will also offer a free trial of seven days to the institutions.</w:t>
      </w:r>
    </w:p>
    <w:p w14:paraId="3F3DF82A" w14:textId="77777777" w:rsidR="00EF46A1" w:rsidRPr="00031A49" w:rsidRDefault="00EF46A1" w:rsidP="00EF46A1">
      <w:pPr>
        <w:spacing w:line="360" w:lineRule="auto"/>
        <w:jc w:val="both"/>
      </w:pPr>
    </w:p>
    <w:p w14:paraId="47663168" w14:textId="77777777" w:rsidR="00EF46A1" w:rsidRPr="00031A49" w:rsidRDefault="00EF46A1" w:rsidP="004062FA">
      <w:pPr>
        <w:pStyle w:val="Heading2"/>
        <w:numPr>
          <w:ilvl w:val="1"/>
          <w:numId w:val="41"/>
        </w:numPr>
        <w:rPr>
          <w:rFonts w:ascii="Times New Roman" w:hAnsi="Times New Roman"/>
        </w:rPr>
      </w:pPr>
      <w:bookmarkStart w:id="699" w:name="_Toc95217890"/>
      <w:bookmarkStart w:id="700" w:name="_Toc103184056"/>
      <w:r w:rsidRPr="00031A49">
        <w:rPr>
          <w:rFonts w:ascii="Times New Roman" w:hAnsi="Times New Roman"/>
        </w:rPr>
        <w:t>Competitive Analysis</w:t>
      </w:r>
      <w:bookmarkEnd w:id="699"/>
      <w:bookmarkEnd w:id="700"/>
    </w:p>
    <w:p w14:paraId="6DA15B50" w14:textId="6238F7CF" w:rsidR="004062FA" w:rsidRDefault="004062FA" w:rsidP="00226A93">
      <w:pPr>
        <w:spacing w:line="360" w:lineRule="auto"/>
        <w:ind w:left="720"/>
        <w:jc w:val="both"/>
      </w:pPr>
      <w:r>
        <w:t>This system will have to face very strong competition due to a lot of research or work already proposed and limited techniques in this field. All of these competitors are struggling for a share of the same market. We will try to make our system more convenient, user-friendly, and accurate for a better market.</w:t>
      </w:r>
    </w:p>
    <w:p w14:paraId="3FF4738F" w14:textId="77777777" w:rsidR="00EF46A1" w:rsidRPr="00031A49" w:rsidRDefault="00EF46A1" w:rsidP="00EF46A1">
      <w:pPr>
        <w:spacing w:line="360" w:lineRule="auto"/>
        <w:jc w:val="both"/>
      </w:pPr>
    </w:p>
    <w:p w14:paraId="20021576" w14:textId="77777777" w:rsidR="00EF46A1" w:rsidRPr="00031A49" w:rsidRDefault="00EF46A1" w:rsidP="004062FA">
      <w:pPr>
        <w:pStyle w:val="Heading2"/>
        <w:numPr>
          <w:ilvl w:val="1"/>
          <w:numId w:val="41"/>
        </w:numPr>
        <w:rPr>
          <w:rFonts w:ascii="Times New Roman" w:hAnsi="Times New Roman"/>
        </w:rPr>
      </w:pPr>
      <w:bookmarkStart w:id="701" w:name="_Toc95217891"/>
      <w:bookmarkStart w:id="702" w:name="_Toc103184057"/>
      <w:r w:rsidRPr="00031A49">
        <w:rPr>
          <w:rFonts w:ascii="Times New Roman" w:hAnsi="Times New Roman"/>
        </w:rPr>
        <w:t>Products/Services Description</w:t>
      </w:r>
      <w:bookmarkEnd w:id="701"/>
      <w:bookmarkEnd w:id="702"/>
    </w:p>
    <w:p w14:paraId="7AE44DCC" w14:textId="6E7E9022" w:rsidR="004062FA" w:rsidRDefault="004062FA" w:rsidP="003A1714">
      <w:pPr>
        <w:spacing w:line="360" w:lineRule="auto"/>
        <w:ind w:left="720"/>
        <w:jc w:val="both"/>
      </w:pPr>
      <w:r>
        <w:t>This system will provide a service that is converting the signs into a readable form for better communication between deaf community and normal hearing people, and is not common in our society because of many reasons such as unfamiliarity or maybe these systems are not very convenient and affordable.</w:t>
      </w:r>
    </w:p>
    <w:p w14:paraId="0AFE018C" w14:textId="238989F7" w:rsidR="00EF46A1" w:rsidRPr="00031A49" w:rsidRDefault="00EF46A1" w:rsidP="004062FA">
      <w:pPr>
        <w:spacing w:line="360" w:lineRule="auto"/>
        <w:jc w:val="both"/>
      </w:pPr>
    </w:p>
    <w:p w14:paraId="4D8E1BBE" w14:textId="77777777" w:rsidR="00EF46A1" w:rsidRPr="00031A49" w:rsidRDefault="00EF46A1" w:rsidP="00EF46A1">
      <w:pPr>
        <w:spacing w:line="360" w:lineRule="auto"/>
        <w:jc w:val="both"/>
      </w:pPr>
    </w:p>
    <w:p w14:paraId="5FCB3797" w14:textId="77777777" w:rsidR="00EF46A1" w:rsidRPr="00031A49" w:rsidRDefault="00EF46A1" w:rsidP="004062FA">
      <w:pPr>
        <w:pStyle w:val="Heading2"/>
        <w:numPr>
          <w:ilvl w:val="1"/>
          <w:numId w:val="41"/>
        </w:numPr>
        <w:rPr>
          <w:rFonts w:ascii="Times New Roman" w:hAnsi="Times New Roman"/>
        </w:rPr>
      </w:pPr>
      <w:bookmarkStart w:id="703" w:name="_Toc95217892"/>
      <w:bookmarkStart w:id="704" w:name="_Toc103184058"/>
      <w:r w:rsidRPr="00031A49">
        <w:rPr>
          <w:rFonts w:ascii="Times New Roman" w:hAnsi="Times New Roman"/>
        </w:rPr>
        <w:lastRenderedPageBreak/>
        <w:t>SWOT Analysis</w:t>
      </w:r>
      <w:bookmarkEnd w:id="703"/>
      <w:bookmarkEnd w:id="704"/>
    </w:p>
    <w:p w14:paraId="4909E903" w14:textId="4795EE72" w:rsidR="004062FA" w:rsidRDefault="004062FA" w:rsidP="004062FA">
      <w:pPr>
        <w:pStyle w:val="SubSubSection"/>
        <w:numPr>
          <w:ilvl w:val="2"/>
          <w:numId w:val="41"/>
        </w:numPr>
      </w:pPr>
      <w:bookmarkStart w:id="705" w:name="_Toc90846406"/>
      <w:bookmarkStart w:id="706" w:name="_Toc103184059"/>
      <w:r>
        <w:t>Strengths</w:t>
      </w:r>
      <w:bookmarkEnd w:id="705"/>
      <w:bookmarkEnd w:id="706"/>
    </w:p>
    <w:p w14:paraId="1C3D0736" w14:textId="467F05C7" w:rsidR="004062FA" w:rsidRDefault="004062FA" w:rsidP="004062FA">
      <w:pPr>
        <w:spacing w:line="360" w:lineRule="auto"/>
        <w:ind w:left="720"/>
        <w:jc w:val="both"/>
      </w:pPr>
      <w:r>
        <w:t>Our system will be very convenient and affordable a</w:t>
      </w:r>
      <w:r w:rsidR="006F23C0">
        <w:t xml:space="preserve">s no external hardware will </w:t>
      </w:r>
      <w:r>
        <w:t>be used such as glove or depth mapping sensors, and it will be predicting signs of daily use.</w:t>
      </w:r>
    </w:p>
    <w:p w14:paraId="12208775" w14:textId="0E575FFB" w:rsidR="00EF46A1" w:rsidRDefault="00EF46A1" w:rsidP="004062FA">
      <w:pPr>
        <w:spacing w:line="360" w:lineRule="auto"/>
        <w:jc w:val="both"/>
      </w:pPr>
    </w:p>
    <w:p w14:paraId="0DC64988" w14:textId="27545408" w:rsidR="004062FA" w:rsidRPr="007D394B" w:rsidRDefault="004062FA" w:rsidP="004062FA">
      <w:pPr>
        <w:pStyle w:val="SubSubSection"/>
        <w:numPr>
          <w:ilvl w:val="2"/>
          <w:numId w:val="41"/>
        </w:numPr>
      </w:pPr>
      <w:bookmarkStart w:id="707" w:name="_Toc90846407"/>
      <w:bookmarkStart w:id="708" w:name="_Toc103184060"/>
      <w:r w:rsidRPr="007D394B">
        <w:t>Weaknesses</w:t>
      </w:r>
      <w:bookmarkEnd w:id="707"/>
      <w:bookmarkEnd w:id="708"/>
    </w:p>
    <w:p w14:paraId="5553E007" w14:textId="393707EE" w:rsidR="004062FA" w:rsidRDefault="00815D00" w:rsidP="003A1714">
      <w:pPr>
        <w:spacing w:line="360" w:lineRule="auto"/>
        <w:ind w:left="600"/>
        <w:jc w:val="both"/>
      </w:pPr>
      <w:r>
        <w:t xml:space="preserve">  </w:t>
      </w:r>
      <w:r w:rsidR="004062FA">
        <w:t>T</w:t>
      </w:r>
      <w:r w:rsidR="004062FA">
        <w:rPr>
          <w:color w:val="000000"/>
          <w:shd w:val="clear" w:color="auto" w:fill="FFFFFF"/>
        </w:rPr>
        <w:t xml:space="preserve">he main weakness is the lower recognition rate and high computing power consumption </w:t>
      </w:r>
      <w:r>
        <w:rPr>
          <w:color w:val="000000"/>
          <w:shd w:val="clear" w:color="auto" w:fill="FFFFFF"/>
        </w:rPr>
        <w:t xml:space="preserve">    </w:t>
      </w:r>
      <w:r w:rsidR="004062FA">
        <w:rPr>
          <w:color w:val="000000"/>
          <w:shd w:val="clear" w:color="auto" w:fill="FFFFFF"/>
        </w:rPr>
        <w:t>as compared to sensor-based recognit</w:t>
      </w:r>
      <w:r w:rsidR="006F23C0">
        <w:rPr>
          <w:color w:val="000000"/>
          <w:shd w:val="clear" w:color="auto" w:fill="FFFFFF"/>
        </w:rPr>
        <w:t xml:space="preserve">ion. </w:t>
      </w:r>
      <w:r w:rsidR="004062FA" w:rsidRPr="002D6493">
        <w:t xml:space="preserve">Every Country has </w:t>
      </w:r>
      <w:r w:rsidR="004062FA">
        <w:t xml:space="preserve">a </w:t>
      </w:r>
      <w:r w:rsidR="004062FA" w:rsidRPr="002D6493">
        <w:t xml:space="preserve">different sign language so it will </w:t>
      </w:r>
      <w:r w:rsidR="004062FA">
        <w:t>not be</w:t>
      </w:r>
      <w:r w:rsidR="004062FA" w:rsidRPr="002D6493">
        <w:t xml:space="preserve"> correct </w:t>
      </w:r>
      <w:r w:rsidR="004062FA">
        <w:t>everywhere.</w:t>
      </w:r>
    </w:p>
    <w:p w14:paraId="5AEE9D12" w14:textId="7B5FD3EF" w:rsidR="004062FA" w:rsidRPr="007D394B" w:rsidRDefault="004062FA" w:rsidP="004062FA">
      <w:pPr>
        <w:pStyle w:val="SubSubSection"/>
        <w:numPr>
          <w:ilvl w:val="2"/>
          <w:numId w:val="41"/>
        </w:numPr>
      </w:pPr>
      <w:bookmarkStart w:id="709" w:name="_Toc90846408"/>
      <w:bookmarkStart w:id="710" w:name="_Toc103184061"/>
      <w:r w:rsidRPr="007D394B">
        <w:t>Opportunities</w:t>
      </w:r>
      <w:bookmarkEnd w:id="709"/>
      <w:bookmarkEnd w:id="710"/>
    </w:p>
    <w:p w14:paraId="0F0C9D40" w14:textId="77777777" w:rsidR="004062FA" w:rsidRDefault="004062FA" w:rsidP="004062FA">
      <w:pPr>
        <w:spacing w:line="360" w:lineRule="auto"/>
        <w:ind w:left="714"/>
        <w:jc w:val="both"/>
      </w:pPr>
      <w:r>
        <w:t>This system can be expanded by adding more gestures to make this system spread and work in more areas.</w:t>
      </w:r>
    </w:p>
    <w:p w14:paraId="13427397" w14:textId="084760B7" w:rsidR="004062FA" w:rsidRDefault="004062FA" w:rsidP="004062FA">
      <w:pPr>
        <w:pStyle w:val="SubSubSection"/>
        <w:numPr>
          <w:ilvl w:val="2"/>
          <w:numId w:val="41"/>
        </w:numPr>
      </w:pPr>
      <w:bookmarkStart w:id="711" w:name="_Toc90846409"/>
      <w:bookmarkStart w:id="712" w:name="_Toc103184062"/>
      <w:r>
        <w:t>Threats</w:t>
      </w:r>
      <w:bookmarkEnd w:id="711"/>
      <w:bookmarkEnd w:id="712"/>
    </w:p>
    <w:p w14:paraId="77592F2F" w14:textId="0F5BA8EE" w:rsidR="004062FA" w:rsidRDefault="004062FA" w:rsidP="006F23C0">
      <w:pPr>
        <w:spacing w:line="360" w:lineRule="auto"/>
        <w:ind w:left="714"/>
        <w:jc w:val="both"/>
      </w:pPr>
      <w:r>
        <w:t xml:space="preserve">There is no such threat in our system as it </w:t>
      </w:r>
      <w:r w:rsidR="006F23C0">
        <w:t xml:space="preserve">will not require any personal information </w:t>
      </w:r>
      <w:r>
        <w:t>which can cause any harm.</w:t>
      </w:r>
    </w:p>
    <w:p w14:paraId="4636F56B" w14:textId="77777777" w:rsidR="004062FA" w:rsidRDefault="004062FA" w:rsidP="004062FA">
      <w:pPr>
        <w:spacing w:line="360" w:lineRule="auto"/>
        <w:ind w:left="714"/>
        <w:jc w:val="both"/>
      </w:pPr>
    </w:p>
    <w:p w14:paraId="77B10E4D" w14:textId="77777777" w:rsidR="004062FA" w:rsidRPr="00031A49" w:rsidRDefault="004062FA" w:rsidP="004062FA">
      <w:pPr>
        <w:spacing w:line="360" w:lineRule="auto"/>
        <w:jc w:val="both"/>
      </w:pPr>
    </w:p>
    <w:p w14:paraId="0A93AA1D" w14:textId="77777777" w:rsidR="00EF46A1" w:rsidRPr="00031A49" w:rsidRDefault="00EF46A1" w:rsidP="00EF46A1"/>
    <w:p w14:paraId="5213130E" w14:textId="20B777DA" w:rsidR="00EF46A1" w:rsidRDefault="00EF46A1" w:rsidP="00EF46A1">
      <w:pPr>
        <w:pStyle w:val="Heading1"/>
        <w:jc w:val="center"/>
        <w:rPr>
          <w:rFonts w:ascii="Times New Roman" w:hAnsi="Times New Roman"/>
          <w:b w:val="0"/>
          <w:bCs w:val="0"/>
          <w:sz w:val="80"/>
          <w:szCs w:val="12"/>
        </w:rPr>
      </w:pPr>
    </w:p>
    <w:p w14:paraId="397DB313" w14:textId="77777777" w:rsidR="009E7697" w:rsidRPr="009E7697" w:rsidRDefault="009E7697" w:rsidP="009E7697"/>
    <w:p w14:paraId="40CECE76" w14:textId="45368B63" w:rsidR="00EF46A1" w:rsidRPr="00031A49" w:rsidRDefault="00EF46A1" w:rsidP="00EF46A1">
      <w:pPr>
        <w:pStyle w:val="Heading1"/>
        <w:rPr>
          <w:rFonts w:ascii="Times New Roman" w:hAnsi="Times New Roman"/>
          <w:b w:val="0"/>
          <w:bCs w:val="0"/>
          <w:sz w:val="96"/>
          <w:szCs w:val="28"/>
        </w:rPr>
      </w:pPr>
      <w:bookmarkStart w:id="713" w:name="_Toc103184063"/>
      <w:r w:rsidRPr="00031A49">
        <w:rPr>
          <w:rFonts w:ascii="Times New Roman" w:hAnsi="Times New Roman"/>
          <w:b w:val="0"/>
          <w:bCs w:val="0"/>
          <w:sz w:val="96"/>
          <w:szCs w:val="28"/>
        </w:rPr>
        <w:lastRenderedPageBreak/>
        <w:t>Chapter 8</w:t>
      </w:r>
      <w:bookmarkEnd w:id="713"/>
    </w:p>
    <w:p w14:paraId="58D35E8E" w14:textId="15C9ACCA" w:rsidR="00EF46A1" w:rsidRPr="00031A49" w:rsidRDefault="00EF46A1" w:rsidP="00EF46A1">
      <w:pPr>
        <w:pStyle w:val="Heading1"/>
        <w:rPr>
          <w:rFonts w:ascii="Times New Roman" w:hAnsi="Times New Roman"/>
          <w:szCs w:val="72"/>
        </w:rPr>
      </w:pPr>
      <w:bookmarkStart w:id="714" w:name="_Toc103184064"/>
      <w:r w:rsidRPr="00031A49">
        <w:rPr>
          <w:rFonts w:ascii="Times New Roman" w:hAnsi="Times New Roman"/>
          <w:szCs w:val="72"/>
        </w:rPr>
        <w:t>Conclusion &amp; Future Work</w:t>
      </w:r>
      <w:bookmarkEnd w:id="714"/>
    </w:p>
    <w:p w14:paraId="74F67F45" w14:textId="2F7D7B9E" w:rsidR="00EF46A1" w:rsidRPr="00031A49" w:rsidRDefault="00EF46A1" w:rsidP="00EF46A1"/>
    <w:p w14:paraId="7BFC387B" w14:textId="02C1CF00" w:rsidR="00EF46A1" w:rsidRPr="00031A49" w:rsidRDefault="00EF46A1" w:rsidP="00EF46A1"/>
    <w:p w14:paraId="602EE833" w14:textId="77777777" w:rsidR="001541A8" w:rsidRPr="00031A49" w:rsidRDefault="001541A8" w:rsidP="00EF46A1"/>
    <w:p w14:paraId="77A9947C" w14:textId="3FB258E0" w:rsidR="00EF46A1" w:rsidRPr="00031A49" w:rsidRDefault="00EF46A1" w:rsidP="00EF46A1"/>
    <w:p w14:paraId="38085EB8" w14:textId="34268E6A" w:rsidR="00EF46A1" w:rsidRPr="00031A49" w:rsidRDefault="00EF46A1" w:rsidP="00EF46A1"/>
    <w:p w14:paraId="46323C9E" w14:textId="104C5783" w:rsidR="00EF46A1" w:rsidRPr="00031A49" w:rsidRDefault="00EF46A1" w:rsidP="00EF46A1"/>
    <w:p w14:paraId="5BC5F576" w14:textId="54668489" w:rsidR="00EF46A1" w:rsidRPr="00031A49" w:rsidRDefault="00EF46A1" w:rsidP="00EF46A1"/>
    <w:p w14:paraId="7BF75F59" w14:textId="5C11C288" w:rsidR="00EF46A1" w:rsidRPr="00031A49" w:rsidRDefault="00EF46A1" w:rsidP="00EF46A1"/>
    <w:p w14:paraId="3060B625" w14:textId="09388203" w:rsidR="00EF46A1" w:rsidRPr="00031A49" w:rsidRDefault="00EF46A1" w:rsidP="00EF46A1"/>
    <w:p w14:paraId="57E05507" w14:textId="542AC043" w:rsidR="00EF46A1" w:rsidRPr="00031A49" w:rsidRDefault="00EF46A1" w:rsidP="00EF46A1"/>
    <w:p w14:paraId="071EB890" w14:textId="409B2735" w:rsidR="00EF46A1" w:rsidRPr="00031A49" w:rsidRDefault="00EF46A1" w:rsidP="00EF46A1"/>
    <w:p w14:paraId="1B3BED41" w14:textId="650997A6" w:rsidR="00EF46A1" w:rsidRPr="00031A49" w:rsidRDefault="00EF46A1" w:rsidP="00EF46A1"/>
    <w:p w14:paraId="3C0BAE9F" w14:textId="2736D225" w:rsidR="00EF46A1" w:rsidRPr="00031A49" w:rsidRDefault="00EF46A1" w:rsidP="00EF46A1"/>
    <w:p w14:paraId="7D289ABF" w14:textId="19C59244" w:rsidR="00EF46A1" w:rsidRPr="00031A49" w:rsidRDefault="00EF46A1" w:rsidP="00EF46A1"/>
    <w:p w14:paraId="4B88FE5D" w14:textId="61931072" w:rsidR="00EF46A1" w:rsidRPr="00031A49" w:rsidRDefault="00EF46A1" w:rsidP="00EF46A1"/>
    <w:p w14:paraId="61EADD5F" w14:textId="0A3B7E4D" w:rsidR="00EF46A1" w:rsidRPr="00031A49" w:rsidRDefault="00EF46A1" w:rsidP="00EF46A1"/>
    <w:p w14:paraId="2768FBF5" w14:textId="0196B163" w:rsidR="00EF46A1" w:rsidRPr="00031A49" w:rsidRDefault="00EF46A1" w:rsidP="00EF46A1"/>
    <w:p w14:paraId="7FD415DA" w14:textId="009BA22B" w:rsidR="00EF46A1" w:rsidRDefault="00EF46A1" w:rsidP="00EF46A1"/>
    <w:p w14:paraId="6DA8F102" w14:textId="770FB06B" w:rsidR="009F15BB" w:rsidRDefault="009F15BB" w:rsidP="00EF46A1"/>
    <w:p w14:paraId="2FEFF448" w14:textId="70A90252" w:rsidR="009F15BB" w:rsidRDefault="009F15BB" w:rsidP="00EF46A1"/>
    <w:p w14:paraId="1ECB08B7" w14:textId="30F11A5F" w:rsidR="009F15BB" w:rsidRDefault="009F15BB" w:rsidP="00EF46A1"/>
    <w:p w14:paraId="2C8D6FED" w14:textId="7F3A0B82" w:rsidR="009F15BB" w:rsidRDefault="009F15BB" w:rsidP="00EF46A1"/>
    <w:p w14:paraId="70D8842B" w14:textId="5A2D0416" w:rsidR="009F15BB" w:rsidRDefault="009F15BB" w:rsidP="00EF46A1"/>
    <w:p w14:paraId="0C02A021" w14:textId="6A0031C7" w:rsidR="009F15BB" w:rsidRDefault="009F15BB" w:rsidP="00EF46A1"/>
    <w:p w14:paraId="24828DD0" w14:textId="5FF2F2E1" w:rsidR="009E7697" w:rsidRDefault="009E7697" w:rsidP="00EF46A1"/>
    <w:p w14:paraId="065C7D3B" w14:textId="43984CF7" w:rsidR="009E7697" w:rsidRDefault="009E7697" w:rsidP="00EF46A1"/>
    <w:p w14:paraId="44CD88DB" w14:textId="39565038" w:rsidR="009E7697" w:rsidRDefault="009E7697" w:rsidP="00EF46A1"/>
    <w:p w14:paraId="3F5049D6" w14:textId="1D391621" w:rsidR="009E7697" w:rsidRDefault="009E7697" w:rsidP="00EF46A1"/>
    <w:p w14:paraId="3212AEA1" w14:textId="21CB0E14" w:rsidR="009E7697" w:rsidRDefault="009E7697" w:rsidP="00EF46A1"/>
    <w:p w14:paraId="05E7E6F1" w14:textId="10C93F94" w:rsidR="009E7697" w:rsidRDefault="009E7697" w:rsidP="00EF46A1"/>
    <w:p w14:paraId="1398D9E6" w14:textId="5A86CC57" w:rsidR="009E7697" w:rsidRDefault="009E7697" w:rsidP="00EF46A1"/>
    <w:p w14:paraId="6AF0AEE2" w14:textId="019553FB" w:rsidR="009E7697" w:rsidRDefault="009E7697" w:rsidP="00EF46A1"/>
    <w:p w14:paraId="6C8C0942" w14:textId="6DE26E8E" w:rsidR="009F15BB" w:rsidRDefault="009F15BB" w:rsidP="00EF46A1"/>
    <w:p w14:paraId="22B83E8A" w14:textId="77777777" w:rsidR="009F15BB" w:rsidRPr="00031A49" w:rsidRDefault="009F15BB" w:rsidP="00EF46A1"/>
    <w:p w14:paraId="79386403" w14:textId="711D6FBD" w:rsidR="001541A8" w:rsidRDefault="001541A8" w:rsidP="001541A8">
      <w:pPr>
        <w:pStyle w:val="ChapterHeading"/>
      </w:pPr>
      <w:bookmarkStart w:id="715" w:name="_Toc96955071"/>
      <w:bookmarkStart w:id="716" w:name="_Toc103184065"/>
      <w:r w:rsidRPr="006F23C0">
        <w:rPr>
          <w:b/>
        </w:rPr>
        <w:lastRenderedPageBreak/>
        <w:t xml:space="preserve">Chapter 8: </w:t>
      </w:r>
      <w:r w:rsidRPr="006F23C0">
        <w:t>Conclusion &amp; Future Work</w:t>
      </w:r>
      <w:bookmarkEnd w:id="715"/>
      <w:bookmarkEnd w:id="716"/>
    </w:p>
    <w:p w14:paraId="52B4A3F0" w14:textId="6F3AC9A1" w:rsidR="008778B9" w:rsidRDefault="008778B9" w:rsidP="00226A93">
      <w:pPr>
        <w:spacing w:line="360" w:lineRule="auto"/>
        <w:ind w:left="720"/>
        <w:jc w:val="both"/>
      </w:pPr>
      <w:r>
        <w:t>Sign language is the tongue of the people who neither speak nor hear. Without sign language, they do not exist in the world. The human-machine interaction is developed through the gesture recognition system. Past work on sign language processing has largely been conducted by experts in different domains separately, limiting real-world utility. Many types of research have been conducted on sign gesture recognition using different techniques like ANN, LSTM, and 3D CNN. However, most of them require extra computing power. On the other hand, our research paper requires low computing power. In our research, we proposed to normalize and rescale our images to 64 pixels</w:t>
      </w:r>
      <w:r w:rsidR="009B326C">
        <w:t xml:space="preserve"> (2D CNN model) and 200 pixels (InceptionResnetV2 and VGG model)</w:t>
      </w:r>
      <w:r>
        <w:t xml:space="preserve"> in order to extract features and make the system more robust. Currently, we are working on word-level sign language recognition with static hand images.</w:t>
      </w:r>
      <w:r w:rsidR="006F23C0">
        <w:t xml:space="preserve"> </w:t>
      </w:r>
      <w:r>
        <w:t>CNN feature extractions (Convolutional and Pooling layers) are used to extract features from preprocessed images and a neural network is used for classifying. Html CSS is used for front-end design.</w:t>
      </w:r>
      <w:r w:rsidR="009B326C">
        <w:t xml:space="preserve"> Flask framework is used for integration of our models with front-end.</w:t>
      </w:r>
      <w:r>
        <w:t xml:space="preserve"> We look forward to using more words in our datasets and improving the model so that it recognizes more gestures while at the same time getting high accuracy.</w:t>
      </w:r>
    </w:p>
    <w:p w14:paraId="59271EB2" w14:textId="77777777" w:rsidR="008778B9" w:rsidRPr="00031A49" w:rsidRDefault="008778B9" w:rsidP="008778B9"/>
    <w:p w14:paraId="0361B769" w14:textId="77777777" w:rsidR="001541A8" w:rsidRPr="00031A49" w:rsidRDefault="001541A8" w:rsidP="001541A8">
      <w:pPr>
        <w:spacing w:line="360" w:lineRule="auto"/>
        <w:jc w:val="both"/>
      </w:pPr>
    </w:p>
    <w:p w14:paraId="56C5F569" w14:textId="77777777" w:rsidR="001541A8" w:rsidRPr="00031A49" w:rsidRDefault="001541A8" w:rsidP="004062FA">
      <w:pPr>
        <w:pStyle w:val="ListParagraph"/>
        <w:keepNext/>
        <w:numPr>
          <w:ilvl w:val="0"/>
          <w:numId w:val="41"/>
        </w:numPr>
        <w:spacing w:after="0" w:line="360" w:lineRule="auto"/>
        <w:contextualSpacing w:val="0"/>
        <w:outlineLvl w:val="1"/>
        <w:rPr>
          <w:rFonts w:ascii="Times New Roman" w:eastAsia="Times New Roman" w:hAnsi="Times New Roman"/>
          <w:b/>
          <w:bCs/>
          <w:vanish/>
          <w:color w:val="000000"/>
          <w:sz w:val="32"/>
          <w:szCs w:val="24"/>
          <w:lang w:val="en"/>
        </w:rPr>
      </w:pPr>
      <w:bookmarkStart w:id="717" w:name="_Toc95217908"/>
      <w:bookmarkStart w:id="718" w:name="_Toc96955072"/>
      <w:bookmarkStart w:id="719" w:name="_Toc103094319"/>
      <w:bookmarkStart w:id="720" w:name="_Toc103094453"/>
      <w:bookmarkStart w:id="721" w:name="_Toc103174865"/>
      <w:bookmarkStart w:id="722" w:name="_Toc103174999"/>
      <w:bookmarkStart w:id="723" w:name="_Toc103183651"/>
      <w:bookmarkStart w:id="724" w:name="_Toc103183790"/>
      <w:bookmarkStart w:id="725" w:name="_Toc103183928"/>
      <w:bookmarkStart w:id="726" w:name="_Toc103184066"/>
      <w:bookmarkStart w:id="727" w:name="_Toc505635184"/>
      <w:bookmarkStart w:id="728" w:name="_Toc505635283"/>
      <w:bookmarkStart w:id="729" w:name="_Toc505635382"/>
      <w:bookmarkStart w:id="730" w:name="_Toc505635487"/>
      <w:bookmarkStart w:id="731" w:name="_Toc505635693"/>
      <w:bookmarkStart w:id="732" w:name="_Toc505637985"/>
      <w:bookmarkEnd w:id="717"/>
      <w:bookmarkEnd w:id="718"/>
      <w:bookmarkEnd w:id="719"/>
      <w:bookmarkEnd w:id="720"/>
      <w:bookmarkEnd w:id="721"/>
      <w:bookmarkEnd w:id="722"/>
      <w:bookmarkEnd w:id="723"/>
      <w:bookmarkEnd w:id="724"/>
      <w:bookmarkEnd w:id="725"/>
      <w:bookmarkEnd w:id="726"/>
    </w:p>
    <w:p w14:paraId="036494D1" w14:textId="2AF04D76" w:rsidR="001541A8" w:rsidRPr="006F23C0" w:rsidRDefault="001541A8" w:rsidP="004062FA">
      <w:pPr>
        <w:pStyle w:val="TopicHeadingLevel-1"/>
        <w:numPr>
          <w:ilvl w:val="1"/>
          <w:numId w:val="41"/>
        </w:numPr>
      </w:pPr>
      <w:bookmarkStart w:id="733" w:name="_Toc95217909"/>
      <w:bookmarkStart w:id="734" w:name="_Toc103184067"/>
      <w:r w:rsidRPr="006F23C0">
        <w:t>Achievements and Improvements</w:t>
      </w:r>
      <w:bookmarkEnd w:id="727"/>
      <w:bookmarkEnd w:id="728"/>
      <w:bookmarkEnd w:id="729"/>
      <w:bookmarkEnd w:id="730"/>
      <w:bookmarkEnd w:id="731"/>
      <w:bookmarkEnd w:id="732"/>
      <w:bookmarkEnd w:id="733"/>
      <w:bookmarkEnd w:id="734"/>
    </w:p>
    <w:p w14:paraId="44ADB6F8" w14:textId="4738FC14" w:rsidR="001541A8" w:rsidRPr="00031A49" w:rsidRDefault="008778B9" w:rsidP="00226A93">
      <w:pPr>
        <w:spacing w:line="360" w:lineRule="auto"/>
        <w:ind w:left="720"/>
        <w:jc w:val="both"/>
      </w:pPr>
      <w:r w:rsidRPr="001D55BC">
        <w:rPr>
          <w:lang w:val="en-GB"/>
        </w:rPr>
        <w:t>Our Project will predict the meaning of the signs performed by the signer in front of the ca</w:t>
      </w:r>
      <w:r w:rsidR="003A1714">
        <w:rPr>
          <w:lang w:val="en-GB"/>
        </w:rPr>
        <w:t>mera using different AI</w:t>
      </w:r>
      <w:r w:rsidRPr="001D55BC">
        <w:rPr>
          <w:lang w:val="en-GB"/>
        </w:rPr>
        <w:t xml:space="preserve"> </w:t>
      </w:r>
      <w:r w:rsidR="006B74EA">
        <w:rPr>
          <w:lang w:val="en-GB"/>
        </w:rPr>
        <w:t>and Machine Learning techniques, we trained 3 models i.e. 2D CNN with a dataset of 45000 B/W images of 26 classes(84% accuracy), InceptionresnetV2 with a dataset of 87000 RGB images of 29 classes(96% accuracy) and VGG. T</w:t>
      </w:r>
      <w:r w:rsidR="009B326C" w:rsidRPr="001D55BC">
        <w:rPr>
          <w:lang w:val="en-GB"/>
        </w:rPr>
        <w:t>his</w:t>
      </w:r>
      <w:r w:rsidRPr="001D55BC">
        <w:rPr>
          <w:lang w:val="en-GB"/>
        </w:rPr>
        <w:t xml:space="preserve"> work can be extended to predict the longer sequences of text and predicting multiple signers at the same time. Predicting multiple signers in a single video feed is something not explored at all, one could extend our work to test the potential of the premise</w:t>
      </w:r>
      <w:r>
        <w:t>.</w:t>
      </w:r>
    </w:p>
    <w:p w14:paraId="0501BD50" w14:textId="63663B2B" w:rsidR="001541A8" w:rsidRDefault="001541A8" w:rsidP="001541A8">
      <w:pPr>
        <w:spacing w:line="360" w:lineRule="auto"/>
        <w:jc w:val="both"/>
      </w:pPr>
    </w:p>
    <w:p w14:paraId="63F8D129" w14:textId="5B513A64" w:rsidR="006B74EA" w:rsidRDefault="006B74EA" w:rsidP="001541A8">
      <w:pPr>
        <w:spacing w:line="360" w:lineRule="auto"/>
        <w:jc w:val="both"/>
      </w:pPr>
    </w:p>
    <w:p w14:paraId="563A05B0" w14:textId="5F6F12EE" w:rsidR="006B74EA" w:rsidRDefault="006B74EA" w:rsidP="001541A8">
      <w:pPr>
        <w:spacing w:line="360" w:lineRule="auto"/>
        <w:jc w:val="both"/>
      </w:pPr>
    </w:p>
    <w:p w14:paraId="4336253A" w14:textId="77777777" w:rsidR="006B74EA" w:rsidRPr="00031A49" w:rsidRDefault="006B74EA" w:rsidP="001541A8">
      <w:pPr>
        <w:spacing w:line="360" w:lineRule="auto"/>
        <w:jc w:val="both"/>
      </w:pPr>
    </w:p>
    <w:p w14:paraId="2EC850C6" w14:textId="77777777" w:rsidR="001541A8" w:rsidRPr="006F23C0" w:rsidRDefault="001541A8" w:rsidP="004062FA">
      <w:pPr>
        <w:pStyle w:val="TopicHeadingLevel-1"/>
        <w:numPr>
          <w:ilvl w:val="1"/>
          <w:numId w:val="41"/>
        </w:numPr>
      </w:pPr>
      <w:bookmarkStart w:id="735" w:name="_Toc505635185"/>
      <w:bookmarkStart w:id="736" w:name="_Toc505635284"/>
      <w:bookmarkStart w:id="737" w:name="_Toc505635383"/>
      <w:bookmarkStart w:id="738" w:name="_Toc505635488"/>
      <w:bookmarkStart w:id="739" w:name="_Toc505635694"/>
      <w:bookmarkStart w:id="740" w:name="_Toc505637986"/>
      <w:bookmarkStart w:id="741" w:name="_Toc95217910"/>
      <w:bookmarkStart w:id="742" w:name="_Toc103184068"/>
      <w:r w:rsidRPr="006F23C0">
        <w:t>Critical Review</w:t>
      </w:r>
      <w:bookmarkEnd w:id="735"/>
      <w:bookmarkEnd w:id="736"/>
      <w:bookmarkEnd w:id="737"/>
      <w:bookmarkEnd w:id="738"/>
      <w:bookmarkEnd w:id="739"/>
      <w:bookmarkEnd w:id="740"/>
      <w:bookmarkEnd w:id="741"/>
      <w:bookmarkEnd w:id="742"/>
      <w:r w:rsidRPr="006F23C0">
        <w:t xml:space="preserve"> </w:t>
      </w:r>
    </w:p>
    <w:p w14:paraId="5215896F" w14:textId="3E2EFA40" w:rsidR="001541A8" w:rsidRDefault="006B74EA" w:rsidP="00226A93">
      <w:pPr>
        <w:spacing w:line="360" w:lineRule="auto"/>
        <w:ind w:left="720"/>
        <w:jc w:val="both"/>
      </w:pPr>
      <w:r>
        <w:t xml:space="preserve">This work is done on Static images and it recognizes only static gestures where sign language </w:t>
      </w:r>
      <w:r w:rsidR="00EB06DE">
        <w:t>cannot be completely covered only on static images e.g. words with moving hand gestures, to predict the moving gestures a sequence of frames or video classification methods are used and the complexity of the system also increases.</w:t>
      </w:r>
    </w:p>
    <w:p w14:paraId="2B4344BD" w14:textId="607BE332" w:rsidR="00314D2B" w:rsidRPr="00031A49" w:rsidRDefault="00314D2B" w:rsidP="00226A93">
      <w:pPr>
        <w:spacing w:line="360" w:lineRule="auto"/>
        <w:ind w:left="720"/>
        <w:jc w:val="both"/>
      </w:pPr>
      <w:r>
        <w:t>However there are many basic words whose signs does not require moving hands e.g. start, stop, half, child, call, okay etc., and these words can be predicted using static images.</w:t>
      </w:r>
    </w:p>
    <w:p w14:paraId="5FE11657" w14:textId="3648D05C" w:rsidR="001541A8" w:rsidRPr="00031A49" w:rsidRDefault="001541A8" w:rsidP="001541A8">
      <w:pPr>
        <w:spacing w:line="360" w:lineRule="auto"/>
        <w:jc w:val="both"/>
      </w:pPr>
    </w:p>
    <w:p w14:paraId="5922FB4B" w14:textId="77777777" w:rsidR="001541A8" w:rsidRPr="00031A49" w:rsidRDefault="001541A8" w:rsidP="001541A8">
      <w:pPr>
        <w:spacing w:line="360" w:lineRule="auto"/>
        <w:jc w:val="both"/>
      </w:pPr>
    </w:p>
    <w:p w14:paraId="2E0F5778" w14:textId="77777777" w:rsidR="001541A8" w:rsidRPr="006F23C0" w:rsidRDefault="001541A8" w:rsidP="004062FA">
      <w:pPr>
        <w:pStyle w:val="TopicHeadingLevel-1"/>
        <w:numPr>
          <w:ilvl w:val="1"/>
          <w:numId w:val="41"/>
        </w:numPr>
      </w:pPr>
      <w:bookmarkStart w:id="743" w:name="_Toc505635187"/>
      <w:bookmarkStart w:id="744" w:name="_Toc505635286"/>
      <w:bookmarkStart w:id="745" w:name="_Toc505635385"/>
      <w:bookmarkStart w:id="746" w:name="_Toc505635490"/>
      <w:bookmarkStart w:id="747" w:name="_Toc505635696"/>
      <w:bookmarkStart w:id="748" w:name="_Toc505637988"/>
      <w:bookmarkStart w:id="749" w:name="_Toc95217912"/>
      <w:bookmarkStart w:id="750" w:name="_Toc103184069"/>
      <w:r w:rsidRPr="006F23C0">
        <w:t>Future Enhancements/Recommendations</w:t>
      </w:r>
      <w:bookmarkEnd w:id="743"/>
      <w:bookmarkEnd w:id="744"/>
      <w:bookmarkEnd w:id="745"/>
      <w:bookmarkEnd w:id="746"/>
      <w:bookmarkEnd w:id="747"/>
      <w:bookmarkEnd w:id="748"/>
      <w:bookmarkEnd w:id="749"/>
      <w:bookmarkEnd w:id="750"/>
    </w:p>
    <w:p w14:paraId="0B9D4371" w14:textId="54E7CD49" w:rsidR="008778B9" w:rsidRDefault="008778B9" w:rsidP="00226A93">
      <w:pPr>
        <w:spacing w:line="360" w:lineRule="auto"/>
        <w:ind w:left="720"/>
        <w:jc w:val="both"/>
        <w:rPr>
          <w:lang w:val="en-GB"/>
        </w:rPr>
      </w:pPr>
      <w:r w:rsidRPr="001D55BC">
        <w:rPr>
          <w:lang w:val="en-GB"/>
        </w:rPr>
        <w:t xml:space="preserve">Furthermore, this work can be extended and improved by exploring the potential </w:t>
      </w:r>
      <w:r w:rsidR="006F23C0">
        <w:rPr>
          <w:lang w:val="en-GB"/>
        </w:rPr>
        <w:t>of tokenization of full length</w:t>
      </w:r>
      <w:r w:rsidRPr="001D55BC">
        <w:rPr>
          <w:lang w:val="en-GB"/>
        </w:rPr>
        <w:t xml:space="preserve"> video into multiple words. </w:t>
      </w:r>
    </w:p>
    <w:p w14:paraId="11FE1CD1" w14:textId="77777777" w:rsidR="008778B9" w:rsidRDefault="008778B9" w:rsidP="008778B9">
      <w:pPr>
        <w:spacing w:line="360" w:lineRule="auto"/>
        <w:jc w:val="both"/>
        <w:rPr>
          <w:lang w:val="en-GB"/>
        </w:rPr>
      </w:pPr>
    </w:p>
    <w:p w14:paraId="5CA42DF4" w14:textId="77777777" w:rsidR="008778B9" w:rsidRDefault="008778B9" w:rsidP="008778B9">
      <w:pPr>
        <w:spacing w:line="360" w:lineRule="auto"/>
        <w:jc w:val="both"/>
        <w:rPr>
          <w:lang w:val="en-GB"/>
        </w:rPr>
      </w:pPr>
    </w:p>
    <w:p w14:paraId="2183D40A" w14:textId="77777777" w:rsidR="008778B9" w:rsidRDefault="008778B9" w:rsidP="008778B9">
      <w:pPr>
        <w:spacing w:line="360" w:lineRule="auto"/>
        <w:jc w:val="both"/>
        <w:rPr>
          <w:lang w:val="en-GB"/>
        </w:rPr>
      </w:pPr>
    </w:p>
    <w:p w14:paraId="596A5AC6" w14:textId="77777777" w:rsidR="008778B9" w:rsidRPr="001D55BC" w:rsidRDefault="008778B9" w:rsidP="008778B9">
      <w:pPr>
        <w:spacing w:line="360" w:lineRule="auto"/>
        <w:jc w:val="both"/>
      </w:pPr>
    </w:p>
    <w:p w14:paraId="1D9B6DAA" w14:textId="2B30FCC0" w:rsidR="001541A8" w:rsidRPr="00031A49" w:rsidRDefault="001541A8" w:rsidP="008778B9">
      <w:pPr>
        <w:spacing w:line="360" w:lineRule="auto"/>
        <w:jc w:val="both"/>
        <w:rPr>
          <w:b/>
          <w:bCs/>
        </w:rPr>
      </w:pPr>
    </w:p>
    <w:p w14:paraId="5BB3927A" w14:textId="77777777" w:rsidR="00EF46A1" w:rsidRPr="00031A49" w:rsidRDefault="00EF46A1" w:rsidP="00EF46A1"/>
    <w:p w14:paraId="3FDF57AF" w14:textId="77777777" w:rsidR="00EF46A1" w:rsidRPr="00031A49" w:rsidRDefault="00EF46A1" w:rsidP="00EF46A1"/>
    <w:p w14:paraId="7633B634" w14:textId="77777777" w:rsidR="00EF46A1" w:rsidRPr="00031A49" w:rsidRDefault="00EF46A1" w:rsidP="00EF46A1"/>
    <w:p w14:paraId="38E1DCBB" w14:textId="77777777" w:rsidR="00EF46A1" w:rsidRPr="00031A49" w:rsidRDefault="00EF46A1" w:rsidP="00EF46A1"/>
    <w:p w14:paraId="4BDDC4E1" w14:textId="77777777" w:rsidR="00EF46A1" w:rsidRPr="00031A49" w:rsidRDefault="00EF46A1" w:rsidP="00EF46A1"/>
    <w:p w14:paraId="15D6C881" w14:textId="77777777" w:rsidR="00EF46A1" w:rsidRPr="00031A49" w:rsidRDefault="00EF46A1" w:rsidP="00EF46A1"/>
    <w:p w14:paraId="6BD6AB64" w14:textId="77777777" w:rsidR="00EF46A1" w:rsidRPr="00031A49" w:rsidRDefault="00EF46A1" w:rsidP="00EF46A1"/>
    <w:p w14:paraId="257A13D1" w14:textId="77777777" w:rsidR="00EF46A1" w:rsidRPr="00031A49" w:rsidRDefault="00EF46A1" w:rsidP="00EF46A1"/>
    <w:p w14:paraId="5756EF66" w14:textId="77777777" w:rsidR="00EF46A1" w:rsidRPr="00031A49" w:rsidRDefault="00EF46A1" w:rsidP="00EF46A1"/>
    <w:p w14:paraId="3D2AF7EB" w14:textId="77777777" w:rsidR="00EF46A1" w:rsidRPr="00031A49" w:rsidRDefault="00EF46A1" w:rsidP="00EF46A1"/>
    <w:p w14:paraId="3475C05F" w14:textId="77777777" w:rsidR="00EF46A1" w:rsidRPr="00031A49" w:rsidRDefault="00EF46A1" w:rsidP="00EF46A1"/>
    <w:p w14:paraId="2461D9B9" w14:textId="77777777" w:rsidR="00EF46A1" w:rsidRPr="00031A49" w:rsidRDefault="00EF46A1" w:rsidP="00EF46A1"/>
    <w:p w14:paraId="58EA668C" w14:textId="77777777" w:rsidR="00EF46A1" w:rsidRPr="00031A49" w:rsidRDefault="00EF46A1" w:rsidP="00EF46A1"/>
    <w:p w14:paraId="5671E8CF" w14:textId="167E4FA4" w:rsidR="009F15BB" w:rsidRPr="009F15BB" w:rsidRDefault="009F15BB" w:rsidP="009F15BB">
      <w:pPr>
        <w:rPr>
          <w:lang w:val="en"/>
        </w:rPr>
      </w:pPr>
      <w:bookmarkStart w:id="751" w:name="_Hlk505637751"/>
    </w:p>
    <w:p w14:paraId="23A00C91" w14:textId="77777777" w:rsidR="001541A8" w:rsidRPr="00031A49" w:rsidRDefault="001541A8" w:rsidP="001541A8">
      <w:pPr>
        <w:spacing w:line="360" w:lineRule="auto"/>
        <w:jc w:val="both"/>
      </w:pPr>
    </w:p>
    <w:p w14:paraId="4E0EEEF1" w14:textId="1C56064D" w:rsidR="001541A8" w:rsidRPr="00031A49" w:rsidRDefault="001541A8" w:rsidP="001541A8">
      <w:pPr>
        <w:spacing w:line="360" w:lineRule="auto"/>
        <w:jc w:val="both"/>
      </w:pPr>
    </w:p>
    <w:p w14:paraId="2B3C7D48" w14:textId="4A9F0DAB" w:rsidR="001541A8" w:rsidRPr="00031A49" w:rsidRDefault="001541A8" w:rsidP="001541A8">
      <w:pPr>
        <w:spacing w:line="360" w:lineRule="auto"/>
        <w:jc w:val="both"/>
      </w:pPr>
    </w:p>
    <w:p w14:paraId="52DC4325" w14:textId="6708BD1A" w:rsidR="001541A8" w:rsidRPr="00031A49" w:rsidRDefault="001541A8" w:rsidP="001541A8">
      <w:pPr>
        <w:spacing w:line="360" w:lineRule="auto"/>
        <w:jc w:val="both"/>
      </w:pPr>
    </w:p>
    <w:p w14:paraId="554B8668" w14:textId="4D701634" w:rsidR="001541A8" w:rsidRPr="00031A49" w:rsidRDefault="001541A8" w:rsidP="001541A8">
      <w:pPr>
        <w:spacing w:line="360" w:lineRule="auto"/>
        <w:jc w:val="both"/>
      </w:pPr>
    </w:p>
    <w:p w14:paraId="60109B3C" w14:textId="78203E89" w:rsidR="001541A8" w:rsidRPr="00031A49" w:rsidRDefault="001541A8" w:rsidP="001541A8">
      <w:pPr>
        <w:spacing w:line="360" w:lineRule="auto"/>
        <w:jc w:val="both"/>
      </w:pPr>
    </w:p>
    <w:p w14:paraId="0DA0AB74" w14:textId="77777777" w:rsidR="001541A8" w:rsidRPr="00031A49" w:rsidRDefault="001541A8" w:rsidP="00226A93">
      <w:pPr>
        <w:pStyle w:val="Heading2"/>
        <w:ind w:left="386"/>
        <w:jc w:val="center"/>
        <w:rPr>
          <w:rFonts w:ascii="Times New Roman" w:hAnsi="Times New Roman"/>
        </w:rPr>
      </w:pPr>
      <w:bookmarkStart w:id="752" w:name="_Toc95913111"/>
      <w:bookmarkStart w:id="753" w:name="_Toc103184079"/>
      <w:r w:rsidRPr="00031A49">
        <w:rPr>
          <w:rFonts w:ascii="Times New Roman" w:hAnsi="Times New Roman"/>
        </w:rPr>
        <w:t>References</w:t>
      </w:r>
      <w:bookmarkEnd w:id="752"/>
      <w:bookmarkEnd w:id="753"/>
    </w:p>
    <w:p w14:paraId="7D5D0F05" w14:textId="41CFBB76" w:rsidR="008778B9" w:rsidRPr="00AB066E" w:rsidRDefault="001541A8" w:rsidP="00226A93">
      <w:pPr>
        <w:pStyle w:val="Bibliography"/>
        <w:spacing w:after="200" w:line="360" w:lineRule="auto"/>
        <w:ind w:left="772" w:hanging="386"/>
        <w:jc w:val="both"/>
      </w:pPr>
      <w:r w:rsidRPr="00031A49">
        <w:fldChar w:fldCharType="begin"/>
      </w:r>
      <w:r w:rsidRPr="00031A49">
        <w:instrText xml:space="preserve"> ADDIN ZOTERO_BIBL {"custom":[]} CSL_BIBLIOGRAPHY </w:instrText>
      </w:r>
      <w:r w:rsidRPr="00031A49">
        <w:fldChar w:fldCharType="separate"/>
      </w:r>
      <w:r w:rsidR="008778B9" w:rsidRPr="00AB066E">
        <w:t>[1]</w:t>
      </w:r>
      <w:r w:rsidR="008778B9" w:rsidRPr="00AB066E">
        <w:tab/>
      </w:r>
      <w:r w:rsidR="008778B9">
        <w:t>Lean Karlo, et. al., “Static Sign Language Recognition Using Deep Learning”, International Journal of Machine Learning and Computing, 2019.</w:t>
      </w:r>
    </w:p>
    <w:p w14:paraId="76162B99" w14:textId="77777777" w:rsidR="008778B9" w:rsidRDefault="008778B9" w:rsidP="00226A93">
      <w:pPr>
        <w:spacing w:line="360" w:lineRule="auto"/>
        <w:ind w:left="386"/>
        <w:jc w:val="both"/>
      </w:pPr>
      <w:r>
        <w:t>[2] Jie Huang, Wengang Zhou, Qilin Zhang, Houqiang Li, Weiping Li, “Video-Based Sign Language Recognition without Temporal Segmentation”, The Thirty-Second AAAI Conference on Artificial Intelligence (AAAI-18), 2018</w:t>
      </w:r>
    </w:p>
    <w:p w14:paraId="4B93854B" w14:textId="77777777" w:rsidR="008778B9" w:rsidRDefault="008778B9" w:rsidP="00226A93">
      <w:pPr>
        <w:spacing w:line="360" w:lineRule="auto"/>
        <w:ind w:left="386"/>
        <w:jc w:val="both"/>
      </w:pPr>
      <w:r w:rsidRPr="00AB066E">
        <w:t>[3]</w:t>
      </w:r>
      <w:r>
        <w:t xml:space="preserve"> </w:t>
      </w:r>
      <w:r w:rsidRPr="00F45C4B">
        <w:t xml:space="preserve"> </w:t>
      </w:r>
      <w:r>
        <w:t>Shobhit Sinha, Siddhartha Singh, Sumanu Rawat and Aman Chopra, “Real Time Prediction of American Sign Language Using Convolutional Neural Networks”, International Conference on Advances in Computing and Data Sciences, ICACDS 2019</w:t>
      </w:r>
    </w:p>
    <w:p w14:paraId="756D59B2" w14:textId="77777777" w:rsidR="008778B9" w:rsidRPr="00AB066E" w:rsidRDefault="008778B9" w:rsidP="00226A93">
      <w:pPr>
        <w:pStyle w:val="Bibliography"/>
        <w:spacing w:after="200" w:line="360" w:lineRule="auto"/>
        <w:ind w:left="386"/>
        <w:jc w:val="both"/>
      </w:pPr>
    </w:p>
    <w:p w14:paraId="7F16FE7E" w14:textId="77777777" w:rsidR="008778B9" w:rsidRDefault="008778B9" w:rsidP="00226A93">
      <w:pPr>
        <w:pStyle w:val="Bibliography"/>
        <w:spacing w:after="200" w:line="360" w:lineRule="auto"/>
        <w:ind w:left="772" w:hanging="386"/>
        <w:jc w:val="both"/>
      </w:pPr>
      <w:r w:rsidRPr="00AB066E">
        <w:t>[4]</w:t>
      </w:r>
      <w:r w:rsidRPr="00AB066E">
        <w:tab/>
      </w:r>
      <w:r>
        <w:t>E. E. Hemayed and A. S. Hassanien, “Edge-based recognizer for Arabic sign language alphabet (ars2v-arabic sign to voice),” in Computer Engineering Conference (ICENCO), 2010 International. IEEE, 2010, pp. 121–127.</w:t>
      </w:r>
    </w:p>
    <w:p w14:paraId="302E194B" w14:textId="77777777" w:rsidR="008778B9" w:rsidRDefault="008778B9" w:rsidP="00226A93">
      <w:pPr>
        <w:pStyle w:val="ThesisCitation"/>
        <w:spacing w:line="360" w:lineRule="auto"/>
        <w:ind w:left="386"/>
        <w:jc w:val="both"/>
      </w:pPr>
      <w:r>
        <w:t>[5]  M. Maraqa and R. Abu-Zaiter, “Recognition of Arabic sign language (ARSL) using recurrent neural networks,” in Applications of Digital Information and Web Technologies, 2008. ICADIWT 2008. First International Conference on the. IEEE, 2008, pp. 478–481.</w:t>
      </w:r>
    </w:p>
    <w:p w14:paraId="738D0CEA" w14:textId="77777777" w:rsidR="008778B9" w:rsidRDefault="008778B9" w:rsidP="00226A93">
      <w:pPr>
        <w:pStyle w:val="ThesisCitation"/>
        <w:spacing w:line="360" w:lineRule="auto"/>
        <w:ind w:left="386"/>
        <w:jc w:val="both"/>
      </w:pPr>
      <w:r>
        <w:t>[6]  O. Al-Jarrah and A. Halawani, “Recognition of gestures in Arabic sign language using neuro-fuzzy systems,” Artificial Intelligence, vol. 133, no. 1, pp. 117–138, 2001.</w:t>
      </w:r>
    </w:p>
    <w:p w14:paraId="05354F78" w14:textId="77777777" w:rsidR="008778B9" w:rsidRDefault="008778B9" w:rsidP="00226A93">
      <w:pPr>
        <w:spacing w:line="360" w:lineRule="auto"/>
        <w:ind w:left="386"/>
        <w:jc w:val="both"/>
      </w:pPr>
      <w:r>
        <w:t>[7] M. A. Mohandes, “Recognition of two-handed Arabic signs using the cyber glove,” Arabian Journal for Science and Engineering, vol. 38, no. 3, pp. 669–677, 2013.</w:t>
      </w:r>
    </w:p>
    <w:p w14:paraId="693655C7" w14:textId="77777777" w:rsidR="008778B9" w:rsidRDefault="008778B9" w:rsidP="00226A93">
      <w:pPr>
        <w:spacing w:line="360" w:lineRule="auto"/>
        <w:ind w:left="386"/>
        <w:jc w:val="both"/>
      </w:pPr>
      <w:r>
        <w:t>[8] X. Zhang, X. Chen, Y. Li, V. Lantz, K. Wang, J. Yang, “A framework for hand gesture recognition based on accelerometer and EMG sensors”, IEEE Transactions on Systems, Man and Cybernetics, Part A: Systems and Humans 41 (6) (2011) 1064–1076.</w:t>
      </w:r>
    </w:p>
    <w:p w14:paraId="6485B36B" w14:textId="77777777" w:rsidR="008778B9" w:rsidRDefault="008778B9" w:rsidP="00226A93">
      <w:pPr>
        <w:pStyle w:val="ThesisCitation"/>
        <w:spacing w:line="360" w:lineRule="auto"/>
        <w:ind w:left="386"/>
        <w:jc w:val="both"/>
      </w:pPr>
    </w:p>
    <w:p w14:paraId="784100EF" w14:textId="77777777" w:rsidR="008778B9" w:rsidRDefault="008778B9" w:rsidP="00226A93">
      <w:pPr>
        <w:pStyle w:val="ThesisCitation"/>
        <w:spacing w:line="360" w:lineRule="auto"/>
        <w:ind w:left="386"/>
        <w:jc w:val="both"/>
      </w:pPr>
      <w:r>
        <w:lastRenderedPageBreak/>
        <w:t>[9]  B. G. Lee and S. M. Lee, “Smart Wearable Hand Device for Sign Language Interpretation System with Sensors Fusion,” IEEE Sens. J., vol. 18, no. 3, pp. 1224–1232, 2018.)</w:t>
      </w:r>
    </w:p>
    <w:p w14:paraId="70CDD4B2" w14:textId="77777777" w:rsidR="008778B9" w:rsidRDefault="008778B9" w:rsidP="00226A93">
      <w:pPr>
        <w:spacing w:line="360" w:lineRule="auto"/>
        <w:ind w:left="386"/>
        <w:jc w:val="both"/>
      </w:pPr>
      <w:r>
        <w:t>[10] N. Pugeault, R. Bowden, “Spelling it out: Real-time ASL fingerspelling recognition”, International Conference on Computer Vision Workshops, 2011, pp. 1114–1119.</w:t>
      </w:r>
    </w:p>
    <w:p w14:paraId="2365A4E1" w14:textId="77777777" w:rsidR="008778B9" w:rsidRDefault="008778B9" w:rsidP="00226A93">
      <w:pPr>
        <w:pStyle w:val="ThesisCitation"/>
        <w:spacing w:line="360" w:lineRule="auto"/>
        <w:ind w:left="386"/>
        <w:jc w:val="both"/>
      </w:pPr>
    </w:p>
    <w:p w14:paraId="0D731B17" w14:textId="77777777" w:rsidR="008778B9" w:rsidRDefault="008778B9" w:rsidP="00226A93">
      <w:pPr>
        <w:pStyle w:val="ThesisCitation"/>
        <w:spacing w:line="360" w:lineRule="auto"/>
        <w:ind w:left="386"/>
        <w:jc w:val="both"/>
      </w:pPr>
      <w:r>
        <w:t>[11]   C. Zhang, Y. Tian, and M. Huenerfauth, “Multi-modality American Sign Language recognition,” 2016 IEEE Int. Conf. Image Process., pp. 2881–2885, 2016.</w:t>
      </w:r>
    </w:p>
    <w:p w14:paraId="13E3028C" w14:textId="77777777" w:rsidR="008778B9" w:rsidRDefault="008778B9" w:rsidP="00226A93">
      <w:pPr>
        <w:pStyle w:val="ThesisCitation"/>
        <w:spacing w:line="360" w:lineRule="auto"/>
        <w:ind w:left="386"/>
        <w:jc w:val="both"/>
      </w:pPr>
      <w:r>
        <w:t xml:space="preserve">[12] </w:t>
      </w:r>
      <w:r w:rsidRPr="0054455B">
        <w:t xml:space="preserve"> </w:t>
      </w:r>
      <w:r>
        <w:t>H. Wang, X. Chai, X. Chen, “Sparse observation (SO) alignment for sign language recognition”, Neurocomputing 175 (2016) 674–685.</w:t>
      </w:r>
    </w:p>
    <w:p w14:paraId="2DBC3CD1" w14:textId="297A253A" w:rsidR="007176DD" w:rsidRDefault="001541A8" w:rsidP="00226A93">
      <w:pPr>
        <w:pStyle w:val="Bibliography"/>
        <w:spacing w:after="200" w:line="360" w:lineRule="auto"/>
        <w:ind w:left="772" w:hanging="386"/>
        <w:jc w:val="both"/>
      </w:pPr>
      <w:r w:rsidRPr="00031A49">
        <w:fldChar w:fldCharType="end"/>
      </w:r>
      <w:bookmarkEnd w:id="751"/>
    </w:p>
    <w:p w14:paraId="4DF2EBB9" w14:textId="7561836D" w:rsidR="003E6510" w:rsidRDefault="003E6510" w:rsidP="003E6510"/>
    <w:p w14:paraId="38FBDF17" w14:textId="3182AE80" w:rsidR="003E6510" w:rsidRDefault="003E6510" w:rsidP="003E6510"/>
    <w:p w14:paraId="7D6D289B" w14:textId="5B45907F" w:rsidR="003E6510" w:rsidRDefault="003E6510" w:rsidP="003E6510"/>
    <w:p w14:paraId="16C53BB8" w14:textId="6CE13FD7" w:rsidR="003E6510" w:rsidRDefault="003E6510" w:rsidP="003E6510"/>
    <w:p w14:paraId="185B0FEC" w14:textId="2C5E475D" w:rsidR="003E6510" w:rsidRDefault="003E6510" w:rsidP="003E6510"/>
    <w:p w14:paraId="37E4930D" w14:textId="3C5E8E78" w:rsidR="003E6510" w:rsidRDefault="003E6510" w:rsidP="003E6510"/>
    <w:p w14:paraId="128C5AA7" w14:textId="4490DF59" w:rsidR="003E6510" w:rsidRDefault="003E6510" w:rsidP="003E6510"/>
    <w:p w14:paraId="04D53AAB" w14:textId="0564EFBE" w:rsidR="003E6510" w:rsidRDefault="003E6510" w:rsidP="003E6510"/>
    <w:p w14:paraId="0C4E0187" w14:textId="72DBAE92" w:rsidR="003E6510" w:rsidRDefault="003E6510" w:rsidP="003E6510"/>
    <w:p w14:paraId="70C51D28" w14:textId="7565937B" w:rsidR="003E6510" w:rsidRDefault="003E6510" w:rsidP="003E6510"/>
    <w:p w14:paraId="54D7BAE9" w14:textId="568C6214" w:rsidR="003E6510" w:rsidRDefault="003E6510" w:rsidP="003E6510"/>
    <w:p w14:paraId="629B7520" w14:textId="3171089B" w:rsidR="003E6510" w:rsidRDefault="003E6510" w:rsidP="003E6510"/>
    <w:p w14:paraId="5863E734" w14:textId="6EA0B79A" w:rsidR="003E6510" w:rsidRDefault="003E6510" w:rsidP="003E6510"/>
    <w:p w14:paraId="26B08509" w14:textId="0E896BF9" w:rsidR="003E6510" w:rsidRDefault="003E6510" w:rsidP="003E6510"/>
    <w:p w14:paraId="48FFE3FB" w14:textId="19A0C51C" w:rsidR="003E6510" w:rsidRDefault="003E6510" w:rsidP="003E6510"/>
    <w:p w14:paraId="47B683FC" w14:textId="275100F0" w:rsidR="003E6510" w:rsidRDefault="003E6510" w:rsidP="003E6510"/>
    <w:p w14:paraId="699DB5E6" w14:textId="246B5F56" w:rsidR="003E6510" w:rsidRDefault="003E6510" w:rsidP="003E6510"/>
    <w:p w14:paraId="46353AFC" w14:textId="3C51963A" w:rsidR="003E6510" w:rsidRDefault="003E6510" w:rsidP="003E6510"/>
    <w:p w14:paraId="20FCF4C1" w14:textId="76EF299B" w:rsidR="003E6510" w:rsidRDefault="003E6510" w:rsidP="003E6510"/>
    <w:p w14:paraId="501C05A9" w14:textId="6705EEFC" w:rsidR="003E6510" w:rsidRDefault="003E6510" w:rsidP="003E6510"/>
    <w:p w14:paraId="69AE1FD2" w14:textId="27CDF632" w:rsidR="003E6510" w:rsidRDefault="003E6510" w:rsidP="003E6510"/>
    <w:p w14:paraId="236A9EC7" w14:textId="75DD72C2" w:rsidR="003E6510" w:rsidRDefault="003E6510" w:rsidP="003E6510"/>
    <w:p w14:paraId="4B888020" w14:textId="62A66E37" w:rsidR="003E6510" w:rsidRDefault="003E6510" w:rsidP="003E6510"/>
    <w:p w14:paraId="25DF1DEE" w14:textId="5781EC4C" w:rsidR="003E6510" w:rsidRDefault="003E6510" w:rsidP="003E6510"/>
    <w:p w14:paraId="2E52F57B" w14:textId="5FAA5819" w:rsidR="003E6510" w:rsidRDefault="003E6510" w:rsidP="003E6510"/>
    <w:p w14:paraId="2502A41B" w14:textId="5F46A431" w:rsidR="003E6510" w:rsidRDefault="003E6510" w:rsidP="003E6510"/>
    <w:p w14:paraId="3415D1B4" w14:textId="77777777" w:rsidR="003E6510" w:rsidRPr="003E6510" w:rsidRDefault="003E6510" w:rsidP="003E6510"/>
    <w:sectPr w:rsidR="003E6510" w:rsidRPr="003E6510" w:rsidSect="00512C45">
      <w:headerReference w:type="first" r:id="rId19"/>
      <w:footerReference w:type="first" r:id="rId20"/>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B2F6F1" w14:textId="77777777" w:rsidR="001C1AF7" w:rsidRDefault="001C1AF7" w:rsidP="005876F3">
      <w:r>
        <w:separator/>
      </w:r>
    </w:p>
  </w:endnote>
  <w:endnote w:type="continuationSeparator" w:id="0">
    <w:p w14:paraId="48B5EC36" w14:textId="77777777" w:rsidR="001C1AF7" w:rsidRDefault="001C1AF7" w:rsidP="005876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n-ea">
    <w:panose1 w:val="00000000000000000000"/>
    <w:charset w:val="00"/>
    <w:family w:val="roman"/>
    <w:notTrueType/>
    <w:pitch w:val="default"/>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92ED0" w14:textId="47E0E994" w:rsidR="00FC625B" w:rsidRPr="00194162" w:rsidRDefault="00FC625B" w:rsidP="007176DD">
    <w:pPr>
      <w:pStyle w:val="Footer"/>
      <w:tabs>
        <w:tab w:val="clear" w:pos="8640"/>
        <w:tab w:val="right" w:pos="9360"/>
      </w:tabs>
      <w:rPr>
        <w:b/>
        <w:bCs/>
        <w:sz w:val="20"/>
        <w:szCs w:val="20"/>
      </w:rPr>
    </w:pPr>
    <w:r w:rsidRPr="00194162">
      <w:rPr>
        <w:sz w:val="20"/>
        <w:szCs w:val="20"/>
      </w:rPr>
      <w:t xml:space="preserve">Department of Computer Science, Air University, Islamabad, Pakistan </w:t>
    </w:r>
    <w:r w:rsidRPr="00194162">
      <w:rPr>
        <w:sz w:val="20"/>
        <w:szCs w:val="20"/>
      </w:rPr>
      <w:tab/>
    </w:r>
    <w:r w:rsidRPr="00194162">
      <w:rPr>
        <w:b/>
        <w:bCs/>
        <w:sz w:val="20"/>
        <w:szCs w:val="20"/>
      </w:rPr>
      <w:fldChar w:fldCharType="begin"/>
    </w:r>
    <w:r w:rsidRPr="00194162">
      <w:rPr>
        <w:b/>
        <w:bCs/>
        <w:sz w:val="20"/>
        <w:szCs w:val="20"/>
      </w:rPr>
      <w:instrText xml:space="preserve"> PAGE   \* MERGEFORMAT </w:instrText>
    </w:r>
    <w:r w:rsidRPr="00194162">
      <w:rPr>
        <w:b/>
        <w:bCs/>
        <w:sz w:val="20"/>
        <w:szCs w:val="20"/>
      </w:rPr>
      <w:fldChar w:fldCharType="separate"/>
    </w:r>
    <w:r w:rsidR="003E6510">
      <w:rPr>
        <w:b/>
        <w:bCs/>
        <w:noProof/>
        <w:sz w:val="20"/>
        <w:szCs w:val="20"/>
      </w:rPr>
      <w:t>39</w:t>
    </w:r>
    <w:r w:rsidRPr="00194162">
      <w:rPr>
        <w:b/>
        <w:bCs/>
        <w:noProof/>
        <w:sz w:val="20"/>
        <w:szCs w:val="20"/>
      </w:rPr>
      <w:fldChar w:fldCharType="end"/>
    </w:r>
  </w:p>
  <w:p w14:paraId="0B6F176B" w14:textId="637E995F" w:rsidR="00FC625B" w:rsidRDefault="00FC625B" w:rsidP="007176D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C5A6BE" w14:textId="163EF029" w:rsidR="00FC625B" w:rsidRDefault="00FC625B" w:rsidP="00512C45">
    <w:pPr>
      <w:pStyle w:val="Footer"/>
      <w:tabs>
        <w:tab w:val="clear" w:pos="4320"/>
        <w:tab w:val="clear" w:pos="8640"/>
        <w:tab w:val="left" w:pos="777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36105" w14:textId="1EDB85AE" w:rsidR="00FC625B" w:rsidRPr="00194162" w:rsidRDefault="00FC625B" w:rsidP="00512C45">
    <w:pPr>
      <w:pStyle w:val="Footer"/>
      <w:tabs>
        <w:tab w:val="clear" w:pos="8640"/>
        <w:tab w:val="right" w:pos="9360"/>
      </w:tabs>
      <w:rPr>
        <w:b/>
        <w:bCs/>
        <w:sz w:val="20"/>
        <w:szCs w:val="20"/>
      </w:rPr>
    </w:pPr>
    <w:r w:rsidRPr="00194162">
      <w:rPr>
        <w:sz w:val="20"/>
        <w:szCs w:val="20"/>
      </w:rPr>
      <w:t xml:space="preserve">Department of Computer Science, Air University, Islamabad, Pakistan </w:t>
    </w:r>
    <w:r w:rsidRPr="00194162">
      <w:rPr>
        <w:sz w:val="20"/>
        <w:szCs w:val="20"/>
      </w:rPr>
      <w:tab/>
    </w:r>
    <w:r w:rsidRPr="00194162">
      <w:rPr>
        <w:b/>
        <w:bCs/>
        <w:sz w:val="20"/>
        <w:szCs w:val="20"/>
      </w:rPr>
      <w:fldChar w:fldCharType="begin"/>
    </w:r>
    <w:r w:rsidRPr="00194162">
      <w:rPr>
        <w:b/>
        <w:bCs/>
        <w:sz w:val="20"/>
        <w:szCs w:val="20"/>
      </w:rPr>
      <w:instrText xml:space="preserve"> PAGE   \* MERGEFORMAT </w:instrText>
    </w:r>
    <w:r w:rsidRPr="00194162">
      <w:rPr>
        <w:b/>
        <w:bCs/>
        <w:sz w:val="20"/>
        <w:szCs w:val="20"/>
      </w:rPr>
      <w:fldChar w:fldCharType="separate"/>
    </w:r>
    <w:r w:rsidR="003E6510">
      <w:rPr>
        <w:b/>
        <w:bCs/>
        <w:noProof/>
        <w:sz w:val="20"/>
        <w:szCs w:val="20"/>
      </w:rPr>
      <w:t>1</w:t>
    </w:r>
    <w:r w:rsidRPr="00194162">
      <w:rPr>
        <w:b/>
        <w:bCs/>
        <w:noProof/>
        <w:sz w:val="20"/>
        <w:szCs w:val="20"/>
      </w:rPr>
      <w:fldChar w:fldCharType="end"/>
    </w:r>
  </w:p>
  <w:p w14:paraId="4B81A0B3" w14:textId="77777777" w:rsidR="00FC625B" w:rsidRDefault="00FC625B" w:rsidP="00512C45">
    <w:pPr>
      <w:pStyle w:val="Footer"/>
      <w:tabs>
        <w:tab w:val="clear" w:pos="4320"/>
        <w:tab w:val="clear" w:pos="8640"/>
        <w:tab w:val="left" w:pos="777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F9C2DD" w14:textId="77777777" w:rsidR="001C1AF7" w:rsidRDefault="001C1AF7" w:rsidP="005876F3">
      <w:r>
        <w:separator/>
      </w:r>
    </w:p>
  </w:footnote>
  <w:footnote w:type="continuationSeparator" w:id="0">
    <w:p w14:paraId="4D8419DD" w14:textId="77777777" w:rsidR="001C1AF7" w:rsidRDefault="001C1AF7" w:rsidP="005876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D09D3D" w14:textId="1CED00F1" w:rsidR="00FC625B" w:rsidRDefault="00FC625B" w:rsidP="005876F3">
    <w:pPr>
      <w:pStyle w:val="Header"/>
      <w:pBdr>
        <w:bottom w:val="dotted" w:sz="4" w:space="1" w:color="808080"/>
      </w:pBdr>
      <w:tabs>
        <w:tab w:val="clear" w:pos="8640"/>
        <w:tab w:val="right" w:pos="9360"/>
      </w:tabs>
      <w:jc w:val="right"/>
      <w:rPr>
        <w:sz w:val="20"/>
        <w:szCs w:val="20"/>
      </w:rPr>
    </w:pPr>
    <w:bookmarkStart w:id="71" w:name="_Hlk96943082"/>
    <w:bookmarkStart w:id="72" w:name="_Hlk96943083"/>
    <w:r w:rsidRPr="00194162">
      <w:rPr>
        <w:sz w:val="20"/>
        <w:szCs w:val="20"/>
      </w:rPr>
      <w:t xml:space="preserve">Project Report: </w:t>
    </w:r>
    <w:r>
      <w:rPr>
        <w:sz w:val="20"/>
        <w:szCs w:val="20"/>
      </w:rPr>
      <w:t>Sign Language Recognition</w:t>
    </w:r>
  </w:p>
  <w:p w14:paraId="607E1ABA" w14:textId="0BA58449" w:rsidR="00FC625B" w:rsidRPr="005876F3" w:rsidRDefault="00FC625B" w:rsidP="00D5693B">
    <w:pPr>
      <w:pStyle w:val="Header"/>
      <w:pBdr>
        <w:bottom w:val="dotted" w:sz="4" w:space="1" w:color="808080"/>
      </w:pBdr>
      <w:tabs>
        <w:tab w:val="clear" w:pos="8640"/>
        <w:tab w:val="right" w:pos="9360"/>
      </w:tabs>
      <w:jc w:val="center"/>
      <w:rPr>
        <w:sz w:val="20"/>
        <w:szCs w:val="20"/>
      </w:rPr>
    </w:pPr>
    <w:r>
      <w:rPr>
        <w:sz w:val="20"/>
        <w:szCs w:val="20"/>
      </w:rPr>
      <w:t xml:space="preserve"> </w:t>
    </w:r>
    <w:bookmarkEnd w:id="71"/>
    <w:bookmarkEnd w:id="72"/>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32437" w14:textId="280C99E8" w:rsidR="00FC625B" w:rsidRPr="005876F3" w:rsidRDefault="00FC625B" w:rsidP="00512C45">
    <w:pPr>
      <w:pStyle w:val="Header"/>
      <w:pBdr>
        <w:bottom w:val="dotted" w:sz="4" w:space="1" w:color="808080"/>
      </w:pBdr>
      <w:tabs>
        <w:tab w:val="clear" w:pos="8640"/>
        <w:tab w:val="right" w:pos="9360"/>
      </w:tabs>
      <w:jc w:val="right"/>
      <w:rPr>
        <w:sz w:val="20"/>
        <w:szCs w:val="20"/>
      </w:rPr>
    </w:pPr>
    <w:r>
      <w:tab/>
    </w:r>
    <w:r w:rsidRPr="00194162">
      <w:rPr>
        <w:sz w:val="20"/>
        <w:szCs w:val="20"/>
      </w:rPr>
      <w:t xml:space="preserve">Project Report: </w:t>
    </w:r>
    <w:r>
      <w:rPr>
        <w:sz w:val="20"/>
        <w:szCs w:val="20"/>
      </w:rPr>
      <w:t xml:space="preserve">Sign Language Recognition </w:t>
    </w:r>
  </w:p>
  <w:p w14:paraId="3DE1B08D" w14:textId="47D12108" w:rsidR="00FC625B" w:rsidRDefault="00FC625B" w:rsidP="00512C45">
    <w:pPr>
      <w:pStyle w:val="Header"/>
      <w:tabs>
        <w:tab w:val="clear" w:pos="4320"/>
        <w:tab w:val="clear" w:pos="8640"/>
        <w:tab w:val="left" w:pos="2695"/>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9"/>
    <w:multiLevelType w:val="hybridMultilevel"/>
    <w:tmpl w:val="B36472B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5F5BA7"/>
    <w:multiLevelType w:val="multilevel"/>
    <w:tmpl w:val="1A548D9C"/>
    <w:lvl w:ilvl="0">
      <w:start w:val="3"/>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1597403"/>
    <w:multiLevelType w:val="hybridMultilevel"/>
    <w:tmpl w:val="72F82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9D69C5"/>
    <w:multiLevelType w:val="hybridMultilevel"/>
    <w:tmpl w:val="312264DC"/>
    <w:lvl w:ilvl="0" w:tplc="60C010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38C3912"/>
    <w:multiLevelType w:val="hybridMultilevel"/>
    <w:tmpl w:val="41A6CE92"/>
    <w:lvl w:ilvl="0" w:tplc="0409000B">
      <w:start w:val="1"/>
      <w:numFmt w:val="bullet"/>
      <w:lvlText w:val=""/>
      <w:lvlJc w:val="left"/>
      <w:pPr>
        <w:ind w:left="1434" w:hanging="360"/>
      </w:pPr>
      <w:rPr>
        <w:rFonts w:ascii="Wingdings" w:hAnsi="Wingdings"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5" w15:restartNumberingAfterBreak="0">
    <w:nsid w:val="118548A1"/>
    <w:multiLevelType w:val="multilevel"/>
    <w:tmpl w:val="1C6474B8"/>
    <w:lvl w:ilvl="0">
      <w:start w:val="3"/>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6" w15:restartNumberingAfterBreak="0">
    <w:nsid w:val="15592BDA"/>
    <w:multiLevelType w:val="multilevel"/>
    <w:tmpl w:val="20C22A48"/>
    <w:lvl w:ilvl="0">
      <w:start w:val="1"/>
      <w:numFmt w:val="bullet"/>
      <w:lvlText w:val=""/>
      <w:lvlJc w:val="left"/>
      <w:pPr>
        <w:ind w:left="510" w:hanging="510"/>
      </w:pPr>
      <w:rPr>
        <w:rFonts w:ascii="Wingdings" w:hAnsi="Wingding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16254A17"/>
    <w:multiLevelType w:val="multilevel"/>
    <w:tmpl w:val="FE36F134"/>
    <w:lvl w:ilvl="0">
      <w:start w:val="2"/>
      <w:numFmt w:val="decimal"/>
      <w:lvlText w:val="%1"/>
      <w:lvlJc w:val="left"/>
      <w:pPr>
        <w:ind w:left="400" w:hanging="400"/>
      </w:pPr>
      <w:rPr>
        <w:rFonts w:hint="default"/>
      </w:rPr>
    </w:lvl>
    <w:lvl w:ilvl="1">
      <w:start w:val="1"/>
      <w:numFmt w:val="decimal"/>
      <w:lvlText w:val="%1.%2"/>
      <w:lvlJc w:val="left"/>
      <w:pPr>
        <w:ind w:left="810" w:hanging="720"/>
      </w:pPr>
      <w:rPr>
        <w:rFonts w:hint="default"/>
        <w:b/>
        <w:sz w:val="32"/>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7217C30"/>
    <w:multiLevelType w:val="multilevel"/>
    <w:tmpl w:val="1A548D9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173F0C1B"/>
    <w:multiLevelType w:val="hybridMultilevel"/>
    <w:tmpl w:val="98AA1C02"/>
    <w:lvl w:ilvl="0" w:tplc="0409000B">
      <w:start w:val="1"/>
      <w:numFmt w:val="bullet"/>
      <w:lvlText w:val=""/>
      <w:lvlJc w:val="left"/>
      <w:pPr>
        <w:ind w:left="1434" w:hanging="360"/>
      </w:pPr>
      <w:rPr>
        <w:rFonts w:ascii="Wingdings" w:hAnsi="Wingdings"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10" w15:restartNumberingAfterBreak="0">
    <w:nsid w:val="18C62BE2"/>
    <w:multiLevelType w:val="hybridMultilevel"/>
    <w:tmpl w:val="5C26ABBE"/>
    <w:lvl w:ilvl="0" w:tplc="15C0EF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893DE9"/>
    <w:multiLevelType w:val="multilevel"/>
    <w:tmpl w:val="A8D43950"/>
    <w:lvl w:ilvl="0">
      <w:start w:val="7"/>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EDE5D3C"/>
    <w:multiLevelType w:val="multilevel"/>
    <w:tmpl w:val="DB1092EC"/>
    <w:lvl w:ilvl="0">
      <w:start w:val="1"/>
      <w:numFmt w:val="decimal"/>
      <w:lvlText w:val="Chapter %1."/>
      <w:lvlJc w:val="right"/>
      <w:pPr>
        <w:ind w:left="360" w:hanging="360"/>
      </w:pPr>
      <w:rPr>
        <w:rFonts w:hint="default"/>
      </w:rPr>
    </w:lvl>
    <w:lvl w:ilvl="1">
      <w:start w:val="1"/>
      <w:numFmt w:val="decimal"/>
      <w:lvlText w:val="%1.%2"/>
      <w:lvlJc w:val="left"/>
      <w:pPr>
        <w:ind w:left="666" w:hanging="576"/>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F0A6A91"/>
    <w:multiLevelType w:val="multilevel"/>
    <w:tmpl w:val="20C22A48"/>
    <w:lvl w:ilvl="0">
      <w:start w:val="1"/>
      <w:numFmt w:val="bullet"/>
      <w:lvlText w:val=""/>
      <w:lvlJc w:val="left"/>
      <w:pPr>
        <w:ind w:left="1020" w:hanging="510"/>
      </w:pPr>
      <w:rPr>
        <w:rFonts w:ascii="Wingdings" w:hAnsi="Wingdings" w:hint="default"/>
      </w:rPr>
    </w:lvl>
    <w:lvl w:ilvl="1">
      <w:start w:val="1"/>
      <w:numFmt w:val="decimal"/>
      <w:lvlText w:val="%1.%2."/>
      <w:lvlJc w:val="left"/>
      <w:pPr>
        <w:ind w:left="1230" w:hanging="720"/>
      </w:pPr>
      <w:rPr>
        <w:rFonts w:hint="default"/>
      </w:rPr>
    </w:lvl>
    <w:lvl w:ilvl="2">
      <w:start w:val="1"/>
      <w:numFmt w:val="decimal"/>
      <w:lvlText w:val="%1.%2.%3."/>
      <w:lvlJc w:val="left"/>
      <w:pPr>
        <w:ind w:left="1590" w:hanging="1080"/>
      </w:pPr>
      <w:rPr>
        <w:rFonts w:hint="default"/>
      </w:rPr>
    </w:lvl>
    <w:lvl w:ilvl="3">
      <w:start w:val="1"/>
      <w:numFmt w:val="decimal"/>
      <w:lvlText w:val="%1.%2.%3.%4."/>
      <w:lvlJc w:val="left"/>
      <w:pPr>
        <w:ind w:left="1590" w:hanging="1080"/>
      </w:pPr>
      <w:rPr>
        <w:rFonts w:hint="default"/>
      </w:rPr>
    </w:lvl>
    <w:lvl w:ilvl="4">
      <w:start w:val="1"/>
      <w:numFmt w:val="decimal"/>
      <w:lvlText w:val="%1.%2.%3.%4.%5."/>
      <w:lvlJc w:val="left"/>
      <w:pPr>
        <w:ind w:left="1950" w:hanging="1440"/>
      </w:pPr>
      <w:rPr>
        <w:rFonts w:hint="default"/>
      </w:rPr>
    </w:lvl>
    <w:lvl w:ilvl="5">
      <w:start w:val="1"/>
      <w:numFmt w:val="decimal"/>
      <w:lvlText w:val="%1.%2.%3.%4.%5.%6."/>
      <w:lvlJc w:val="left"/>
      <w:pPr>
        <w:ind w:left="2310" w:hanging="1800"/>
      </w:pPr>
      <w:rPr>
        <w:rFonts w:hint="default"/>
      </w:rPr>
    </w:lvl>
    <w:lvl w:ilvl="6">
      <w:start w:val="1"/>
      <w:numFmt w:val="decimal"/>
      <w:lvlText w:val="%1.%2.%3.%4.%5.%6.%7."/>
      <w:lvlJc w:val="left"/>
      <w:pPr>
        <w:ind w:left="2310" w:hanging="1800"/>
      </w:pPr>
      <w:rPr>
        <w:rFonts w:hint="default"/>
      </w:rPr>
    </w:lvl>
    <w:lvl w:ilvl="7">
      <w:start w:val="1"/>
      <w:numFmt w:val="decimal"/>
      <w:lvlText w:val="%1.%2.%3.%4.%5.%6.%7.%8."/>
      <w:lvlJc w:val="left"/>
      <w:pPr>
        <w:ind w:left="2670" w:hanging="2160"/>
      </w:pPr>
      <w:rPr>
        <w:rFonts w:hint="default"/>
      </w:rPr>
    </w:lvl>
    <w:lvl w:ilvl="8">
      <w:start w:val="1"/>
      <w:numFmt w:val="decimal"/>
      <w:lvlText w:val="%1.%2.%3.%4.%5.%6.%7.%8.%9."/>
      <w:lvlJc w:val="left"/>
      <w:pPr>
        <w:ind w:left="3030" w:hanging="2520"/>
      </w:pPr>
      <w:rPr>
        <w:rFonts w:hint="default"/>
      </w:rPr>
    </w:lvl>
  </w:abstractNum>
  <w:abstractNum w:abstractNumId="14" w15:restartNumberingAfterBreak="0">
    <w:nsid w:val="2D722565"/>
    <w:multiLevelType w:val="hybridMultilevel"/>
    <w:tmpl w:val="70366216"/>
    <w:lvl w:ilvl="0" w:tplc="DFB01D7E">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F76AB7"/>
    <w:multiLevelType w:val="multilevel"/>
    <w:tmpl w:val="20C22A48"/>
    <w:lvl w:ilvl="0">
      <w:start w:val="1"/>
      <w:numFmt w:val="bullet"/>
      <w:lvlText w:val=""/>
      <w:lvlJc w:val="left"/>
      <w:pPr>
        <w:ind w:left="510" w:hanging="510"/>
      </w:pPr>
      <w:rPr>
        <w:rFonts w:ascii="Wingdings" w:hAnsi="Wingding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34196EF2"/>
    <w:multiLevelType w:val="hybridMultilevel"/>
    <w:tmpl w:val="FDA2CB02"/>
    <w:lvl w:ilvl="0" w:tplc="0409000B">
      <w:start w:val="1"/>
      <w:numFmt w:val="bullet"/>
      <w:lvlText w:val=""/>
      <w:lvlJc w:val="left"/>
      <w:pPr>
        <w:ind w:left="1434" w:hanging="360"/>
      </w:pPr>
      <w:rPr>
        <w:rFonts w:ascii="Wingdings" w:hAnsi="Wingdings"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17" w15:restartNumberingAfterBreak="0">
    <w:nsid w:val="34765D06"/>
    <w:multiLevelType w:val="hybridMultilevel"/>
    <w:tmpl w:val="25462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3A657E52"/>
    <w:multiLevelType w:val="hybridMultilevel"/>
    <w:tmpl w:val="DEA4B3DA"/>
    <w:lvl w:ilvl="0" w:tplc="0409000B">
      <w:start w:val="1"/>
      <w:numFmt w:val="bullet"/>
      <w:lvlText w:val=""/>
      <w:lvlJc w:val="left"/>
      <w:pPr>
        <w:ind w:left="1350" w:hanging="360"/>
      </w:pPr>
      <w:rPr>
        <w:rFonts w:ascii="Wingdings" w:hAnsi="Wingdings" w:hint="default"/>
        <w:b w:val="0"/>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19" w15:restartNumberingAfterBreak="0">
    <w:nsid w:val="43166B9A"/>
    <w:multiLevelType w:val="multilevel"/>
    <w:tmpl w:val="0352B38C"/>
    <w:lvl w:ilvl="0">
      <w:start w:val="3"/>
      <w:numFmt w:val="decimal"/>
      <w:lvlText w:val="%1."/>
      <w:lvlJc w:val="left"/>
      <w:pPr>
        <w:ind w:left="510" w:hanging="51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4425789B"/>
    <w:multiLevelType w:val="multilevel"/>
    <w:tmpl w:val="8778750C"/>
    <w:lvl w:ilvl="0">
      <w:start w:val="6"/>
      <w:numFmt w:val="decimal"/>
      <w:lvlText w:val="%1"/>
      <w:lvlJc w:val="left"/>
      <w:pPr>
        <w:ind w:left="403" w:hanging="403"/>
      </w:pPr>
      <w:rPr>
        <w:rFonts w:hint="default"/>
      </w:rPr>
    </w:lvl>
    <w:lvl w:ilvl="1">
      <w:start w:val="3"/>
      <w:numFmt w:val="decimal"/>
      <w:pStyle w:val="TopicHeadingLevel-1"/>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8313CEC"/>
    <w:multiLevelType w:val="multilevel"/>
    <w:tmpl w:val="20C22A48"/>
    <w:lvl w:ilvl="0">
      <w:start w:val="1"/>
      <w:numFmt w:val="bullet"/>
      <w:lvlText w:val=""/>
      <w:lvlJc w:val="left"/>
      <w:pPr>
        <w:ind w:left="510" w:hanging="510"/>
      </w:pPr>
      <w:rPr>
        <w:rFonts w:ascii="Wingdings" w:hAnsi="Wingding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48913482"/>
    <w:multiLevelType w:val="multilevel"/>
    <w:tmpl w:val="1A548D9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4AB25B1F"/>
    <w:multiLevelType w:val="multilevel"/>
    <w:tmpl w:val="0409001F"/>
    <w:styleLink w:val="Style1"/>
    <w:lvl w:ilvl="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BD02476"/>
    <w:multiLevelType w:val="multilevel"/>
    <w:tmpl w:val="0AE08824"/>
    <w:lvl w:ilvl="0">
      <w:start w:val="1"/>
      <w:numFmt w:val="bullet"/>
      <w:lvlText w:val=""/>
      <w:lvlJc w:val="left"/>
      <w:pPr>
        <w:ind w:left="510" w:hanging="51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5" w15:restartNumberingAfterBreak="0">
    <w:nsid w:val="4C117341"/>
    <w:multiLevelType w:val="hybridMultilevel"/>
    <w:tmpl w:val="2D4C3DBE"/>
    <w:lvl w:ilvl="0" w:tplc="076AB6C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F01A0A"/>
    <w:multiLevelType w:val="hybridMultilevel"/>
    <w:tmpl w:val="C54216AA"/>
    <w:lvl w:ilvl="0" w:tplc="2D580A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5365ED"/>
    <w:multiLevelType w:val="multilevel"/>
    <w:tmpl w:val="FC6208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56D568EC"/>
    <w:multiLevelType w:val="hybridMultilevel"/>
    <w:tmpl w:val="FA22AFB4"/>
    <w:lvl w:ilvl="0" w:tplc="F34A05E0">
      <w:start w:val="1"/>
      <w:numFmt w:val="decimal"/>
      <w:pStyle w:val="Myheading"/>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1121C1"/>
    <w:multiLevelType w:val="hybridMultilevel"/>
    <w:tmpl w:val="30C08DB8"/>
    <w:lvl w:ilvl="0" w:tplc="0409000B">
      <w:start w:val="1"/>
      <w:numFmt w:val="bullet"/>
      <w:lvlText w:val=""/>
      <w:lvlJc w:val="left"/>
      <w:pPr>
        <w:ind w:left="1434" w:hanging="360"/>
      </w:pPr>
      <w:rPr>
        <w:rFonts w:ascii="Wingdings" w:hAnsi="Wingdings"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30" w15:restartNumberingAfterBreak="0">
    <w:nsid w:val="5ABD6052"/>
    <w:multiLevelType w:val="multilevel"/>
    <w:tmpl w:val="CBF634FE"/>
    <w:lvl w:ilvl="0">
      <w:start w:val="1"/>
      <w:numFmt w:val="decimal"/>
      <w:lvlText w:val="%1."/>
      <w:lvlJc w:val="left"/>
      <w:pPr>
        <w:ind w:left="630" w:hanging="630"/>
      </w:pPr>
      <w:rPr>
        <w:rFonts w:hint="default"/>
      </w:rPr>
    </w:lvl>
    <w:lvl w:ilvl="1">
      <w:start w:val="7"/>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5C672A91"/>
    <w:multiLevelType w:val="hybridMultilevel"/>
    <w:tmpl w:val="50D69BEA"/>
    <w:lvl w:ilvl="0" w:tplc="0409000B">
      <w:start w:val="1"/>
      <w:numFmt w:val="bullet"/>
      <w:lvlText w:val=""/>
      <w:lvlJc w:val="left"/>
      <w:pPr>
        <w:ind w:left="1350" w:hanging="360"/>
      </w:pPr>
      <w:rPr>
        <w:rFonts w:ascii="Wingdings" w:hAnsi="Wingdings" w:hint="default"/>
        <w:b w:val="0"/>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32" w15:restartNumberingAfterBreak="0">
    <w:nsid w:val="5D3D44AD"/>
    <w:multiLevelType w:val="hybridMultilevel"/>
    <w:tmpl w:val="D6F03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C74338"/>
    <w:multiLevelType w:val="hybridMultilevel"/>
    <w:tmpl w:val="3BAC973E"/>
    <w:lvl w:ilvl="0" w:tplc="7BEECC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9C1BEA"/>
    <w:multiLevelType w:val="hybridMultilevel"/>
    <w:tmpl w:val="C93EEBFE"/>
    <w:lvl w:ilvl="0" w:tplc="2780CA28">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2B3B49"/>
    <w:multiLevelType w:val="multilevel"/>
    <w:tmpl w:val="9948D2E0"/>
    <w:lvl w:ilvl="0">
      <w:start w:val="1"/>
      <w:numFmt w:val="decimal"/>
      <w:lvlText w:val="%1."/>
      <w:lvlJc w:val="left"/>
      <w:pPr>
        <w:ind w:left="360" w:hanging="360"/>
      </w:pPr>
      <w:rPr>
        <w:rFonts w:hint="default"/>
      </w:rPr>
    </w:lvl>
    <w:lvl w:ilvl="1">
      <w:start w:val="1"/>
      <w:numFmt w:val="decimal"/>
      <w:lvlText w:val="A.%2."/>
      <w:lvlJc w:val="left"/>
      <w:pPr>
        <w:ind w:left="792" w:hanging="792"/>
      </w:pPr>
      <w:rPr>
        <w:rFonts w:ascii="Calibri" w:hAnsi="Calibri" w:hint="default"/>
        <w:b/>
        <w:bCs/>
        <w:i w:val="0"/>
        <w:sz w:val="32"/>
        <w:lang w:val="en-US"/>
      </w:rPr>
    </w:lvl>
    <w:lvl w:ilvl="2">
      <w:start w:val="1"/>
      <w:numFmt w:val="decimal"/>
      <w:lvlText w:val="A.%2.%3."/>
      <w:lvlJc w:val="left"/>
      <w:pPr>
        <w:ind w:left="1224" w:hanging="1224"/>
      </w:pPr>
      <w:rPr>
        <w:rFonts w:cs="Calibri" w:hint="default"/>
        <w:b/>
        <w:i w:val="0"/>
        <w:sz w:val="28"/>
      </w:rPr>
    </w:lvl>
    <w:lvl w:ilvl="3">
      <w:start w:val="1"/>
      <w:numFmt w:val="decimal"/>
      <w:lvlText w:val="A.%2.%3.%4."/>
      <w:lvlJc w:val="left"/>
      <w:pPr>
        <w:ind w:left="1728" w:hanging="1728"/>
      </w:pPr>
      <w:rPr>
        <w:rFonts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97A2CD7"/>
    <w:multiLevelType w:val="multilevel"/>
    <w:tmpl w:val="20C22A48"/>
    <w:lvl w:ilvl="0">
      <w:start w:val="1"/>
      <w:numFmt w:val="bullet"/>
      <w:lvlText w:val=""/>
      <w:lvlJc w:val="left"/>
      <w:pPr>
        <w:ind w:left="510" w:hanging="510"/>
      </w:pPr>
      <w:rPr>
        <w:rFonts w:ascii="Wingdings" w:hAnsi="Wingding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7" w15:restartNumberingAfterBreak="0">
    <w:nsid w:val="70705811"/>
    <w:multiLevelType w:val="multilevel"/>
    <w:tmpl w:val="20C22A48"/>
    <w:lvl w:ilvl="0">
      <w:start w:val="1"/>
      <w:numFmt w:val="bullet"/>
      <w:lvlText w:val=""/>
      <w:lvlJc w:val="left"/>
      <w:pPr>
        <w:ind w:left="510" w:hanging="510"/>
      </w:pPr>
      <w:rPr>
        <w:rFonts w:ascii="Wingdings" w:hAnsi="Wingding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7B0428F7"/>
    <w:multiLevelType w:val="multilevel"/>
    <w:tmpl w:val="8F566B12"/>
    <w:lvl w:ilvl="0">
      <w:start w:val="3"/>
      <w:numFmt w:val="decimal"/>
      <w:lvlText w:val="%1"/>
      <w:lvlJc w:val="left"/>
      <w:pPr>
        <w:ind w:left="405" w:hanging="405"/>
      </w:pPr>
      <w:rPr>
        <w:rFonts w:hint="default"/>
        <w:sz w:val="32"/>
      </w:rPr>
    </w:lvl>
    <w:lvl w:ilvl="1">
      <w:start w:val="1"/>
      <w:numFmt w:val="decimal"/>
      <w:lvlText w:val="%1.%2"/>
      <w:lvlJc w:val="left"/>
      <w:pPr>
        <w:ind w:left="405" w:hanging="405"/>
      </w:pPr>
      <w:rPr>
        <w:rFonts w:hint="default"/>
        <w:sz w:val="32"/>
      </w:rPr>
    </w:lvl>
    <w:lvl w:ilvl="2">
      <w:start w:val="1"/>
      <w:numFmt w:val="decimal"/>
      <w:lvlText w:val="%1.%2.%3"/>
      <w:lvlJc w:val="left"/>
      <w:pPr>
        <w:ind w:left="720" w:hanging="720"/>
      </w:pPr>
      <w:rPr>
        <w:rFonts w:hint="default"/>
        <w:sz w:val="32"/>
      </w:rPr>
    </w:lvl>
    <w:lvl w:ilvl="3">
      <w:start w:val="1"/>
      <w:numFmt w:val="decimal"/>
      <w:lvlText w:val="%1.%2.%3.%4"/>
      <w:lvlJc w:val="left"/>
      <w:pPr>
        <w:ind w:left="720" w:hanging="72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080" w:hanging="108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440" w:hanging="1440"/>
      </w:pPr>
      <w:rPr>
        <w:rFonts w:hint="default"/>
        <w:sz w:val="32"/>
      </w:rPr>
    </w:lvl>
    <w:lvl w:ilvl="8">
      <w:start w:val="1"/>
      <w:numFmt w:val="decimal"/>
      <w:lvlText w:val="%1.%2.%3.%4.%5.%6.%7.%8.%9"/>
      <w:lvlJc w:val="left"/>
      <w:pPr>
        <w:ind w:left="1800" w:hanging="1800"/>
      </w:pPr>
      <w:rPr>
        <w:rFonts w:hint="default"/>
        <w:sz w:val="32"/>
      </w:rPr>
    </w:lvl>
  </w:abstractNum>
  <w:abstractNum w:abstractNumId="39" w15:restartNumberingAfterBreak="0">
    <w:nsid w:val="7C47777E"/>
    <w:multiLevelType w:val="multilevel"/>
    <w:tmpl w:val="CA780270"/>
    <w:lvl w:ilvl="0">
      <w:start w:val="1"/>
      <w:numFmt w:val="bullet"/>
      <w:lvlText w:val=""/>
      <w:lvlJc w:val="left"/>
      <w:pPr>
        <w:ind w:left="1020" w:hanging="510"/>
      </w:pPr>
      <w:rPr>
        <w:rFonts w:ascii="Wingdings" w:hAnsi="Wingdings" w:hint="default"/>
      </w:rPr>
    </w:lvl>
    <w:lvl w:ilvl="1">
      <w:start w:val="1"/>
      <w:numFmt w:val="decimal"/>
      <w:lvlText w:val="%1.%2."/>
      <w:lvlJc w:val="left"/>
      <w:pPr>
        <w:ind w:left="1230" w:hanging="720"/>
      </w:pPr>
      <w:rPr>
        <w:rFonts w:hint="default"/>
        <w:b/>
        <w:sz w:val="28"/>
        <w:szCs w:val="28"/>
      </w:rPr>
    </w:lvl>
    <w:lvl w:ilvl="2">
      <w:start w:val="1"/>
      <w:numFmt w:val="decimal"/>
      <w:lvlText w:val="%1.%2.%3."/>
      <w:lvlJc w:val="left"/>
      <w:pPr>
        <w:ind w:left="1590" w:hanging="1080"/>
      </w:pPr>
      <w:rPr>
        <w:rFonts w:hint="default"/>
      </w:rPr>
    </w:lvl>
    <w:lvl w:ilvl="3">
      <w:start w:val="1"/>
      <w:numFmt w:val="decimal"/>
      <w:lvlText w:val="%1.%2.%3.%4."/>
      <w:lvlJc w:val="left"/>
      <w:pPr>
        <w:ind w:left="1590" w:hanging="1080"/>
      </w:pPr>
      <w:rPr>
        <w:rFonts w:hint="default"/>
      </w:rPr>
    </w:lvl>
    <w:lvl w:ilvl="4">
      <w:start w:val="1"/>
      <w:numFmt w:val="decimal"/>
      <w:lvlText w:val="%1.%2.%3.%4.%5."/>
      <w:lvlJc w:val="left"/>
      <w:pPr>
        <w:ind w:left="1950" w:hanging="1440"/>
      </w:pPr>
      <w:rPr>
        <w:rFonts w:hint="default"/>
      </w:rPr>
    </w:lvl>
    <w:lvl w:ilvl="5">
      <w:start w:val="1"/>
      <w:numFmt w:val="decimal"/>
      <w:lvlText w:val="%1.%2.%3.%4.%5.%6."/>
      <w:lvlJc w:val="left"/>
      <w:pPr>
        <w:ind w:left="2310" w:hanging="1800"/>
      </w:pPr>
      <w:rPr>
        <w:rFonts w:hint="default"/>
      </w:rPr>
    </w:lvl>
    <w:lvl w:ilvl="6">
      <w:start w:val="1"/>
      <w:numFmt w:val="decimal"/>
      <w:lvlText w:val="%1.%2.%3.%4.%5.%6.%7."/>
      <w:lvlJc w:val="left"/>
      <w:pPr>
        <w:ind w:left="2310" w:hanging="1800"/>
      </w:pPr>
      <w:rPr>
        <w:rFonts w:hint="default"/>
      </w:rPr>
    </w:lvl>
    <w:lvl w:ilvl="7">
      <w:start w:val="1"/>
      <w:numFmt w:val="decimal"/>
      <w:lvlText w:val="%1.%2.%3.%4.%5.%6.%7.%8."/>
      <w:lvlJc w:val="left"/>
      <w:pPr>
        <w:ind w:left="2670" w:hanging="2160"/>
      </w:pPr>
      <w:rPr>
        <w:rFonts w:hint="default"/>
      </w:rPr>
    </w:lvl>
    <w:lvl w:ilvl="8">
      <w:start w:val="1"/>
      <w:numFmt w:val="decimal"/>
      <w:lvlText w:val="%1.%2.%3.%4.%5.%6.%7.%8.%9."/>
      <w:lvlJc w:val="left"/>
      <w:pPr>
        <w:ind w:left="3030" w:hanging="2520"/>
      </w:pPr>
      <w:rPr>
        <w:rFonts w:hint="default"/>
      </w:rPr>
    </w:lvl>
  </w:abstractNum>
  <w:abstractNum w:abstractNumId="40" w15:restartNumberingAfterBreak="0">
    <w:nsid w:val="7E670BAF"/>
    <w:multiLevelType w:val="hybridMultilevel"/>
    <w:tmpl w:val="FED00EC4"/>
    <w:lvl w:ilvl="0" w:tplc="A16AC8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2"/>
  </w:num>
  <w:num w:numId="3">
    <w:abstractNumId w:val="1"/>
  </w:num>
  <w:num w:numId="4">
    <w:abstractNumId w:val="19"/>
  </w:num>
  <w:num w:numId="5">
    <w:abstractNumId w:val="35"/>
  </w:num>
  <w:num w:numId="6">
    <w:abstractNumId w:val="20"/>
  </w:num>
  <w:num w:numId="7">
    <w:abstractNumId w:val="1"/>
  </w:num>
  <w:num w:numId="8">
    <w:abstractNumId w:val="27"/>
  </w:num>
  <w:num w:numId="9">
    <w:abstractNumId w:val="17"/>
  </w:num>
  <w:num w:numId="10">
    <w:abstractNumId w:val="2"/>
  </w:num>
  <w:num w:numId="11">
    <w:abstractNumId w:val="8"/>
  </w:num>
  <w:num w:numId="12">
    <w:abstractNumId w:val="0"/>
  </w:num>
  <w:num w:numId="13">
    <w:abstractNumId w:val="34"/>
  </w:num>
  <w:num w:numId="14">
    <w:abstractNumId w:val="28"/>
  </w:num>
  <w:num w:numId="15">
    <w:abstractNumId w:val="14"/>
  </w:num>
  <w:num w:numId="16">
    <w:abstractNumId w:val="20"/>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1"/>
  </w:num>
  <w:num w:numId="19">
    <w:abstractNumId w:val="18"/>
  </w:num>
  <w:num w:numId="20">
    <w:abstractNumId w:val="24"/>
  </w:num>
  <w:num w:numId="21">
    <w:abstractNumId w:val="13"/>
  </w:num>
  <w:num w:numId="22">
    <w:abstractNumId w:val="39"/>
  </w:num>
  <w:num w:numId="23">
    <w:abstractNumId w:val="30"/>
  </w:num>
  <w:num w:numId="24">
    <w:abstractNumId w:val="7"/>
  </w:num>
  <w:num w:numId="25">
    <w:abstractNumId w:val="16"/>
  </w:num>
  <w:num w:numId="26">
    <w:abstractNumId w:val="15"/>
  </w:num>
  <w:num w:numId="27">
    <w:abstractNumId w:val="29"/>
  </w:num>
  <w:num w:numId="28">
    <w:abstractNumId w:val="4"/>
  </w:num>
  <w:num w:numId="29">
    <w:abstractNumId w:val="6"/>
  </w:num>
  <w:num w:numId="30">
    <w:abstractNumId w:val="21"/>
  </w:num>
  <w:num w:numId="31">
    <w:abstractNumId w:val="9"/>
  </w:num>
  <w:num w:numId="32">
    <w:abstractNumId w:val="37"/>
  </w:num>
  <w:num w:numId="33">
    <w:abstractNumId w:val="36"/>
  </w:num>
  <w:num w:numId="34">
    <w:abstractNumId w:val="40"/>
  </w:num>
  <w:num w:numId="35">
    <w:abstractNumId w:val="33"/>
  </w:num>
  <w:num w:numId="36">
    <w:abstractNumId w:val="10"/>
  </w:num>
  <w:num w:numId="37">
    <w:abstractNumId w:val="3"/>
  </w:num>
  <w:num w:numId="38">
    <w:abstractNumId w:val="25"/>
  </w:num>
  <w:num w:numId="39">
    <w:abstractNumId w:val="26"/>
  </w:num>
  <w:num w:numId="40">
    <w:abstractNumId w:val="12"/>
  </w:num>
  <w:num w:numId="41">
    <w:abstractNumId w:val="11"/>
  </w:num>
  <w:num w:numId="42">
    <w:abstractNumId w:val="5"/>
  </w:num>
  <w:num w:numId="43">
    <w:abstractNumId w:val="38"/>
  </w:num>
  <w:num w:numId="44">
    <w:abstractNumId w:val="3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76F3"/>
    <w:rsid w:val="00014CA7"/>
    <w:rsid w:val="00025844"/>
    <w:rsid w:val="00031A49"/>
    <w:rsid w:val="00063F29"/>
    <w:rsid w:val="000724D5"/>
    <w:rsid w:val="000A376B"/>
    <w:rsid w:val="000B45A5"/>
    <w:rsid w:val="000C1E44"/>
    <w:rsid w:val="001201AD"/>
    <w:rsid w:val="001211A4"/>
    <w:rsid w:val="001541A8"/>
    <w:rsid w:val="00195674"/>
    <w:rsid w:val="001A2BB2"/>
    <w:rsid w:val="001C1AF7"/>
    <w:rsid w:val="00226A93"/>
    <w:rsid w:val="002337C5"/>
    <w:rsid w:val="00240AF5"/>
    <w:rsid w:val="00243E74"/>
    <w:rsid w:val="00263D11"/>
    <w:rsid w:val="002706B6"/>
    <w:rsid w:val="0027618F"/>
    <w:rsid w:val="00287257"/>
    <w:rsid w:val="002976C1"/>
    <w:rsid w:val="002B3F02"/>
    <w:rsid w:val="002D7080"/>
    <w:rsid w:val="00314D2B"/>
    <w:rsid w:val="00322060"/>
    <w:rsid w:val="00324885"/>
    <w:rsid w:val="00360958"/>
    <w:rsid w:val="00360FF1"/>
    <w:rsid w:val="003637E3"/>
    <w:rsid w:val="00364D7F"/>
    <w:rsid w:val="00364F87"/>
    <w:rsid w:val="00366A9A"/>
    <w:rsid w:val="00376724"/>
    <w:rsid w:val="00382AD2"/>
    <w:rsid w:val="003A1714"/>
    <w:rsid w:val="003C6651"/>
    <w:rsid w:val="003E21F1"/>
    <w:rsid w:val="003E6510"/>
    <w:rsid w:val="00400287"/>
    <w:rsid w:val="004062FA"/>
    <w:rsid w:val="00416DA2"/>
    <w:rsid w:val="0042619F"/>
    <w:rsid w:val="00437760"/>
    <w:rsid w:val="00453EF5"/>
    <w:rsid w:val="00454E3A"/>
    <w:rsid w:val="00473BC1"/>
    <w:rsid w:val="004B4759"/>
    <w:rsid w:val="004F4748"/>
    <w:rsid w:val="00511605"/>
    <w:rsid w:val="00512C45"/>
    <w:rsid w:val="00546A2B"/>
    <w:rsid w:val="00550E29"/>
    <w:rsid w:val="005876F3"/>
    <w:rsid w:val="005B147D"/>
    <w:rsid w:val="005B537E"/>
    <w:rsid w:val="005C60DF"/>
    <w:rsid w:val="005D68C0"/>
    <w:rsid w:val="005F3B75"/>
    <w:rsid w:val="006B74EA"/>
    <w:rsid w:val="006F23C0"/>
    <w:rsid w:val="006F48A0"/>
    <w:rsid w:val="00701519"/>
    <w:rsid w:val="007176DD"/>
    <w:rsid w:val="00747D9B"/>
    <w:rsid w:val="0078645A"/>
    <w:rsid w:val="007C43F3"/>
    <w:rsid w:val="007D029F"/>
    <w:rsid w:val="007D6AE4"/>
    <w:rsid w:val="00815D00"/>
    <w:rsid w:val="008315F2"/>
    <w:rsid w:val="008417A1"/>
    <w:rsid w:val="008778B9"/>
    <w:rsid w:val="00896365"/>
    <w:rsid w:val="008B213C"/>
    <w:rsid w:val="009245DE"/>
    <w:rsid w:val="0093080E"/>
    <w:rsid w:val="009750E3"/>
    <w:rsid w:val="00994D74"/>
    <w:rsid w:val="009A2010"/>
    <w:rsid w:val="009A20B5"/>
    <w:rsid w:val="009A2774"/>
    <w:rsid w:val="009B326C"/>
    <w:rsid w:val="009B4599"/>
    <w:rsid w:val="009E07B9"/>
    <w:rsid w:val="009E3C18"/>
    <w:rsid w:val="009E7697"/>
    <w:rsid w:val="009F15BB"/>
    <w:rsid w:val="00A73AA8"/>
    <w:rsid w:val="00AD2847"/>
    <w:rsid w:val="00AD608F"/>
    <w:rsid w:val="00AD7B98"/>
    <w:rsid w:val="00B63D5E"/>
    <w:rsid w:val="00B8336A"/>
    <w:rsid w:val="00BE1577"/>
    <w:rsid w:val="00BF53C8"/>
    <w:rsid w:val="00C43138"/>
    <w:rsid w:val="00C60F33"/>
    <w:rsid w:val="00C63665"/>
    <w:rsid w:val="00C80301"/>
    <w:rsid w:val="00CB0BF7"/>
    <w:rsid w:val="00D048C3"/>
    <w:rsid w:val="00D05149"/>
    <w:rsid w:val="00D12D0E"/>
    <w:rsid w:val="00D25FEF"/>
    <w:rsid w:val="00D40436"/>
    <w:rsid w:val="00D5693B"/>
    <w:rsid w:val="00D719EA"/>
    <w:rsid w:val="00D86F68"/>
    <w:rsid w:val="00D87176"/>
    <w:rsid w:val="00DE2792"/>
    <w:rsid w:val="00E1469C"/>
    <w:rsid w:val="00E33619"/>
    <w:rsid w:val="00E46DE1"/>
    <w:rsid w:val="00E51D5D"/>
    <w:rsid w:val="00E87881"/>
    <w:rsid w:val="00E95367"/>
    <w:rsid w:val="00EB06DE"/>
    <w:rsid w:val="00EB59F0"/>
    <w:rsid w:val="00ED1197"/>
    <w:rsid w:val="00EE133F"/>
    <w:rsid w:val="00EF1FE2"/>
    <w:rsid w:val="00EF46A1"/>
    <w:rsid w:val="00F06D8C"/>
    <w:rsid w:val="00F1251A"/>
    <w:rsid w:val="00F377BC"/>
    <w:rsid w:val="00F60DE4"/>
    <w:rsid w:val="00F62E2F"/>
    <w:rsid w:val="00F80D1B"/>
    <w:rsid w:val="00FA7473"/>
    <w:rsid w:val="00FC625B"/>
    <w:rsid w:val="00FF12A3"/>
    <w:rsid w:val="00FF14B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81D98"/>
  <w15:chartTrackingRefBased/>
  <w15:docId w15:val="{FF9CDE2B-F5EE-48BE-940F-77297A6F1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76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5876F3"/>
    <w:pPr>
      <w:keepNext/>
      <w:spacing w:before="240" w:after="240"/>
      <w:jc w:val="right"/>
      <w:outlineLvl w:val="0"/>
    </w:pPr>
    <w:rPr>
      <w:rFonts w:ascii="Calibri" w:hAnsi="Calibri"/>
      <w:b/>
      <w:bCs/>
      <w:sz w:val="72"/>
    </w:rPr>
  </w:style>
  <w:style w:type="paragraph" w:styleId="Heading2">
    <w:name w:val="heading 2"/>
    <w:basedOn w:val="Normal"/>
    <w:next w:val="Normal"/>
    <w:link w:val="Heading2Char"/>
    <w:qFormat/>
    <w:rsid w:val="005876F3"/>
    <w:pPr>
      <w:keepNext/>
      <w:spacing w:line="360" w:lineRule="auto"/>
      <w:outlineLvl w:val="1"/>
    </w:pPr>
    <w:rPr>
      <w:rFonts w:ascii="Calibri" w:hAnsi="Calibri"/>
      <w:b/>
      <w:bCs/>
      <w:color w:val="000000"/>
      <w:sz w:val="32"/>
      <w:lang w:val="en"/>
    </w:rPr>
  </w:style>
  <w:style w:type="paragraph" w:styleId="Heading3">
    <w:name w:val="heading 3"/>
    <w:basedOn w:val="Normal"/>
    <w:next w:val="Normal"/>
    <w:link w:val="Heading3Char"/>
    <w:uiPriority w:val="9"/>
    <w:unhideWhenUsed/>
    <w:qFormat/>
    <w:rsid w:val="00240AF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40AF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876F3"/>
    <w:rPr>
      <w:rFonts w:ascii="Calibri" w:eastAsia="Times New Roman" w:hAnsi="Calibri" w:cs="Times New Roman"/>
      <w:b/>
      <w:bCs/>
      <w:sz w:val="72"/>
      <w:szCs w:val="24"/>
    </w:rPr>
  </w:style>
  <w:style w:type="character" w:customStyle="1" w:styleId="Heading2Char">
    <w:name w:val="Heading 2 Char"/>
    <w:basedOn w:val="DefaultParagraphFont"/>
    <w:link w:val="Heading2"/>
    <w:uiPriority w:val="9"/>
    <w:rsid w:val="005876F3"/>
    <w:rPr>
      <w:rFonts w:ascii="Calibri" w:eastAsia="Times New Roman" w:hAnsi="Calibri" w:cs="Times New Roman"/>
      <w:b/>
      <w:bCs/>
      <w:color w:val="000000"/>
      <w:sz w:val="32"/>
      <w:szCs w:val="24"/>
      <w:lang w:val="en"/>
    </w:rPr>
  </w:style>
  <w:style w:type="paragraph" w:styleId="BodyText">
    <w:name w:val="Body Text"/>
    <w:basedOn w:val="Normal"/>
    <w:link w:val="BodyTextChar"/>
    <w:rsid w:val="005876F3"/>
    <w:pPr>
      <w:spacing w:line="360" w:lineRule="auto"/>
      <w:jc w:val="both"/>
    </w:pPr>
    <w:rPr>
      <w:color w:val="000000"/>
      <w:lang w:val="en"/>
    </w:rPr>
  </w:style>
  <w:style w:type="character" w:customStyle="1" w:styleId="BodyTextChar">
    <w:name w:val="Body Text Char"/>
    <w:basedOn w:val="DefaultParagraphFont"/>
    <w:link w:val="BodyText"/>
    <w:rsid w:val="005876F3"/>
    <w:rPr>
      <w:rFonts w:ascii="Times New Roman" w:eastAsia="Times New Roman" w:hAnsi="Times New Roman" w:cs="Times New Roman"/>
      <w:color w:val="000000"/>
      <w:sz w:val="24"/>
      <w:szCs w:val="24"/>
      <w:lang w:val="en"/>
    </w:rPr>
  </w:style>
  <w:style w:type="paragraph" w:styleId="BodyText2">
    <w:name w:val="Body Text 2"/>
    <w:basedOn w:val="Normal"/>
    <w:link w:val="BodyText2Char"/>
    <w:rsid w:val="005876F3"/>
    <w:pPr>
      <w:spacing w:line="360" w:lineRule="auto"/>
      <w:jc w:val="both"/>
    </w:pPr>
  </w:style>
  <w:style w:type="character" w:customStyle="1" w:styleId="BodyText2Char">
    <w:name w:val="Body Text 2 Char"/>
    <w:basedOn w:val="DefaultParagraphFont"/>
    <w:link w:val="BodyText2"/>
    <w:rsid w:val="005876F3"/>
    <w:rPr>
      <w:rFonts w:ascii="Times New Roman" w:eastAsia="Times New Roman" w:hAnsi="Times New Roman" w:cs="Times New Roman"/>
      <w:sz w:val="24"/>
      <w:szCs w:val="24"/>
    </w:rPr>
  </w:style>
  <w:style w:type="paragraph" w:styleId="Header">
    <w:name w:val="header"/>
    <w:basedOn w:val="Normal"/>
    <w:link w:val="HeaderChar"/>
    <w:rsid w:val="005876F3"/>
    <w:pPr>
      <w:tabs>
        <w:tab w:val="center" w:pos="4320"/>
        <w:tab w:val="right" w:pos="8640"/>
      </w:tabs>
    </w:pPr>
  </w:style>
  <w:style w:type="character" w:customStyle="1" w:styleId="HeaderChar">
    <w:name w:val="Header Char"/>
    <w:basedOn w:val="DefaultParagraphFont"/>
    <w:link w:val="Header"/>
    <w:rsid w:val="005876F3"/>
    <w:rPr>
      <w:rFonts w:ascii="Times New Roman" w:eastAsia="Times New Roman" w:hAnsi="Times New Roman" w:cs="Times New Roman"/>
      <w:sz w:val="24"/>
      <w:szCs w:val="24"/>
    </w:rPr>
  </w:style>
  <w:style w:type="character" w:styleId="PageNumber">
    <w:name w:val="page number"/>
    <w:basedOn w:val="DefaultParagraphFont"/>
    <w:rsid w:val="005876F3"/>
  </w:style>
  <w:style w:type="table" w:styleId="TableGrid">
    <w:name w:val="Table Grid"/>
    <w:basedOn w:val="TableNormal"/>
    <w:uiPriority w:val="59"/>
    <w:rsid w:val="005876F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876F3"/>
    <w:pPr>
      <w:tabs>
        <w:tab w:val="center" w:pos="4320"/>
        <w:tab w:val="right" w:pos="8640"/>
      </w:tabs>
    </w:pPr>
  </w:style>
  <w:style w:type="character" w:customStyle="1" w:styleId="FooterChar">
    <w:name w:val="Footer Char"/>
    <w:basedOn w:val="DefaultParagraphFont"/>
    <w:link w:val="Footer"/>
    <w:uiPriority w:val="99"/>
    <w:rsid w:val="005876F3"/>
    <w:rPr>
      <w:rFonts w:ascii="Times New Roman" w:eastAsia="Times New Roman" w:hAnsi="Times New Roman" w:cs="Times New Roman"/>
      <w:sz w:val="24"/>
      <w:szCs w:val="24"/>
    </w:rPr>
  </w:style>
  <w:style w:type="paragraph" w:styleId="NoSpacing">
    <w:name w:val="No Spacing"/>
    <w:link w:val="NoSpacingChar"/>
    <w:uiPriority w:val="1"/>
    <w:qFormat/>
    <w:rsid w:val="005876F3"/>
    <w:pPr>
      <w:spacing w:after="0" w:line="240" w:lineRule="auto"/>
    </w:pPr>
    <w:rPr>
      <w:rFonts w:ascii="Calibri" w:eastAsia="Calibri" w:hAnsi="Calibri" w:cs="Times New Roman"/>
    </w:rPr>
  </w:style>
  <w:style w:type="paragraph" w:styleId="ListParagraph">
    <w:name w:val="List Paragraph"/>
    <w:basedOn w:val="Normal"/>
    <w:uiPriority w:val="34"/>
    <w:qFormat/>
    <w:rsid w:val="005876F3"/>
    <w:pPr>
      <w:spacing w:after="60"/>
      <w:ind w:left="720" w:hanging="360"/>
      <w:contextualSpacing/>
    </w:pPr>
    <w:rPr>
      <w:rFonts w:ascii="Calibri" w:eastAsia="Calibri" w:hAnsi="Calibri"/>
      <w:sz w:val="22"/>
      <w:szCs w:val="22"/>
    </w:rPr>
  </w:style>
  <w:style w:type="numbering" w:customStyle="1" w:styleId="Style1">
    <w:name w:val="Style1"/>
    <w:rsid w:val="005876F3"/>
    <w:pPr>
      <w:numPr>
        <w:numId w:val="1"/>
      </w:numPr>
    </w:pPr>
  </w:style>
  <w:style w:type="character" w:styleId="Emphasis">
    <w:name w:val="Emphasis"/>
    <w:uiPriority w:val="20"/>
    <w:qFormat/>
    <w:rsid w:val="005876F3"/>
    <w:rPr>
      <w:i/>
      <w:iCs/>
    </w:rPr>
  </w:style>
  <w:style w:type="paragraph" w:styleId="TOCHeading">
    <w:name w:val="TOC Heading"/>
    <w:basedOn w:val="Heading1"/>
    <w:next w:val="Normal"/>
    <w:uiPriority w:val="39"/>
    <w:unhideWhenUsed/>
    <w:qFormat/>
    <w:rsid w:val="005876F3"/>
    <w:pPr>
      <w:keepLines/>
      <w:spacing w:after="0" w:line="259" w:lineRule="auto"/>
      <w:jc w:val="left"/>
      <w:outlineLvl w:val="9"/>
    </w:pPr>
    <w:rPr>
      <w:rFonts w:ascii="Calibri Light" w:hAnsi="Calibri Light"/>
      <w:b w:val="0"/>
      <w:bCs w:val="0"/>
      <w:color w:val="2F5496"/>
      <w:sz w:val="32"/>
      <w:szCs w:val="32"/>
    </w:rPr>
  </w:style>
  <w:style w:type="paragraph" w:styleId="TOC1">
    <w:name w:val="toc 1"/>
    <w:basedOn w:val="Normal"/>
    <w:next w:val="Normal"/>
    <w:autoRedefine/>
    <w:uiPriority w:val="39"/>
    <w:rsid w:val="005876F3"/>
  </w:style>
  <w:style w:type="character" w:styleId="Hyperlink">
    <w:name w:val="Hyperlink"/>
    <w:uiPriority w:val="99"/>
    <w:unhideWhenUsed/>
    <w:rsid w:val="005876F3"/>
    <w:rPr>
      <w:color w:val="0563C1"/>
      <w:u w:val="single"/>
    </w:rPr>
  </w:style>
  <w:style w:type="paragraph" w:customStyle="1" w:styleId="level4">
    <w:name w:val="level 4"/>
    <w:basedOn w:val="Normal"/>
    <w:rsid w:val="005876F3"/>
    <w:pPr>
      <w:spacing w:before="120" w:after="120" w:line="240" w:lineRule="exact"/>
      <w:ind w:left="634"/>
    </w:pPr>
    <w:rPr>
      <w:rFonts w:ascii="Times" w:hAnsi="Times"/>
      <w:szCs w:val="20"/>
    </w:rPr>
  </w:style>
  <w:style w:type="paragraph" w:customStyle="1" w:styleId="TOCEntry">
    <w:name w:val="TOCEntry"/>
    <w:basedOn w:val="Normal"/>
    <w:rsid w:val="005876F3"/>
    <w:pPr>
      <w:keepNext/>
      <w:keepLines/>
      <w:spacing w:before="120" w:after="240" w:line="240" w:lineRule="atLeast"/>
    </w:pPr>
    <w:rPr>
      <w:rFonts w:ascii="Times" w:hAnsi="Times"/>
      <w:b/>
      <w:sz w:val="36"/>
      <w:szCs w:val="20"/>
    </w:rPr>
  </w:style>
  <w:style w:type="paragraph" w:customStyle="1" w:styleId="template">
    <w:name w:val="template"/>
    <w:basedOn w:val="Normal"/>
    <w:rsid w:val="005876F3"/>
    <w:pPr>
      <w:spacing w:line="240" w:lineRule="exact"/>
    </w:pPr>
    <w:rPr>
      <w:rFonts w:ascii="Arial" w:hAnsi="Arial"/>
      <w:i/>
      <w:sz w:val="22"/>
      <w:szCs w:val="20"/>
    </w:rPr>
  </w:style>
  <w:style w:type="paragraph" w:customStyle="1" w:styleId="level3text">
    <w:name w:val="level 3 text"/>
    <w:basedOn w:val="Normal"/>
    <w:rsid w:val="005876F3"/>
    <w:pPr>
      <w:spacing w:line="220" w:lineRule="exact"/>
      <w:ind w:left="1350" w:hanging="716"/>
    </w:pPr>
    <w:rPr>
      <w:rFonts w:ascii="Arial" w:hAnsi="Arial"/>
      <w:i/>
      <w:sz w:val="22"/>
      <w:szCs w:val="20"/>
    </w:rPr>
  </w:style>
  <w:style w:type="paragraph" w:customStyle="1" w:styleId="requirement">
    <w:name w:val="requirement"/>
    <w:basedOn w:val="level4"/>
    <w:rsid w:val="005876F3"/>
    <w:pPr>
      <w:spacing w:before="0" w:after="0"/>
      <w:ind w:left="2348" w:hanging="994"/>
    </w:pPr>
    <w:rPr>
      <w:rFonts w:ascii="Times New Roman" w:hAnsi="Times New Roman"/>
    </w:rPr>
  </w:style>
  <w:style w:type="paragraph" w:styleId="TOC2">
    <w:name w:val="toc 2"/>
    <w:basedOn w:val="Normal"/>
    <w:next w:val="Normal"/>
    <w:autoRedefine/>
    <w:uiPriority w:val="39"/>
    <w:rsid w:val="005876F3"/>
    <w:pPr>
      <w:ind w:left="240"/>
    </w:pPr>
  </w:style>
  <w:style w:type="paragraph" w:styleId="TOC3">
    <w:name w:val="toc 3"/>
    <w:basedOn w:val="Normal"/>
    <w:next w:val="Normal"/>
    <w:autoRedefine/>
    <w:uiPriority w:val="39"/>
    <w:unhideWhenUsed/>
    <w:rsid w:val="00BE1577"/>
    <w:pPr>
      <w:tabs>
        <w:tab w:val="left" w:pos="1320"/>
        <w:tab w:val="right" w:leader="dot" w:pos="9350"/>
      </w:tabs>
      <w:spacing w:after="100" w:line="259" w:lineRule="auto"/>
      <w:ind w:left="440"/>
    </w:pPr>
    <w:rPr>
      <w:noProof/>
    </w:rPr>
  </w:style>
  <w:style w:type="paragraph" w:styleId="TOC4">
    <w:name w:val="toc 4"/>
    <w:basedOn w:val="Normal"/>
    <w:next w:val="Normal"/>
    <w:autoRedefine/>
    <w:uiPriority w:val="39"/>
    <w:unhideWhenUsed/>
    <w:rsid w:val="005876F3"/>
    <w:pPr>
      <w:spacing w:after="100" w:line="259" w:lineRule="auto"/>
      <w:ind w:left="660"/>
    </w:pPr>
    <w:rPr>
      <w:rFonts w:ascii="Calibri" w:hAnsi="Calibri" w:cs="Arial"/>
      <w:sz w:val="22"/>
      <w:szCs w:val="22"/>
    </w:rPr>
  </w:style>
  <w:style w:type="paragraph" w:styleId="TOC5">
    <w:name w:val="toc 5"/>
    <w:basedOn w:val="Normal"/>
    <w:next w:val="Normal"/>
    <w:autoRedefine/>
    <w:uiPriority w:val="39"/>
    <w:unhideWhenUsed/>
    <w:rsid w:val="005876F3"/>
    <w:pPr>
      <w:spacing w:after="100" w:line="259" w:lineRule="auto"/>
      <w:ind w:left="880"/>
    </w:pPr>
    <w:rPr>
      <w:rFonts w:ascii="Calibri" w:hAnsi="Calibri" w:cs="Arial"/>
      <w:sz w:val="22"/>
      <w:szCs w:val="22"/>
    </w:rPr>
  </w:style>
  <w:style w:type="paragraph" w:styleId="TOC6">
    <w:name w:val="toc 6"/>
    <w:basedOn w:val="Normal"/>
    <w:next w:val="Normal"/>
    <w:autoRedefine/>
    <w:uiPriority w:val="39"/>
    <w:unhideWhenUsed/>
    <w:rsid w:val="005876F3"/>
    <w:pPr>
      <w:spacing w:after="100" w:line="259" w:lineRule="auto"/>
      <w:ind w:left="1100"/>
    </w:pPr>
    <w:rPr>
      <w:rFonts w:ascii="Calibri" w:hAnsi="Calibri" w:cs="Arial"/>
      <w:sz w:val="22"/>
      <w:szCs w:val="22"/>
    </w:rPr>
  </w:style>
  <w:style w:type="paragraph" w:styleId="TOC7">
    <w:name w:val="toc 7"/>
    <w:basedOn w:val="Normal"/>
    <w:next w:val="Normal"/>
    <w:autoRedefine/>
    <w:uiPriority w:val="39"/>
    <w:unhideWhenUsed/>
    <w:rsid w:val="005876F3"/>
    <w:pPr>
      <w:spacing w:after="100" w:line="259" w:lineRule="auto"/>
      <w:ind w:left="1320"/>
    </w:pPr>
    <w:rPr>
      <w:rFonts w:ascii="Calibri" w:hAnsi="Calibri" w:cs="Arial"/>
      <w:sz w:val="22"/>
      <w:szCs w:val="22"/>
    </w:rPr>
  </w:style>
  <w:style w:type="paragraph" w:styleId="TOC8">
    <w:name w:val="toc 8"/>
    <w:basedOn w:val="Normal"/>
    <w:next w:val="Normal"/>
    <w:autoRedefine/>
    <w:uiPriority w:val="39"/>
    <w:unhideWhenUsed/>
    <w:rsid w:val="005876F3"/>
    <w:pPr>
      <w:spacing w:after="100" w:line="259" w:lineRule="auto"/>
      <w:ind w:left="1540"/>
    </w:pPr>
    <w:rPr>
      <w:rFonts w:ascii="Calibri" w:hAnsi="Calibri" w:cs="Arial"/>
      <w:sz w:val="22"/>
      <w:szCs w:val="22"/>
    </w:rPr>
  </w:style>
  <w:style w:type="paragraph" w:styleId="TOC9">
    <w:name w:val="toc 9"/>
    <w:basedOn w:val="Normal"/>
    <w:next w:val="Normal"/>
    <w:autoRedefine/>
    <w:uiPriority w:val="39"/>
    <w:unhideWhenUsed/>
    <w:rsid w:val="005876F3"/>
    <w:pPr>
      <w:spacing w:after="100" w:line="259" w:lineRule="auto"/>
      <w:ind w:left="1760"/>
    </w:pPr>
    <w:rPr>
      <w:rFonts w:ascii="Calibri" w:hAnsi="Calibri" w:cs="Arial"/>
      <w:sz w:val="22"/>
      <w:szCs w:val="22"/>
    </w:rPr>
  </w:style>
  <w:style w:type="character" w:customStyle="1" w:styleId="UnresolvedMention1">
    <w:name w:val="Unresolved Mention1"/>
    <w:uiPriority w:val="99"/>
    <w:semiHidden/>
    <w:unhideWhenUsed/>
    <w:rsid w:val="005876F3"/>
    <w:rPr>
      <w:color w:val="808080"/>
      <w:shd w:val="clear" w:color="auto" w:fill="E6E6E6"/>
    </w:rPr>
  </w:style>
  <w:style w:type="paragraph" w:styleId="BodyTextIndent">
    <w:name w:val="Body Text Indent"/>
    <w:basedOn w:val="Normal"/>
    <w:link w:val="BodyTextIndentChar"/>
    <w:rsid w:val="005876F3"/>
    <w:pPr>
      <w:spacing w:after="120"/>
      <w:ind w:left="360"/>
    </w:pPr>
  </w:style>
  <w:style w:type="character" w:customStyle="1" w:styleId="BodyTextIndentChar">
    <w:name w:val="Body Text Indent Char"/>
    <w:basedOn w:val="DefaultParagraphFont"/>
    <w:link w:val="BodyTextIndent"/>
    <w:rsid w:val="005876F3"/>
    <w:rPr>
      <w:rFonts w:ascii="Times New Roman" w:eastAsia="Times New Roman" w:hAnsi="Times New Roman" w:cs="Times New Roman"/>
      <w:sz w:val="24"/>
      <w:szCs w:val="24"/>
    </w:rPr>
  </w:style>
  <w:style w:type="paragraph" w:styleId="Subtitle">
    <w:name w:val="Subtitle"/>
    <w:basedOn w:val="Normal"/>
    <w:link w:val="SubtitleChar"/>
    <w:qFormat/>
    <w:rsid w:val="005876F3"/>
    <w:pPr>
      <w:spacing w:before="360" w:after="360"/>
      <w:jc w:val="center"/>
      <w:outlineLvl w:val="1"/>
    </w:pPr>
    <w:rPr>
      <w:rFonts w:ascii="Arial" w:hAnsi="Arial"/>
      <w:b/>
      <w:bCs/>
      <w:sz w:val="28"/>
      <w:lang w:val="en-IE"/>
    </w:rPr>
  </w:style>
  <w:style w:type="character" w:customStyle="1" w:styleId="SubtitleChar">
    <w:name w:val="Subtitle Char"/>
    <w:basedOn w:val="DefaultParagraphFont"/>
    <w:link w:val="Subtitle"/>
    <w:rsid w:val="005876F3"/>
    <w:rPr>
      <w:rFonts w:ascii="Arial" w:eastAsia="Times New Roman" w:hAnsi="Arial" w:cs="Times New Roman"/>
      <w:b/>
      <w:bCs/>
      <w:sz w:val="28"/>
      <w:szCs w:val="24"/>
      <w:lang w:val="en-IE"/>
    </w:rPr>
  </w:style>
  <w:style w:type="paragraph" w:styleId="BlockText">
    <w:name w:val="Block Text"/>
    <w:basedOn w:val="Normal"/>
    <w:unhideWhenUsed/>
    <w:rsid w:val="005876F3"/>
    <w:pPr>
      <w:spacing w:before="840" w:after="840"/>
      <w:ind w:left="1077" w:right="1077"/>
      <w:jc w:val="center"/>
    </w:pPr>
    <w:rPr>
      <w:sz w:val="22"/>
      <w:lang w:val="en-IE"/>
    </w:rPr>
  </w:style>
  <w:style w:type="paragraph" w:customStyle="1" w:styleId="Author">
    <w:name w:val="Author"/>
    <w:basedOn w:val="Subtitle"/>
    <w:rsid w:val="005876F3"/>
    <w:pPr>
      <w:spacing w:before="480"/>
    </w:pPr>
  </w:style>
  <w:style w:type="paragraph" w:customStyle="1" w:styleId="Dept">
    <w:name w:val="Dept"/>
    <w:basedOn w:val="Normal"/>
    <w:rsid w:val="005876F3"/>
    <w:pPr>
      <w:spacing w:before="120" w:after="240"/>
      <w:jc w:val="center"/>
    </w:pPr>
    <w:rPr>
      <w:sz w:val="22"/>
      <w:lang w:val="en-IE"/>
    </w:rPr>
  </w:style>
  <w:style w:type="character" w:customStyle="1" w:styleId="UnresolvedMention">
    <w:name w:val="Unresolved Mention"/>
    <w:uiPriority w:val="99"/>
    <w:semiHidden/>
    <w:unhideWhenUsed/>
    <w:rsid w:val="005876F3"/>
    <w:rPr>
      <w:color w:val="605E5C"/>
      <w:shd w:val="clear" w:color="auto" w:fill="E1DFDD"/>
    </w:rPr>
  </w:style>
  <w:style w:type="paragraph" w:styleId="Caption">
    <w:name w:val="caption"/>
    <w:basedOn w:val="Normal"/>
    <w:next w:val="Normal"/>
    <w:unhideWhenUsed/>
    <w:qFormat/>
    <w:rsid w:val="005876F3"/>
    <w:rPr>
      <w:b/>
      <w:bCs/>
      <w:sz w:val="20"/>
      <w:szCs w:val="20"/>
    </w:rPr>
  </w:style>
  <w:style w:type="paragraph" w:customStyle="1" w:styleId="Style2">
    <w:name w:val="Style2"/>
    <w:basedOn w:val="NoSpacing"/>
    <w:link w:val="Style2Char"/>
    <w:qFormat/>
    <w:rsid w:val="005876F3"/>
    <w:pPr>
      <w:spacing w:line="360" w:lineRule="auto"/>
    </w:pPr>
    <w:rPr>
      <w:rFonts w:ascii="Times New Roman" w:hAnsi="Times New Roman"/>
      <w:b/>
      <w:sz w:val="40"/>
      <w:szCs w:val="40"/>
    </w:rPr>
  </w:style>
  <w:style w:type="character" w:customStyle="1" w:styleId="NoSpacingChar">
    <w:name w:val="No Spacing Char"/>
    <w:link w:val="NoSpacing"/>
    <w:uiPriority w:val="1"/>
    <w:rsid w:val="005876F3"/>
    <w:rPr>
      <w:rFonts w:ascii="Calibri" w:eastAsia="Calibri" w:hAnsi="Calibri" w:cs="Times New Roman"/>
    </w:rPr>
  </w:style>
  <w:style w:type="character" w:customStyle="1" w:styleId="Style2Char">
    <w:name w:val="Style2 Char"/>
    <w:link w:val="Style2"/>
    <w:rsid w:val="005876F3"/>
    <w:rPr>
      <w:rFonts w:ascii="Times New Roman" w:eastAsia="Calibri" w:hAnsi="Times New Roman" w:cs="Times New Roman"/>
      <w:b/>
      <w:sz w:val="40"/>
      <w:szCs w:val="40"/>
    </w:rPr>
  </w:style>
  <w:style w:type="paragraph" w:customStyle="1" w:styleId="ChapterHeading">
    <w:name w:val="Chapter Heading"/>
    <w:basedOn w:val="Heading2"/>
    <w:link w:val="ChapterHeadingChar"/>
    <w:qFormat/>
    <w:rsid w:val="005876F3"/>
    <w:rPr>
      <w:rFonts w:ascii="Times New Roman" w:hAnsi="Times New Roman"/>
      <w:b w:val="0"/>
      <w:sz w:val="40"/>
      <w:szCs w:val="40"/>
    </w:rPr>
  </w:style>
  <w:style w:type="paragraph" w:customStyle="1" w:styleId="TopicHeadingLevel-1">
    <w:name w:val="Topic Heading Level - 1"/>
    <w:basedOn w:val="Heading2"/>
    <w:link w:val="TopicHeadingLevel-1Char"/>
    <w:qFormat/>
    <w:rsid w:val="005876F3"/>
    <w:pPr>
      <w:numPr>
        <w:ilvl w:val="1"/>
        <w:numId w:val="6"/>
      </w:numPr>
    </w:pPr>
    <w:rPr>
      <w:rFonts w:ascii="Times New Roman" w:hAnsi="Times New Roman"/>
    </w:rPr>
  </w:style>
  <w:style w:type="character" w:customStyle="1" w:styleId="ChapterHeadingChar">
    <w:name w:val="Chapter Heading Char"/>
    <w:basedOn w:val="Heading2Char"/>
    <w:link w:val="ChapterHeading"/>
    <w:rsid w:val="005876F3"/>
    <w:rPr>
      <w:rFonts w:ascii="Times New Roman" w:eastAsia="Times New Roman" w:hAnsi="Times New Roman" w:cs="Times New Roman"/>
      <w:b w:val="0"/>
      <w:bCs/>
      <w:color w:val="000000"/>
      <w:sz w:val="40"/>
      <w:szCs w:val="40"/>
      <w:lang w:val="en"/>
    </w:rPr>
  </w:style>
  <w:style w:type="character" w:customStyle="1" w:styleId="TopicHeadingLevel-1Char">
    <w:name w:val="Topic Heading Level - 1 Char"/>
    <w:basedOn w:val="Heading2Char"/>
    <w:link w:val="TopicHeadingLevel-1"/>
    <w:rsid w:val="005876F3"/>
    <w:rPr>
      <w:rFonts w:ascii="Times New Roman" w:eastAsia="Times New Roman" w:hAnsi="Times New Roman" w:cs="Times New Roman"/>
      <w:b/>
      <w:bCs/>
      <w:color w:val="000000"/>
      <w:sz w:val="32"/>
      <w:szCs w:val="24"/>
      <w:lang w:val="en"/>
    </w:rPr>
  </w:style>
  <w:style w:type="character" w:customStyle="1" w:styleId="Heading4Char">
    <w:name w:val="Heading 4 Char"/>
    <w:basedOn w:val="DefaultParagraphFont"/>
    <w:link w:val="Heading4"/>
    <w:uiPriority w:val="9"/>
    <w:semiHidden/>
    <w:rsid w:val="00240AF5"/>
    <w:rPr>
      <w:rFonts w:asciiTheme="majorHAnsi" w:eastAsiaTheme="majorEastAsia" w:hAnsiTheme="majorHAnsi" w:cstheme="majorBidi"/>
      <w:i/>
      <w:iCs/>
      <w:color w:val="2F5496" w:themeColor="accent1" w:themeShade="BF"/>
      <w:sz w:val="24"/>
      <w:szCs w:val="24"/>
    </w:rPr>
  </w:style>
  <w:style w:type="paragraph" w:styleId="FootnoteText">
    <w:name w:val="footnote text"/>
    <w:basedOn w:val="Normal"/>
    <w:link w:val="FootnoteTextChar"/>
    <w:uiPriority w:val="99"/>
    <w:unhideWhenUsed/>
    <w:rsid w:val="00240AF5"/>
    <w:rPr>
      <w:sz w:val="20"/>
      <w:szCs w:val="20"/>
    </w:rPr>
  </w:style>
  <w:style w:type="character" w:customStyle="1" w:styleId="FootnoteTextChar">
    <w:name w:val="Footnote Text Char"/>
    <w:basedOn w:val="DefaultParagraphFont"/>
    <w:link w:val="FootnoteText"/>
    <w:uiPriority w:val="99"/>
    <w:rsid w:val="00240AF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40AF5"/>
    <w:rPr>
      <w:vertAlign w:val="superscript"/>
    </w:rPr>
  </w:style>
  <w:style w:type="paragraph" w:customStyle="1" w:styleId="Subsection">
    <w:name w:val="Subsection"/>
    <w:basedOn w:val="Heading2"/>
    <w:qFormat/>
    <w:rsid w:val="00240AF5"/>
    <w:pPr>
      <w:keepLines/>
      <w:spacing w:before="200"/>
      <w:ind w:left="576" w:hanging="576"/>
      <w:jc w:val="both"/>
    </w:pPr>
    <w:rPr>
      <w:rFonts w:ascii="Times New Roman" w:eastAsiaTheme="majorEastAsia" w:hAnsi="Times New Roman" w:cstheme="majorBidi"/>
      <w:noProof/>
      <w:color w:val="000000" w:themeColor="text1"/>
      <w:szCs w:val="26"/>
      <w:lang w:val="en-US"/>
    </w:rPr>
  </w:style>
  <w:style w:type="paragraph" w:customStyle="1" w:styleId="SubSubSection">
    <w:name w:val="SubSubSection"/>
    <w:basedOn w:val="Heading3"/>
    <w:qFormat/>
    <w:rsid w:val="00240AF5"/>
    <w:pPr>
      <w:tabs>
        <w:tab w:val="num" w:pos="2160"/>
      </w:tabs>
      <w:spacing w:before="200" w:after="200"/>
      <w:ind w:left="2160" w:hanging="360"/>
      <w:contextualSpacing/>
      <w:jc w:val="both"/>
    </w:pPr>
    <w:rPr>
      <w:rFonts w:asciiTheme="majorBidi" w:hAnsiTheme="majorBidi"/>
      <w:b/>
      <w:bCs/>
      <w:noProof/>
      <w:color w:val="auto"/>
      <w:sz w:val="28"/>
      <w:szCs w:val="22"/>
    </w:rPr>
  </w:style>
  <w:style w:type="paragraph" w:customStyle="1" w:styleId="DecimalAligned">
    <w:name w:val="Decimal Aligned"/>
    <w:basedOn w:val="Normal"/>
    <w:uiPriority w:val="40"/>
    <w:qFormat/>
    <w:rsid w:val="00240AF5"/>
    <w:pPr>
      <w:tabs>
        <w:tab w:val="decimal" w:pos="360"/>
      </w:tabs>
      <w:spacing w:line="276" w:lineRule="auto"/>
    </w:pPr>
    <w:rPr>
      <w:rFonts w:asciiTheme="majorBidi" w:eastAsiaTheme="minorEastAsia" w:hAnsiTheme="majorBidi" w:cstheme="majorBidi"/>
      <w:color w:val="000000" w:themeColor="text1"/>
      <w:sz w:val="22"/>
      <w:szCs w:val="22"/>
      <w:lang w:eastAsia="ja-JP"/>
    </w:rPr>
  </w:style>
  <w:style w:type="character" w:styleId="SubtleEmphasis">
    <w:name w:val="Subtle Emphasis"/>
    <w:basedOn w:val="DefaultParagraphFont"/>
    <w:uiPriority w:val="19"/>
    <w:qFormat/>
    <w:rsid w:val="00240AF5"/>
    <w:rPr>
      <w:i/>
      <w:iCs/>
      <w:color w:val="7F7F7F" w:themeColor="text1" w:themeTint="80"/>
    </w:rPr>
  </w:style>
  <w:style w:type="table" w:styleId="LightShading-Accent1">
    <w:name w:val="Light Shading Accent 1"/>
    <w:basedOn w:val="TableNormal"/>
    <w:uiPriority w:val="60"/>
    <w:rsid w:val="00240AF5"/>
    <w:pPr>
      <w:spacing w:after="0" w:line="240" w:lineRule="auto"/>
    </w:pPr>
    <w:rPr>
      <w:rFonts w:eastAsiaTheme="minorEastAsia"/>
      <w:color w:val="2F5496" w:themeColor="accent1" w:themeShade="BF"/>
      <w:lang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color w:val="2F5496" w:themeColor="accent1" w:themeShade="BF"/>
      </w:rPr>
    </w:tblStylePr>
    <w:tblStylePr w:type="lastCol">
      <w:rPr>
        <w:b/>
        <w:bCs/>
        <w:color w:val="2F5496" w:themeColor="accent1" w:themeShade="BF"/>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3Char">
    <w:name w:val="Heading 3 Char"/>
    <w:basedOn w:val="DefaultParagraphFont"/>
    <w:link w:val="Heading3"/>
    <w:uiPriority w:val="9"/>
    <w:rsid w:val="00240AF5"/>
    <w:rPr>
      <w:rFonts w:asciiTheme="majorHAnsi" w:eastAsiaTheme="majorEastAsia" w:hAnsiTheme="majorHAnsi" w:cstheme="majorBidi"/>
      <w:color w:val="1F3763" w:themeColor="accent1" w:themeShade="7F"/>
      <w:sz w:val="24"/>
      <w:szCs w:val="24"/>
    </w:rPr>
  </w:style>
  <w:style w:type="paragraph" w:customStyle="1" w:styleId="Myheading">
    <w:name w:val="Myheading"/>
    <w:basedOn w:val="Heading2"/>
    <w:link w:val="MyheadingChar"/>
    <w:qFormat/>
    <w:rsid w:val="008315F2"/>
    <w:pPr>
      <w:numPr>
        <w:numId w:val="14"/>
      </w:numPr>
    </w:pPr>
    <w:rPr>
      <w:rFonts w:ascii="Times New Roman" w:hAnsi="Times New Roman"/>
    </w:rPr>
  </w:style>
  <w:style w:type="paragraph" w:styleId="Bibliography">
    <w:name w:val="Bibliography"/>
    <w:basedOn w:val="Normal"/>
    <w:next w:val="Normal"/>
    <w:uiPriority w:val="37"/>
    <w:unhideWhenUsed/>
    <w:rsid w:val="001541A8"/>
  </w:style>
  <w:style w:type="character" w:customStyle="1" w:styleId="MyheadingChar">
    <w:name w:val="Myheading Char"/>
    <w:basedOn w:val="TopicHeadingLevel-1Char"/>
    <w:link w:val="Myheading"/>
    <w:rsid w:val="008315F2"/>
    <w:rPr>
      <w:rFonts w:ascii="Times New Roman" w:eastAsia="Times New Roman" w:hAnsi="Times New Roman" w:cs="Times New Roman"/>
      <w:b/>
      <w:bCs/>
      <w:color w:val="000000"/>
      <w:sz w:val="32"/>
      <w:szCs w:val="24"/>
      <w:lang w:val="en"/>
    </w:rPr>
  </w:style>
  <w:style w:type="paragraph" w:customStyle="1" w:styleId="PreliminaryHeading">
    <w:name w:val="Preliminary Heading"/>
    <w:basedOn w:val="Heading1"/>
    <w:qFormat/>
    <w:rsid w:val="001541A8"/>
    <w:pPr>
      <w:keepLines/>
      <w:spacing w:before="0" w:after="1420"/>
      <w:jc w:val="center"/>
    </w:pPr>
    <w:rPr>
      <w:rFonts w:asciiTheme="majorBidi" w:eastAsiaTheme="majorEastAsia" w:hAnsiTheme="majorBidi" w:cstheme="majorBidi"/>
      <w:noProof/>
      <w:color w:val="000000" w:themeColor="text1"/>
      <w:sz w:val="32"/>
      <w:szCs w:val="28"/>
    </w:rPr>
  </w:style>
  <w:style w:type="paragraph" w:customStyle="1" w:styleId="ThesisCitation">
    <w:name w:val="ThesisCitation"/>
    <w:basedOn w:val="Normal"/>
    <w:rsid w:val="001541A8"/>
    <w:pPr>
      <w:spacing w:after="360"/>
    </w:pPr>
  </w:style>
  <w:style w:type="paragraph" w:customStyle="1" w:styleId="NamesonTitle">
    <w:name w:val="Names on Title"/>
    <w:qFormat/>
    <w:rsid w:val="001541A8"/>
    <w:pPr>
      <w:spacing w:before="560" w:after="560" w:line="240" w:lineRule="auto"/>
      <w:contextualSpacing/>
      <w:jc w:val="center"/>
    </w:pPr>
    <w:rPr>
      <w:rFonts w:ascii="Times New Roman" w:hAnsi="Times New Roman"/>
      <w:b/>
      <w:color w:val="000000" w:themeColor="text1"/>
      <w:sz w:val="40"/>
    </w:rPr>
  </w:style>
  <w:style w:type="paragraph" w:styleId="NormalWeb">
    <w:name w:val="Normal (Web)"/>
    <w:basedOn w:val="Normal"/>
    <w:uiPriority w:val="99"/>
    <w:semiHidden/>
    <w:unhideWhenUsed/>
    <w:rsid w:val="00FC625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930250">
      <w:bodyDiv w:val="1"/>
      <w:marLeft w:val="0"/>
      <w:marRight w:val="0"/>
      <w:marTop w:val="0"/>
      <w:marBottom w:val="0"/>
      <w:divBdr>
        <w:top w:val="none" w:sz="0" w:space="0" w:color="auto"/>
        <w:left w:val="none" w:sz="0" w:space="0" w:color="auto"/>
        <w:bottom w:val="none" w:sz="0" w:space="0" w:color="auto"/>
        <w:right w:val="none" w:sz="0" w:space="0" w:color="auto"/>
      </w:divBdr>
    </w:div>
    <w:div w:id="808743544">
      <w:bodyDiv w:val="1"/>
      <w:marLeft w:val="0"/>
      <w:marRight w:val="0"/>
      <w:marTop w:val="0"/>
      <w:marBottom w:val="0"/>
      <w:divBdr>
        <w:top w:val="none" w:sz="0" w:space="0" w:color="auto"/>
        <w:left w:val="none" w:sz="0" w:space="0" w:color="auto"/>
        <w:bottom w:val="none" w:sz="0" w:space="0" w:color="auto"/>
        <w:right w:val="none" w:sz="0" w:space="0" w:color="auto"/>
      </w:divBdr>
    </w:div>
    <w:div w:id="1124618996">
      <w:bodyDiv w:val="1"/>
      <w:marLeft w:val="0"/>
      <w:marRight w:val="0"/>
      <w:marTop w:val="0"/>
      <w:marBottom w:val="0"/>
      <w:divBdr>
        <w:top w:val="none" w:sz="0" w:space="0" w:color="auto"/>
        <w:left w:val="none" w:sz="0" w:space="0" w:color="auto"/>
        <w:bottom w:val="none" w:sz="0" w:space="0" w:color="auto"/>
        <w:right w:val="none" w:sz="0" w:space="0" w:color="auto"/>
      </w:divBdr>
    </w:div>
    <w:div w:id="1606570642">
      <w:bodyDiv w:val="1"/>
      <w:marLeft w:val="0"/>
      <w:marRight w:val="0"/>
      <w:marTop w:val="0"/>
      <w:marBottom w:val="0"/>
      <w:divBdr>
        <w:top w:val="none" w:sz="0" w:space="0" w:color="auto"/>
        <w:left w:val="none" w:sz="0" w:space="0" w:color="auto"/>
        <w:bottom w:val="none" w:sz="0" w:space="0" w:color="auto"/>
        <w:right w:val="none" w:sz="0" w:space="0" w:color="auto"/>
      </w:divBdr>
    </w:div>
    <w:div w:id="1625430157">
      <w:bodyDiv w:val="1"/>
      <w:marLeft w:val="0"/>
      <w:marRight w:val="0"/>
      <w:marTop w:val="0"/>
      <w:marBottom w:val="0"/>
      <w:divBdr>
        <w:top w:val="none" w:sz="0" w:space="0" w:color="auto"/>
        <w:left w:val="none" w:sz="0" w:space="0" w:color="auto"/>
        <w:bottom w:val="none" w:sz="0" w:space="0" w:color="auto"/>
        <w:right w:val="none" w:sz="0" w:space="0" w:color="auto"/>
      </w:divBdr>
    </w:div>
    <w:div w:id="1740597874">
      <w:bodyDiv w:val="1"/>
      <w:marLeft w:val="0"/>
      <w:marRight w:val="0"/>
      <w:marTop w:val="0"/>
      <w:marBottom w:val="0"/>
      <w:divBdr>
        <w:top w:val="none" w:sz="0" w:space="0" w:color="auto"/>
        <w:left w:val="none" w:sz="0" w:space="0" w:color="auto"/>
        <w:bottom w:val="none" w:sz="0" w:space="0" w:color="auto"/>
        <w:right w:val="none" w:sz="0" w:space="0" w:color="auto"/>
      </w:divBdr>
    </w:div>
    <w:div w:id="181799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97377-2E53-4210-A504-BA13F055F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4</TotalTime>
  <Pages>54</Pages>
  <Words>7551</Words>
  <Characters>43042</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sim riaz</dc:creator>
  <cp:keywords/>
  <dc:description/>
  <cp:lastModifiedBy>ABN TRADER</cp:lastModifiedBy>
  <cp:revision>37</cp:revision>
  <dcterms:created xsi:type="dcterms:W3CDTF">2022-05-09T05:36:00Z</dcterms:created>
  <dcterms:modified xsi:type="dcterms:W3CDTF">2022-05-15T21:16:00Z</dcterms:modified>
</cp:coreProperties>
</file>